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71A" w:rsidRPr="00A623AA" w:rsidRDefault="00E465C8" w:rsidP="00F02A94">
      <w:pPr>
        <w:autoSpaceDE w:val="0"/>
        <w:autoSpaceDN w:val="0"/>
        <w:adjustRightInd w:val="0"/>
        <w:snapToGrid w:val="0"/>
        <w:spacing w:line="480" w:lineRule="auto"/>
        <w:jc w:val="center"/>
        <w:rPr>
          <w:b/>
          <w:szCs w:val="24"/>
        </w:rPr>
      </w:pPr>
      <w:bookmarkStart w:id="0" w:name="_GoBack"/>
      <w:bookmarkEnd w:id="0"/>
      <w:r w:rsidRPr="00920811">
        <w:rPr>
          <w:b/>
          <w:szCs w:val="24"/>
        </w:rPr>
        <w:t xml:space="preserve">Mental </w:t>
      </w:r>
      <w:r w:rsidR="005070B6" w:rsidRPr="00920811">
        <w:rPr>
          <w:b/>
          <w:szCs w:val="24"/>
        </w:rPr>
        <w:t xml:space="preserve">Health Status </w:t>
      </w:r>
      <w:r w:rsidR="005070B6">
        <w:rPr>
          <w:b/>
          <w:szCs w:val="24"/>
        </w:rPr>
        <w:t>o</w:t>
      </w:r>
      <w:r w:rsidR="005070B6" w:rsidRPr="00920811">
        <w:rPr>
          <w:b/>
          <w:szCs w:val="24"/>
        </w:rPr>
        <w:t xml:space="preserve">f Migrant Workers </w:t>
      </w:r>
      <w:r w:rsidR="005070B6">
        <w:rPr>
          <w:b/>
          <w:szCs w:val="24"/>
        </w:rPr>
        <w:t>i</w:t>
      </w:r>
      <w:r w:rsidR="005070B6" w:rsidRPr="00920811">
        <w:rPr>
          <w:b/>
          <w:szCs w:val="24"/>
        </w:rPr>
        <w:t xml:space="preserve">n </w:t>
      </w:r>
      <w:r w:rsidRPr="00920811">
        <w:rPr>
          <w:b/>
          <w:szCs w:val="24"/>
        </w:rPr>
        <w:t>China</w:t>
      </w:r>
      <w:r w:rsidR="005070B6" w:rsidRPr="00920811">
        <w:rPr>
          <w:b/>
          <w:szCs w:val="24"/>
        </w:rPr>
        <w:t xml:space="preserve">: </w:t>
      </w:r>
      <w:r w:rsidRPr="00920811">
        <w:rPr>
          <w:b/>
          <w:szCs w:val="24"/>
        </w:rPr>
        <w:t xml:space="preserve">The </w:t>
      </w:r>
      <w:r w:rsidR="005070B6" w:rsidRPr="00920811">
        <w:rPr>
          <w:b/>
          <w:szCs w:val="24"/>
        </w:rPr>
        <w:t>Role</w:t>
      </w:r>
      <w:r w:rsidR="005070B6">
        <w:rPr>
          <w:b/>
          <w:szCs w:val="24"/>
        </w:rPr>
        <w:t>s</w:t>
      </w:r>
      <w:r w:rsidR="005070B6" w:rsidRPr="00920811">
        <w:rPr>
          <w:b/>
          <w:szCs w:val="24"/>
        </w:rPr>
        <w:t xml:space="preserve"> </w:t>
      </w:r>
      <w:r w:rsidR="005070B6">
        <w:rPr>
          <w:b/>
          <w:szCs w:val="24"/>
        </w:rPr>
        <w:t>o</w:t>
      </w:r>
      <w:r w:rsidR="005070B6" w:rsidRPr="00920811">
        <w:rPr>
          <w:b/>
          <w:szCs w:val="24"/>
        </w:rPr>
        <w:t xml:space="preserve">f Working Conditions, Residential Environment, </w:t>
      </w:r>
      <w:r w:rsidR="005070B6">
        <w:rPr>
          <w:b/>
          <w:szCs w:val="24"/>
        </w:rPr>
        <w:t>a</w:t>
      </w:r>
      <w:r w:rsidR="005070B6" w:rsidRPr="00920811">
        <w:rPr>
          <w:b/>
          <w:szCs w:val="24"/>
        </w:rPr>
        <w:t>nd</w:t>
      </w:r>
      <w:r w:rsidR="005070B6">
        <w:rPr>
          <w:b/>
          <w:szCs w:val="24"/>
        </w:rPr>
        <w:t xml:space="preserve"> Victimization</w:t>
      </w:r>
      <w:r w:rsidR="008967D9" w:rsidRPr="00A623AA">
        <w:rPr>
          <w:rStyle w:val="FootnoteReference"/>
          <w:b/>
          <w:szCs w:val="24"/>
        </w:rPr>
        <w:footnoteReference w:id="1"/>
      </w:r>
    </w:p>
    <w:p w:rsidR="0054071A" w:rsidRDefault="00920811" w:rsidP="00F02A94">
      <w:pPr>
        <w:autoSpaceDE w:val="0"/>
        <w:autoSpaceDN w:val="0"/>
        <w:adjustRightInd w:val="0"/>
        <w:snapToGrid w:val="0"/>
        <w:spacing w:line="480" w:lineRule="auto"/>
        <w:ind w:firstLine="0"/>
        <w:jc w:val="center"/>
        <w:rPr>
          <w:szCs w:val="24"/>
        </w:rPr>
      </w:pPr>
      <w:r w:rsidRPr="00A623AA">
        <w:rPr>
          <w:szCs w:val="24"/>
        </w:rPr>
        <w:t>Lei Lei</w:t>
      </w:r>
    </w:p>
    <w:p w:rsidR="005070B6" w:rsidRPr="00A623AA" w:rsidRDefault="005070B6" w:rsidP="00F02A94">
      <w:pPr>
        <w:autoSpaceDE w:val="0"/>
        <w:autoSpaceDN w:val="0"/>
        <w:adjustRightInd w:val="0"/>
        <w:snapToGrid w:val="0"/>
        <w:spacing w:line="480" w:lineRule="auto"/>
        <w:ind w:firstLine="0"/>
        <w:jc w:val="center"/>
        <w:rPr>
          <w:szCs w:val="24"/>
        </w:rPr>
      </w:pPr>
      <w:r>
        <w:rPr>
          <w:szCs w:val="24"/>
        </w:rPr>
        <w:t>Department of Sociology</w:t>
      </w:r>
    </w:p>
    <w:p w:rsidR="00C67CC0" w:rsidRPr="00A623AA" w:rsidRDefault="00C67CC0" w:rsidP="00F02A94">
      <w:pPr>
        <w:autoSpaceDE w:val="0"/>
        <w:autoSpaceDN w:val="0"/>
        <w:adjustRightInd w:val="0"/>
        <w:snapToGrid w:val="0"/>
        <w:spacing w:line="480" w:lineRule="auto"/>
        <w:ind w:firstLine="0"/>
        <w:jc w:val="center"/>
        <w:rPr>
          <w:szCs w:val="24"/>
        </w:rPr>
      </w:pPr>
      <w:r w:rsidRPr="00A623AA">
        <w:rPr>
          <w:szCs w:val="24"/>
        </w:rPr>
        <w:t>University at Albany</w:t>
      </w:r>
      <w:r w:rsidR="00694E08" w:rsidRPr="00A623AA">
        <w:rPr>
          <w:szCs w:val="24"/>
        </w:rPr>
        <w:t>-SUNY</w:t>
      </w:r>
    </w:p>
    <w:p w:rsidR="00A5606F" w:rsidRPr="00A623AA" w:rsidRDefault="00A5606F" w:rsidP="00F02A94">
      <w:pPr>
        <w:autoSpaceDE w:val="0"/>
        <w:autoSpaceDN w:val="0"/>
        <w:adjustRightInd w:val="0"/>
        <w:snapToGrid w:val="0"/>
        <w:spacing w:line="480" w:lineRule="auto"/>
        <w:ind w:firstLine="0"/>
        <w:jc w:val="center"/>
        <w:rPr>
          <w:szCs w:val="24"/>
        </w:rPr>
      </w:pPr>
    </w:p>
    <w:p w:rsidR="00A5606F" w:rsidRPr="00204034" w:rsidRDefault="00A5606F" w:rsidP="00F02A94">
      <w:pPr>
        <w:autoSpaceDE w:val="0"/>
        <w:autoSpaceDN w:val="0"/>
        <w:adjustRightInd w:val="0"/>
        <w:snapToGrid w:val="0"/>
        <w:spacing w:line="480" w:lineRule="auto"/>
        <w:ind w:firstLine="0"/>
        <w:jc w:val="left"/>
        <w:rPr>
          <w:b/>
          <w:szCs w:val="24"/>
        </w:rPr>
      </w:pPr>
      <w:r w:rsidRPr="00204034">
        <w:rPr>
          <w:b/>
          <w:szCs w:val="24"/>
        </w:rPr>
        <w:t>Abstract</w:t>
      </w:r>
    </w:p>
    <w:p w:rsidR="00A5606F" w:rsidRPr="00A623AA" w:rsidRDefault="00A5606F" w:rsidP="00F02A94">
      <w:pPr>
        <w:autoSpaceDE w:val="0"/>
        <w:autoSpaceDN w:val="0"/>
        <w:adjustRightInd w:val="0"/>
        <w:snapToGrid w:val="0"/>
        <w:spacing w:line="480" w:lineRule="auto"/>
        <w:ind w:firstLine="0"/>
        <w:jc w:val="left"/>
        <w:rPr>
          <w:szCs w:val="24"/>
        </w:rPr>
      </w:pPr>
      <w:r w:rsidRPr="00A623AA">
        <w:rPr>
          <w:szCs w:val="24"/>
        </w:rPr>
        <w:t xml:space="preserve">After the series of suicides committed by workers in </w:t>
      </w:r>
      <w:r w:rsidR="00A57AF9" w:rsidRPr="00A623AA">
        <w:rPr>
          <w:szCs w:val="24"/>
        </w:rPr>
        <w:t xml:space="preserve">electronic </w:t>
      </w:r>
      <w:r w:rsidRPr="00A623AA">
        <w:rPr>
          <w:szCs w:val="24"/>
        </w:rPr>
        <w:t>manufacturing factories in China, the mental health status of rural to urban migrant workers</w:t>
      </w:r>
      <w:r w:rsidR="00A57AF9" w:rsidRPr="00A623AA">
        <w:rPr>
          <w:szCs w:val="24"/>
        </w:rPr>
        <w:t xml:space="preserve"> in Chinese cities</w:t>
      </w:r>
      <w:r w:rsidRPr="00A623AA">
        <w:rPr>
          <w:szCs w:val="24"/>
        </w:rPr>
        <w:t xml:space="preserve"> began to attract </w:t>
      </w:r>
      <w:r w:rsidR="00A57AF9" w:rsidRPr="00A623AA">
        <w:rPr>
          <w:szCs w:val="24"/>
        </w:rPr>
        <w:t xml:space="preserve">increasing </w:t>
      </w:r>
      <w:r w:rsidRPr="00A623AA">
        <w:rPr>
          <w:szCs w:val="24"/>
        </w:rPr>
        <w:t xml:space="preserve">scholarly attention. </w:t>
      </w:r>
      <w:r w:rsidR="00B92DC1" w:rsidRPr="00A623AA">
        <w:rPr>
          <w:szCs w:val="24"/>
        </w:rPr>
        <w:t xml:space="preserve">Using the 2010 survey of migrant workers in </w:t>
      </w:r>
      <w:r w:rsidR="00F763C0">
        <w:rPr>
          <w:szCs w:val="24"/>
        </w:rPr>
        <w:t xml:space="preserve">the </w:t>
      </w:r>
      <w:r w:rsidR="00B92DC1" w:rsidRPr="00A623AA">
        <w:rPr>
          <w:szCs w:val="24"/>
        </w:rPr>
        <w:t xml:space="preserve">Pearl River Delta and </w:t>
      </w:r>
      <w:r w:rsidR="00F763C0">
        <w:rPr>
          <w:szCs w:val="24"/>
        </w:rPr>
        <w:t xml:space="preserve">the </w:t>
      </w:r>
      <w:r w:rsidR="00B92DC1" w:rsidRPr="00A623AA">
        <w:rPr>
          <w:szCs w:val="24"/>
        </w:rPr>
        <w:t>Yangtze River Delta, t</w:t>
      </w:r>
      <w:r w:rsidRPr="00A623AA">
        <w:rPr>
          <w:szCs w:val="24"/>
        </w:rPr>
        <w:t>his study exami</w:t>
      </w:r>
      <w:r w:rsidR="00B92DC1" w:rsidRPr="00A623AA">
        <w:rPr>
          <w:szCs w:val="24"/>
        </w:rPr>
        <w:t xml:space="preserve">nes </w:t>
      </w:r>
      <w:r w:rsidRPr="00A623AA">
        <w:rPr>
          <w:szCs w:val="24"/>
        </w:rPr>
        <w:t>the effect</w:t>
      </w:r>
      <w:r w:rsidR="00B92DC1" w:rsidRPr="00A623AA">
        <w:rPr>
          <w:szCs w:val="24"/>
        </w:rPr>
        <w:t>s</w:t>
      </w:r>
      <w:r w:rsidRPr="00A623AA">
        <w:rPr>
          <w:szCs w:val="24"/>
        </w:rPr>
        <w:t xml:space="preserve"> of working conditions, residential environment, and victimization </w:t>
      </w:r>
      <w:r w:rsidR="00B92DC1" w:rsidRPr="00A623AA">
        <w:rPr>
          <w:szCs w:val="24"/>
        </w:rPr>
        <w:t xml:space="preserve">on the mental </w:t>
      </w:r>
      <w:r w:rsidR="00F763C0" w:rsidRPr="00A623AA">
        <w:rPr>
          <w:szCs w:val="24"/>
        </w:rPr>
        <w:t>well-being</w:t>
      </w:r>
      <w:r w:rsidR="00B92DC1" w:rsidRPr="00A623AA">
        <w:rPr>
          <w:szCs w:val="24"/>
        </w:rPr>
        <w:t xml:space="preserve"> of migrant workers. It further analyze</w:t>
      </w:r>
      <w:r w:rsidR="00724085" w:rsidRPr="00A623AA">
        <w:rPr>
          <w:szCs w:val="24"/>
        </w:rPr>
        <w:t>s</w:t>
      </w:r>
      <w:r w:rsidR="00B92DC1" w:rsidRPr="00A623AA">
        <w:rPr>
          <w:szCs w:val="24"/>
        </w:rPr>
        <w:t xml:space="preserve"> </w:t>
      </w:r>
      <w:r w:rsidR="00C409EE" w:rsidRPr="00A623AA">
        <w:rPr>
          <w:szCs w:val="24"/>
        </w:rPr>
        <w:t xml:space="preserve">whether </w:t>
      </w:r>
      <w:r w:rsidR="00A57AF9" w:rsidRPr="00A623AA">
        <w:rPr>
          <w:szCs w:val="24"/>
        </w:rPr>
        <w:t xml:space="preserve">higher </w:t>
      </w:r>
      <w:r w:rsidR="00472D42">
        <w:rPr>
          <w:szCs w:val="24"/>
        </w:rPr>
        <w:t xml:space="preserve">levels of </w:t>
      </w:r>
      <w:r w:rsidR="007962E3" w:rsidRPr="00A623AA">
        <w:rPr>
          <w:szCs w:val="24"/>
        </w:rPr>
        <w:t>education</w:t>
      </w:r>
      <w:r w:rsidR="00472D42">
        <w:rPr>
          <w:szCs w:val="24"/>
        </w:rPr>
        <w:t xml:space="preserve"> moderate</w:t>
      </w:r>
      <w:r w:rsidR="00A57AF9" w:rsidRPr="00A623AA">
        <w:rPr>
          <w:szCs w:val="24"/>
        </w:rPr>
        <w:t xml:space="preserve"> the</w:t>
      </w:r>
      <w:r w:rsidR="007962E3" w:rsidRPr="00A623AA">
        <w:rPr>
          <w:szCs w:val="24"/>
        </w:rPr>
        <w:t xml:space="preserve"> relationship</w:t>
      </w:r>
      <w:r w:rsidR="007D43D8">
        <w:rPr>
          <w:szCs w:val="24"/>
        </w:rPr>
        <w:t>s</w:t>
      </w:r>
      <w:r w:rsidR="007962E3" w:rsidRPr="00A623AA">
        <w:rPr>
          <w:szCs w:val="24"/>
        </w:rPr>
        <w:t xml:space="preserve"> between </w:t>
      </w:r>
      <w:r w:rsidR="00A5300B" w:rsidRPr="00A623AA">
        <w:rPr>
          <w:szCs w:val="24"/>
        </w:rPr>
        <w:t>th</w:t>
      </w:r>
      <w:r w:rsidR="00472D42">
        <w:rPr>
          <w:szCs w:val="24"/>
        </w:rPr>
        <w:t>ose</w:t>
      </w:r>
      <w:r w:rsidR="00A5300B" w:rsidRPr="00A623AA">
        <w:rPr>
          <w:szCs w:val="24"/>
        </w:rPr>
        <w:t xml:space="preserve"> risk factors</w:t>
      </w:r>
      <w:r w:rsidR="007962E3" w:rsidRPr="00A623AA">
        <w:rPr>
          <w:szCs w:val="24"/>
        </w:rPr>
        <w:t xml:space="preserve"> and mental health. </w:t>
      </w:r>
      <w:r w:rsidR="00315890" w:rsidRPr="00A623AA">
        <w:rPr>
          <w:szCs w:val="24"/>
        </w:rPr>
        <w:t xml:space="preserve">The results show that poor living and working conditions and crime victimization </w:t>
      </w:r>
      <w:r w:rsidR="00472D42">
        <w:rPr>
          <w:szCs w:val="24"/>
        </w:rPr>
        <w:t>are negatively associated with</w:t>
      </w:r>
      <w:r w:rsidR="00315890" w:rsidRPr="00A623AA">
        <w:rPr>
          <w:szCs w:val="24"/>
        </w:rPr>
        <w:t xml:space="preserve"> migrant workers’ </w:t>
      </w:r>
      <w:r w:rsidR="00472D42">
        <w:rPr>
          <w:szCs w:val="24"/>
        </w:rPr>
        <w:t>mental</w:t>
      </w:r>
      <w:r w:rsidR="00315890" w:rsidRPr="00A623AA">
        <w:rPr>
          <w:szCs w:val="24"/>
        </w:rPr>
        <w:t xml:space="preserve"> health. However, </w:t>
      </w:r>
      <w:r w:rsidR="001205E2">
        <w:rPr>
          <w:szCs w:val="24"/>
        </w:rPr>
        <w:t>ID withholding by employers, infringement of labors’ rights, and long work hours</w:t>
      </w:r>
      <w:r w:rsidR="00315890" w:rsidRPr="00A623AA">
        <w:rPr>
          <w:szCs w:val="24"/>
        </w:rPr>
        <w:t xml:space="preserve"> only</w:t>
      </w:r>
      <w:r w:rsidR="001205E2">
        <w:rPr>
          <w:szCs w:val="24"/>
        </w:rPr>
        <w:t xml:space="preserve"> reduce the mental health of</w:t>
      </w:r>
      <w:r w:rsidR="00315890" w:rsidRPr="00A623AA">
        <w:rPr>
          <w:szCs w:val="24"/>
        </w:rPr>
        <w:t xml:space="preserve"> migrant workers with less than high school education</w:t>
      </w:r>
      <w:r w:rsidR="005B2FBB" w:rsidRPr="00A623AA">
        <w:rPr>
          <w:szCs w:val="24"/>
        </w:rPr>
        <w:t xml:space="preserve">, but have no </w:t>
      </w:r>
      <w:r w:rsidR="00472D42">
        <w:rPr>
          <w:szCs w:val="24"/>
        </w:rPr>
        <w:t>effect</w:t>
      </w:r>
      <w:r w:rsidR="005B2FBB" w:rsidRPr="00A623AA">
        <w:rPr>
          <w:szCs w:val="24"/>
        </w:rPr>
        <w:t xml:space="preserve"> on those who have a high school degree or above. </w:t>
      </w:r>
    </w:p>
    <w:p w:rsidR="00A5606F" w:rsidRPr="001205E2" w:rsidRDefault="005070B6" w:rsidP="00F02A94">
      <w:pPr>
        <w:autoSpaceDE w:val="0"/>
        <w:autoSpaceDN w:val="0"/>
        <w:adjustRightInd w:val="0"/>
        <w:snapToGrid w:val="0"/>
        <w:spacing w:line="480" w:lineRule="auto"/>
        <w:ind w:firstLine="0"/>
        <w:jc w:val="left"/>
        <w:rPr>
          <w:szCs w:val="24"/>
        </w:rPr>
      </w:pPr>
      <w:r w:rsidRPr="00204034">
        <w:rPr>
          <w:b/>
          <w:szCs w:val="24"/>
        </w:rPr>
        <w:t>Key words:</w:t>
      </w:r>
      <w:r>
        <w:rPr>
          <w:szCs w:val="24"/>
        </w:rPr>
        <w:t xml:space="preserve"> migrant workers, mental health, housing, working condition, victimization</w:t>
      </w:r>
    </w:p>
    <w:p w:rsidR="00EA6A58" w:rsidRPr="00A623AA" w:rsidRDefault="00E47A99" w:rsidP="00F02A94">
      <w:pPr>
        <w:autoSpaceDE w:val="0"/>
        <w:autoSpaceDN w:val="0"/>
        <w:adjustRightInd w:val="0"/>
        <w:snapToGrid w:val="0"/>
        <w:spacing w:line="480" w:lineRule="auto"/>
        <w:ind w:firstLine="0"/>
        <w:rPr>
          <w:szCs w:val="24"/>
        </w:rPr>
        <w:sectPr w:rsidR="00EA6A58" w:rsidRPr="00A623AA" w:rsidSect="004A3E0E">
          <w:footerReference w:type="default" r:id="rId7"/>
          <w:pgSz w:w="11906" w:h="16838"/>
          <w:pgMar w:top="1440" w:right="1440" w:bottom="1440" w:left="1440" w:header="720" w:footer="720" w:gutter="0"/>
          <w:cols w:space="720"/>
          <w:docGrid w:type="lines" w:linePitch="326"/>
        </w:sectPr>
      </w:pPr>
      <w:r w:rsidRPr="00A623AA">
        <w:rPr>
          <w:szCs w:val="24"/>
        </w:rPr>
        <w:tab/>
      </w:r>
    </w:p>
    <w:p w:rsidR="00923D53" w:rsidRPr="00A623AA" w:rsidRDefault="00EA6A58" w:rsidP="00F02A94">
      <w:pPr>
        <w:autoSpaceDE w:val="0"/>
        <w:autoSpaceDN w:val="0"/>
        <w:adjustRightInd w:val="0"/>
        <w:snapToGrid w:val="0"/>
        <w:spacing w:line="480" w:lineRule="auto"/>
        <w:ind w:firstLine="0"/>
        <w:rPr>
          <w:szCs w:val="24"/>
        </w:rPr>
      </w:pPr>
      <w:r w:rsidRPr="00A623AA">
        <w:rPr>
          <w:szCs w:val="24"/>
        </w:rPr>
        <w:lastRenderedPageBreak/>
        <w:tab/>
      </w:r>
      <w:r w:rsidR="00400638" w:rsidRPr="00A623AA">
        <w:rPr>
          <w:szCs w:val="24"/>
        </w:rPr>
        <w:t xml:space="preserve">During the year of </w:t>
      </w:r>
      <w:r w:rsidR="00923D53" w:rsidRPr="00A623AA">
        <w:rPr>
          <w:szCs w:val="24"/>
        </w:rPr>
        <w:t xml:space="preserve">2010, a total of 14 young </w:t>
      </w:r>
      <w:r w:rsidR="00E63F92" w:rsidRPr="00A623AA">
        <w:rPr>
          <w:szCs w:val="24"/>
        </w:rPr>
        <w:t xml:space="preserve">migrant </w:t>
      </w:r>
      <w:r w:rsidR="00923D53" w:rsidRPr="00A623AA">
        <w:rPr>
          <w:szCs w:val="24"/>
        </w:rPr>
        <w:t xml:space="preserve">workers committed suicide </w:t>
      </w:r>
      <w:r w:rsidR="00400638" w:rsidRPr="00A623AA">
        <w:rPr>
          <w:szCs w:val="24"/>
        </w:rPr>
        <w:t>in</w:t>
      </w:r>
      <w:r w:rsidR="00923D53" w:rsidRPr="00A623AA">
        <w:rPr>
          <w:szCs w:val="24"/>
        </w:rPr>
        <w:t xml:space="preserve"> </w:t>
      </w:r>
      <w:r w:rsidR="00605131" w:rsidRPr="00A623AA">
        <w:rPr>
          <w:szCs w:val="24"/>
        </w:rPr>
        <w:t>plants of Foxconn, the world’s largest electronic outsourcing manufacturer, in different cities of mainland China</w:t>
      </w:r>
      <w:r w:rsidR="00923D53" w:rsidRPr="00A623AA">
        <w:rPr>
          <w:szCs w:val="24"/>
        </w:rPr>
        <w:t>. Th</w:t>
      </w:r>
      <w:r w:rsidR="00923D53" w:rsidRPr="00A623AA">
        <w:rPr>
          <w:rFonts w:hint="eastAsia"/>
          <w:szCs w:val="24"/>
        </w:rPr>
        <w:t xml:space="preserve">is </w:t>
      </w:r>
      <w:r w:rsidR="00961CBE" w:rsidRPr="00A623AA">
        <w:rPr>
          <w:szCs w:val="24"/>
        </w:rPr>
        <w:t>human tragedy</w:t>
      </w:r>
      <w:r w:rsidR="00923D53" w:rsidRPr="00A623AA">
        <w:rPr>
          <w:szCs w:val="24"/>
        </w:rPr>
        <w:t xml:space="preserve"> quickly became the</w:t>
      </w:r>
      <w:r w:rsidR="00E63F92" w:rsidRPr="00A623AA">
        <w:rPr>
          <w:szCs w:val="24"/>
        </w:rPr>
        <w:t xml:space="preserve"> focus of the world news and</w:t>
      </w:r>
      <w:r w:rsidR="00923D53" w:rsidRPr="00A623AA">
        <w:rPr>
          <w:szCs w:val="24"/>
        </w:rPr>
        <w:t xml:space="preserve"> mental health problem</w:t>
      </w:r>
      <w:r w:rsidR="00400638" w:rsidRPr="00A623AA">
        <w:rPr>
          <w:szCs w:val="24"/>
        </w:rPr>
        <w:t>s among</w:t>
      </w:r>
      <w:r w:rsidR="00923D53" w:rsidRPr="00A623AA">
        <w:rPr>
          <w:szCs w:val="24"/>
        </w:rPr>
        <w:t xml:space="preserve"> </w:t>
      </w:r>
      <w:r w:rsidR="00961CBE" w:rsidRPr="00A623AA">
        <w:rPr>
          <w:szCs w:val="24"/>
        </w:rPr>
        <w:t xml:space="preserve">the new generation of </w:t>
      </w:r>
      <w:r w:rsidR="00923D53" w:rsidRPr="00A623AA">
        <w:rPr>
          <w:szCs w:val="24"/>
        </w:rPr>
        <w:t xml:space="preserve">migrant workers began to attract the attention </w:t>
      </w:r>
      <w:r w:rsidR="00400638" w:rsidRPr="00A623AA">
        <w:rPr>
          <w:szCs w:val="24"/>
        </w:rPr>
        <w:t>of</w:t>
      </w:r>
      <w:r w:rsidR="00923D53" w:rsidRPr="00A623AA">
        <w:rPr>
          <w:szCs w:val="24"/>
        </w:rPr>
        <w:t xml:space="preserve"> government officials, entrepreneurs, scholars</w:t>
      </w:r>
      <w:r w:rsidR="00F8509B">
        <w:rPr>
          <w:szCs w:val="24"/>
        </w:rPr>
        <w:t>,</w:t>
      </w:r>
      <w:r w:rsidR="00923D53" w:rsidRPr="00A623AA">
        <w:rPr>
          <w:szCs w:val="24"/>
        </w:rPr>
        <w:t xml:space="preserve"> and the public. </w:t>
      </w:r>
      <w:r w:rsidR="00E63F92" w:rsidRPr="00A623AA">
        <w:rPr>
          <w:szCs w:val="24"/>
        </w:rPr>
        <w:t xml:space="preserve">The suicides </w:t>
      </w:r>
      <w:r w:rsidR="00961CBE" w:rsidRPr="00A623AA">
        <w:rPr>
          <w:szCs w:val="24"/>
        </w:rPr>
        <w:t>raised</w:t>
      </w:r>
      <w:r w:rsidR="00923D53" w:rsidRPr="00A623AA">
        <w:rPr>
          <w:rFonts w:hint="eastAsia"/>
          <w:szCs w:val="24"/>
        </w:rPr>
        <w:t xml:space="preserve"> </w:t>
      </w:r>
      <w:r w:rsidR="00923D53" w:rsidRPr="00A623AA">
        <w:rPr>
          <w:szCs w:val="24"/>
        </w:rPr>
        <w:t>heated discussion</w:t>
      </w:r>
      <w:r w:rsidR="00961CBE" w:rsidRPr="00A623AA">
        <w:rPr>
          <w:szCs w:val="24"/>
        </w:rPr>
        <w:t>s</w:t>
      </w:r>
      <w:r w:rsidR="00400638" w:rsidRPr="00A623AA">
        <w:rPr>
          <w:szCs w:val="24"/>
        </w:rPr>
        <w:t xml:space="preserve"> </w:t>
      </w:r>
      <w:r w:rsidR="00923D53" w:rsidRPr="00A623AA">
        <w:rPr>
          <w:szCs w:val="24"/>
        </w:rPr>
        <w:t>about</w:t>
      </w:r>
      <w:r w:rsidR="00923D53" w:rsidRPr="00A623AA">
        <w:rPr>
          <w:rFonts w:hint="eastAsia"/>
          <w:szCs w:val="24"/>
        </w:rPr>
        <w:t xml:space="preserve"> the cause</w:t>
      </w:r>
      <w:r w:rsidR="00923D53" w:rsidRPr="00A623AA">
        <w:rPr>
          <w:szCs w:val="24"/>
        </w:rPr>
        <w:t>s</w:t>
      </w:r>
      <w:r w:rsidR="00923D53" w:rsidRPr="00A623AA">
        <w:rPr>
          <w:rFonts w:hint="eastAsia"/>
          <w:szCs w:val="24"/>
        </w:rPr>
        <w:t xml:space="preserve"> of mental </w:t>
      </w:r>
      <w:r w:rsidR="00230287" w:rsidRPr="00A623AA">
        <w:rPr>
          <w:szCs w:val="24"/>
        </w:rPr>
        <w:t>illness</w:t>
      </w:r>
      <w:r w:rsidR="00923D53" w:rsidRPr="00A623AA">
        <w:rPr>
          <w:rFonts w:hint="eastAsia"/>
          <w:szCs w:val="24"/>
        </w:rPr>
        <w:t xml:space="preserve"> among </w:t>
      </w:r>
      <w:r w:rsidR="00400638" w:rsidRPr="00A623AA">
        <w:rPr>
          <w:szCs w:val="24"/>
        </w:rPr>
        <w:t xml:space="preserve">rural-to-urban </w:t>
      </w:r>
      <w:r w:rsidR="00923D53" w:rsidRPr="00A623AA">
        <w:rPr>
          <w:rFonts w:hint="eastAsia"/>
          <w:szCs w:val="24"/>
        </w:rPr>
        <w:t>migrant workers</w:t>
      </w:r>
      <w:r w:rsidR="007D43D8">
        <w:rPr>
          <w:szCs w:val="24"/>
        </w:rPr>
        <w:t xml:space="preserve"> in China</w:t>
      </w:r>
      <w:r w:rsidR="00923D53" w:rsidRPr="00A623AA">
        <w:rPr>
          <w:rFonts w:hint="eastAsia"/>
          <w:szCs w:val="24"/>
        </w:rPr>
        <w:t>. I</w:t>
      </w:r>
      <w:r w:rsidR="00923D53" w:rsidRPr="00A623AA">
        <w:rPr>
          <w:szCs w:val="24"/>
        </w:rPr>
        <w:t xml:space="preserve">s it due to the factory’s militarized management style or the worker’s personal characteristics? How much impact do </w:t>
      </w:r>
      <w:r w:rsidR="000E22AE" w:rsidRPr="00A623AA">
        <w:rPr>
          <w:szCs w:val="24"/>
        </w:rPr>
        <w:t xml:space="preserve">economic pressure, </w:t>
      </w:r>
      <w:r w:rsidR="00923D53" w:rsidRPr="00A623AA">
        <w:rPr>
          <w:szCs w:val="24"/>
        </w:rPr>
        <w:t>working conditions</w:t>
      </w:r>
      <w:r w:rsidR="00F8509B">
        <w:rPr>
          <w:szCs w:val="24"/>
        </w:rPr>
        <w:t>,</w:t>
      </w:r>
      <w:r w:rsidR="000E22AE" w:rsidRPr="00A623AA">
        <w:rPr>
          <w:szCs w:val="24"/>
        </w:rPr>
        <w:t xml:space="preserve"> </w:t>
      </w:r>
      <w:r w:rsidR="00F8509B">
        <w:rPr>
          <w:szCs w:val="24"/>
        </w:rPr>
        <w:t>and</w:t>
      </w:r>
      <w:r w:rsidR="000E22AE" w:rsidRPr="00A623AA">
        <w:rPr>
          <w:szCs w:val="24"/>
        </w:rPr>
        <w:t xml:space="preserve"> residential environment </w:t>
      </w:r>
      <w:r w:rsidR="00F8509B">
        <w:rPr>
          <w:szCs w:val="24"/>
        </w:rPr>
        <w:t>have</w:t>
      </w:r>
      <w:r w:rsidR="00923D53" w:rsidRPr="00A623AA">
        <w:rPr>
          <w:szCs w:val="24"/>
        </w:rPr>
        <w:t xml:space="preserve"> on migrant workers’ mental he</w:t>
      </w:r>
      <w:r w:rsidR="00230287" w:rsidRPr="00A623AA">
        <w:rPr>
          <w:szCs w:val="24"/>
        </w:rPr>
        <w:t xml:space="preserve">alth status? </w:t>
      </w:r>
      <w:r w:rsidR="00CD48CB">
        <w:rPr>
          <w:szCs w:val="24"/>
        </w:rPr>
        <w:t xml:space="preserve">Do </w:t>
      </w:r>
      <w:r w:rsidR="000E22AE" w:rsidRPr="00A623AA">
        <w:rPr>
          <w:szCs w:val="24"/>
        </w:rPr>
        <w:t xml:space="preserve">the mental health issues </w:t>
      </w:r>
      <w:r w:rsidR="00580A33" w:rsidRPr="00A623AA">
        <w:rPr>
          <w:szCs w:val="24"/>
        </w:rPr>
        <w:t>result from</w:t>
      </w:r>
      <w:r w:rsidR="00230287" w:rsidRPr="00A623AA">
        <w:rPr>
          <w:szCs w:val="24"/>
        </w:rPr>
        <w:t xml:space="preserve"> </w:t>
      </w:r>
      <w:r w:rsidR="00CD48CB">
        <w:rPr>
          <w:szCs w:val="24"/>
        </w:rPr>
        <w:t xml:space="preserve">the </w:t>
      </w:r>
      <w:r w:rsidR="00230287" w:rsidRPr="00A623AA">
        <w:rPr>
          <w:szCs w:val="24"/>
        </w:rPr>
        <w:t xml:space="preserve">social exclusion </w:t>
      </w:r>
      <w:r w:rsidR="00E63F92" w:rsidRPr="00A623AA">
        <w:rPr>
          <w:szCs w:val="24"/>
        </w:rPr>
        <w:t xml:space="preserve">of rural migrants </w:t>
      </w:r>
      <w:r w:rsidR="00580A33" w:rsidRPr="00A623AA">
        <w:rPr>
          <w:szCs w:val="24"/>
        </w:rPr>
        <w:t>in Chinese cities</w:t>
      </w:r>
      <w:r w:rsidR="00923D53" w:rsidRPr="00A623AA">
        <w:rPr>
          <w:szCs w:val="24"/>
        </w:rPr>
        <w:t>?</w:t>
      </w:r>
      <w:r w:rsidR="00C31B99" w:rsidRPr="00A623AA">
        <w:rPr>
          <w:szCs w:val="24"/>
        </w:rPr>
        <w:t xml:space="preserve"> How could policies be modified to </w:t>
      </w:r>
      <w:r w:rsidR="00F8509B">
        <w:rPr>
          <w:szCs w:val="24"/>
        </w:rPr>
        <w:t>successfully incorporate migrant workers</w:t>
      </w:r>
      <w:r w:rsidR="00C31B99" w:rsidRPr="00A623AA">
        <w:rPr>
          <w:szCs w:val="24"/>
        </w:rPr>
        <w:t xml:space="preserve"> into urban </w:t>
      </w:r>
      <w:r w:rsidR="00A43100" w:rsidRPr="00A623AA">
        <w:rPr>
          <w:szCs w:val="24"/>
        </w:rPr>
        <w:t>society</w:t>
      </w:r>
      <w:r w:rsidR="00C31B99" w:rsidRPr="00A623AA">
        <w:rPr>
          <w:szCs w:val="24"/>
        </w:rPr>
        <w:t>?</w:t>
      </w:r>
    </w:p>
    <w:p w:rsidR="00F8509B" w:rsidRDefault="00702558" w:rsidP="00F02A94">
      <w:pPr>
        <w:autoSpaceDE w:val="0"/>
        <w:autoSpaceDN w:val="0"/>
        <w:adjustRightInd w:val="0"/>
        <w:snapToGrid w:val="0"/>
        <w:spacing w:line="480" w:lineRule="auto"/>
        <w:ind w:firstLine="0"/>
        <w:jc w:val="left"/>
        <w:rPr>
          <w:szCs w:val="24"/>
        </w:rPr>
      </w:pPr>
      <w:r w:rsidRPr="00A623AA">
        <w:rPr>
          <w:szCs w:val="24"/>
        </w:rPr>
        <w:tab/>
      </w:r>
      <w:r w:rsidR="00573BEC" w:rsidRPr="00A623AA">
        <w:rPr>
          <w:szCs w:val="24"/>
        </w:rPr>
        <w:t>Many r</w:t>
      </w:r>
      <w:r w:rsidR="00534620" w:rsidRPr="00A623AA">
        <w:rPr>
          <w:szCs w:val="24"/>
        </w:rPr>
        <w:t xml:space="preserve">ecent </w:t>
      </w:r>
      <w:r w:rsidR="009A1C79" w:rsidRPr="00A623AA">
        <w:rPr>
          <w:szCs w:val="24"/>
        </w:rPr>
        <w:t xml:space="preserve">studies on </w:t>
      </w:r>
      <w:r w:rsidR="00534620" w:rsidRPr="00A623AA">
        <w:rPr>
          <w:szCs w:val="24"/>
        </w:rPr>
        <w:t xml:space="preserve">the </w:t>
      </w:r>
      <w:r w:rsidR="00923D53" w:rsidRPr="00A623AA">
        <w:rPr>
          <w:szCs w:val="24"/>
        </w:rPr>
        <w:t>mental health status of migrant workers in China</w:t>
      </w:r>
      <w:r w:rsidR="009A1C79" w:rsidRPr="00A623AA">
        <w:rPr>
          <w:szCs w:val="24"/>
        </w:rPr>
        <w:t xml:space="preserve"> </w:t>
      </w:r>
      <w:r w:rsidR="00534620" w:rsidRPr="00A623AA">
        <w:rPr>
          <w:szCs w:val="24"/>
        </w:rPr>
        <w:t>are in the field</w:t>
      </w:r>
      <w:r w:rsidR="00BF5E95" w:rsidRPr="00A623AA">
        <w:rPr>
          <w:szCs w:val="24"/>
        </w:rPr>
        <w:t>s</w:t>
      </w:r>
      <w:r w:rsidR="00534620" w:rsidRPr="00A623AA">
        <w:rPr>
          <w:szCs w:val="24"/>
        </w:rPr>
        <w:t xml:space="preserve"> of </w:t>
      </w:r>
      <w:r w:rsidR="00400638" w:rsidRPr="00A623AA">
        <w:rPr>
          <w:szCs w:val="24"/>
        </w:rPr>
        <w:t xml:space="preserve">medical science, </w:t>
      </w:r>
      <w:r w:rsidR="00534620" w:rsidRPr="00A623AA">
        <w:rPr>
          <w:szCs w:val="24"/>
        </w:rPr>
        <w:t>epidemiology</w:t>
      </w:r>
      <w:r w:rsidR="003472F2" w:rsidRPr="00A623AA">
        <w:rPr>
          <w:szCs w:val="24"/>
        </w:rPr>
        <w:t>,</w:t>
      </w:r>
      <w:r w:rsidR="00534620" w:rsidRPr="00A623AA">
        <w:rPr>
          <w:szCs w:val="24"/>
        </w:rPr>
        <w:t xml:space="preserve"> and psychology</w:t>
      </w:r>
      <w:r w:rsidR="00923D53" w:rsidRPr="00A623AA">
        <w:rPr>
          <w:szCs w:val="24"/>
        </w:rPr>
        <w:t xml:space="preserve">. </w:t>
      </w:r>
      <w:r w:rsidR="003472F2" w:rsidRPr="00A623AA">
        <w:rPr>
          <w:szCs w:val="24"/>
        </w:rPr>
        <w:t>Most of t</w:t>
      </w:r>
      <w:r w:rsidR="00400638" w:rsidRPr="00A623AA">
        <w:rPr>
          <w:szCs w:val="24"/>
        </w:rPr>
        <w:t xml:space="preserve">hese studies </w:t>
      </w:r>
      <w:r w:rsidR="00553F1C" w:rsidRPr="00A623AA">
        <w:rPr>
          <w:szCs w:val="24"/>
        </w:rPr>
        <w:t xml:space="preserve">are </w:t>
      </w:r>
      <w:r w:rsidR="003472F2" w:rsidRPr="00A623AA">
        <w:rPr>
          <w:szCs w:val="24"/>
        </w:rPr>
        <w:t>descriptive and only focus</w:t>
      </w:r>
      <w:r w:rsidR="007D6295" w:rsidRPr="00A623AA">
        <w:rPr>
          <w:szCs w:val="24"/>
        </w:rPr>
        <w:t xml:space="preserve"> </w:t>
      </w:r>
      <w:r w:rsidR="00553F1C" w:rsidRPr="00A623AA">
        <w:rPr>
          <w:szCs w:val="24"/>
        </w:rPr>
        <w:t xml:space="preserve">on </w:t>
      </w:r>
      <w:r w:rsidR="007D6295" w:rsidRPr="00A623AA">
        <w:rPr>
          <w:szCs w:val="24"/>
        </w:rPr>
        <w:t xml:space="preserve">a narrow range of risk factors, </w:t>
      </w:r>
      <w:r w:rsidR="00553F1C" w:rsidRPr="00A623AA">
        <w:rPr>
          <w:szCs w:val="24"/>
        </w:rPr>
        <w:t>mainly demographic characteristics and socioeconomic status</w:t>
      </w:r>
      <w:r w:rsidR="005531A3" w:rsidRPr="00A623AA">
        <w:rPr>
          <w:szCs w:val="24"/>
        </w:rPr>
        <w:t xml:space="preserve"> </w:t>
      </w:r>
      <w:r w:rsidR="00144C6A" w:rsidRPr="00A623AA">
        <w:rPr>
          <w:szCs w:val="24"/>
        </w:rPr>
        <w:fldChar w:fldCharType="begin">
          <w:fldData xml:space="preserve">PEVuZE5vdGU+PENpdGU+PEF1dGhvcj5MaTwvQXV0aG9yPjxZZWFyPjIwMDc8L1llYXI+PFJlY051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</w:fldData>
        </w:fldChar>
      </w:r>
      <w:r w:rsidR="009E2EBF">
        <w:rPr>
          <w:szCs w:val="24"/>
        </w:rPr>
        <w:instrText xml:space="preserve"> ADDIN EN.CITE </w:instrText>
      </w:r>
      <w:r w:rsidR="009E2EBF">
        <w:rPr>
          <w:szCs w:val="24"/>
        </w:rPr>
        <w:fldChar w:fldCharType="begin">
          <w:fldData xml:space="preserve">PEVuZE5vdGU+PENpdGU+PEF1dGhvcj5MaTwvQXV0aG9yPjxZZWFyPjIwMDc8L1llYXI+PFJlY051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</w:fldData>
        </w:fldChar>
      </w:r>
      <w:r w:rsidR="009E2EBF">
        <w:rPr>
          <w:szCs w:val="24"/>
        </w:rPr>
        <w:instrText xml:space="preserve"> ADDIN EN.CITE.DATA </w:instrText>
      </w:r>
      <w:r w:rsidR="009E2EBF">
        <w:rPr>
          <w:szCs w:val="24"/>
        </w:rPr>
      </w:r>
      <w:r w:rsidR="009E2EBF">
        <w:rPr>
          <w:szCs w:val="24"/>
        </w:rPr>
        <w:fldChar w:fldCharType="end"/>
      </w:r>
      <w:r w:rsidR="00144C6A" w:rsidRPr="00A623AA">
        <w:rPr>
          <w:szCs w:val="24"/>
        </w:rPr>
      </w:r>
      <w:r w:rsidR="00144C6A" w:rsidRPr="00A623AA">
        <w:rPr>
          <w:szCs w:val="24"/>
        </w:rPr>
        <w:fldChar w:fldCharType="separate"/>
      </w:r>
      <w:r w:rsidR="009E2EBF">
        <w:rPr>
          <w:noProof/>
          <w:szCs w:val="24"/>
        </w:rPr>
        <w:t>(</w:t>
      </w:r>
      <w:hyperlink w:anchor="_ENREF_5" w:tooltip="Gong, 2008 #8" w:history="1">
        <w:r w:rsidR="00037140">
          <w:rPr>
            <w:noProof/>
            <w:szCs w:val="24"/>
          </w:rPr>
          <w:t>Gong, Zheng, Guo, Hu, and Zheng 2008</w:t>
        </w:r>
      </w:hyperlink>
      <w:r w:rsidR="009E2EBF">
        <w:rPr>
          <w:noProof/>
          <w:szCs w:val="24"/>
        </w:rPr>
        <w:t xml:space="preserve">; </w:t>
      </w:r>
      <w:hyperlink w:anchor="_ENREF_11" w:tooltip="Jiang, 2007 #11" w:history="1">
        <w:r w:rsidR="00037140">
          <w:rPr>
            <w:noProof/>
            <w:szCs w:val="24"/>
          </w:rPr>
          <w:t>Jiang, Zhang, and Wang 2007</w:t>
        </w:r>
      </w:hyperlink>
      <w:r w:rsidR="009E2EBF">
        <w:rPr>
          <w:noProof/>
          <w:szCs w:val="24"/>
        </w:rPr>
        <w:t xml:space="preserve">; </w:t>
      </w:r>
      <w:hyperlink w:anchor="_ENREF_15" w:tooltip="Li, 2007 #1" w:history="1">
        <w:r w:rsidR="00037140">
          <w:rPr>
            <w:noProof/>
            <w:szCs w:val="24"/>
          </w:rPr>
          <w:t>Li, Wang, Ye, Jiang, Lou, and Hesketh 2007</w:t>
        </w:r>
      </w:hyperlink>
      <w:r w:rsidR="009E2EBF">
        <w:rPr>
          <w:noProof/>
          <w:szCs w:val="24"/>
        </w:rPr>
        <w:t xml:space="preserve">; </w:t>
      </w:r>
      <w:hyperlink w:anchor="_ENREF_29" w:tooltip="Wong, 2008 #10" w:history="1">
        <w:r w:rsidR="00037140">
          <w:rPr>
            <w:noProof/>
            <w:szCs w:val="24"/>
          </w:rPr>
          <w:t>Wong, He, Leung, Lau, and Chang 2008</w:t>
        </w:r>
      </w:hyperlink>
      <w:r w:rsidR="009E2EBF">
        <w:rPr>
          <w:noProof/>
          <w:szCs w:val="24"/>
        </w:rPr>
        <w:t>)</w:t>
      </w:r>
      <w:r w:rsidR="00144C6A" w:rsidRPr="00A623AA">
        <w:rPr>
          <w:szCs w:val="24"/>
        </w:rPr>
        <w:fldChar w:fldCharType="end"/>
      </w:r>
      <w:r w:rsidR="007D6295" w:rsidRPr="00A623AA">
        <w:rPr>
          <w:szCs w:val="24"/>
        </w:rPr>
        <w:t xml:space="preserve">. </w:t>
      </w:r>
      <w:r w:rsidR="00610509" w:rsidRPr="00A623AA">
        <w:rPr>
          <w:szCs w:val="24"/>
        </w:rPr>
        <w:t xml:space="preserve">After the </w:t>
      </w:r>
      <w:r w:rsidR="00613B1C" w:rsidRPr="00A623AA">
        <w:rPr>
          <w:szCs w:val="24"/>
        </w:rPr>
        <w:t xml:space="preserve">series of </w:t>
      </w:r>
      <w:r w:rsidR="00610509" w:rsidRPr="00A623AA">
        <w:rPr>
          <w:szCs w:val="24"/>
        </w:rPr>
        <w:t>suicides</w:t>
      </w:r>
      <w:r w:rsidR="00613B1C" w:rsidRPr="00A623AA">
        <w:rPr>
          <w:szCs w:val="24"/>
        </w:rPr>
        <w:t xml:space="preserve"> at Foxconn occurred in 2010, sociologists began to join the discussion </w:t>
      </w:r>
      <w:r w:rsidR="003472F2" w:rsidRPr="00A623AA">
        <w:rPr>
          <w:szCs w:val="24"/>
        </w:rPr>
        <w:t>about</w:t>
      </w:r>
      <w:r w:rsidR="00613B1C" w:rsidRPr="00A623AA">
        <w:rPr>
          <w:szCs w:val="24"/>
        </w:rPr>
        <w:t xml:space="preserve"> migrant workers</w:t>
      </w:r>
      <w:r w:rsidR="00CD48CB">
        <w:rPr>
          <w:szCs w:val="24"/>
        </w:rPr>
        <w:t>’</w:t>
      </w:r>
      <w:r w:rsidR="00613B1C" w:rsidRPr="00A623AA">
        <w:rPr>
          <w:szCs w:val="24"/>
        </w:rPr>
        <w:t xml:space="preserve"> mental health and attempted to </w:t>
      </w:r>
      <w:r w:rsidR="007D6295" w:rsidRPr="00A623AA">
        <w:rPr>
          <w:szCs w:val="24"/>
        </w:rPr>
        <w:t xml:space="preserve">explore </w:t>
      </w:r>
      <w:r w:rsidR="00010A90" w:rsidRPr="00A623AA">
        <w:rPr>
          <w:szCs w:val="24"/>
        </w:rPr>
        <w:t xml:space="preserve">the influence </w:t>
      </w:r>
      <w:r w:rsidR="00CD48CB">
        <w:rPr>
          <w:szCs w:val="24"/>
        </w:rPr>
        <w:t xml:space="preserve">of </w:t>
      </w:r>
      <w:r w:rsidR="00010A90" w:rsidRPr="00A623AA">
        <w:rPr>
          <w:szCs w:val="24"/>
        </w:rPr>
        <w:t>a wider scope of social factors</w:t>
      </w:r>
      <w:r w:rsidR="001A328A" w:rsidRPr="00A623AA">
        <w:rPr>
          <w:szCs w:val="24"/>
        </w:rPr>
        <w:t xml:space="preserve">, including </w:t>
      </w:r>
      <w:r w:rsidR="009B6314" w:rsidRPr="00A623AA">
        <w:rPr>
          <w:szCs w:val="24"/>
        </w:rPr>
        <w:t xml:space="preserve">social capital </w:t>
      </w:r>
      <w:r w:rsidR="00144C6A" w:rsidRPr="00A623AA">
        <w:rPr>
          <w:szCs w:val="24"/>
        </w:rPr>
        <w:fldChar w:fldCharType="begin"/>
      </w:r>
      <w:r w:rsidR="009E2EBF">
        <w:rPr>
          <w:szCs w:val="24"/>
        </w:rPr>
        <w:instrText xml:space="preserve"> ADDIN EN.CITE &lt;EndNote&gt;&lt;Cite&gt;&lt;Author&gt;Hu&lt;/Author&gt;&lt;Year&gt;2012&lt;/Year&gt;&lt;RecNum&gt;13&lt;/RecNum&gt;&lt;DisplayText&gt;(Hu and Chen 2012; Liu 2011)&lt;/DisplayText&gt;&lt;record&gt;&lt;rec-number&gt;13&lt;/rec-number&gt;&lt;foreign-keys&gt;&lt;key app="EN" db-id="zzfev5r0pt2w2metaer5z9dtdrp52ae0pz0s"&gt;13&lt;/key</w:instrText>
      </w:r>
      <w:r w:rsidR="009E2EBF">
        <w:rPr>
          <w:rFonts w:hint="eastAsia"/>
          <w:szCs w:val="24"/>
        </w:rPr>
        <w:instrText>&gt;&lt;/foreign-keys&gt;&lt;ref-type name="Journal Article"&gt;17&lt;/ref-type&gt;&lt;contributors&gt;&lt;authors&gt;&lt;author&gt;Hu, Rong &lt;/author&gt;&lt;author&gt;Chen, Sishi&lt;/author&gt;&lt;/authors&gt;&lt;/contributors&gt;&lt;titles&gt;&lt;title&gt;Social Factors Influencing Peasant Workers&amp;apos; Mental Health (</w:instrText>
      </w:r>
      <w:r w:rsidR="009E2EBF">
        <w:rPr>
          <w:rFonts w:hint="eastAsia"/>
          <w:szCs w:val="24"/>
        </w:rPr>
        <w:instrText>影响农民工精神健康的社会因素分析</w:instrText>
      </w:r>
      <w:r w:rsidR="009E2EBF">
        <w:rPr>
          <w:rFonts w:hint="eastAsia"/>
          <w:szCs w:val="24"/>
        </w:rPr>
        <w:instrText>)&lt;/title&gt;&lt;secondary-title&gt;Society (</w:instrText>
      </w:r>
      <w:r w:rsidR="009E2EBF">
        <w:rPr>
          <w:rFonts w:hint="eastAsia"/>
          <w:szCs w:val="24"/>
        </w:rPr>
        <w:instrText>社会</w:instrText>
      </w:r>
      <w:r w:rsidR="009E2EBF">
        <w:rPr>
          <w:rFonts w:hint="eastAsia"/>
          <w:szCs w:val="24"/>
        </w:rPr>
        <w:instrText>)&lt;/secondary-title&gt;&lt;/titles&gt;&lt;periodical&gt;&lt;full-title&gt;Society (</w:instrText>
      </w:r>
      <w:r w:rsidR="009E2EBF">
        <w:rPr>
          <w:rFonts w:hint="eastAsia"/>
          <w:szCs w:val="24"/>
        </w:rPr>
        <w:instrText>社会</w:instrText>
      </w:r>
      <w:r w:rsidR="009E2EBF">
        <w:rPr>
          <w:rFonts w:hint="eastAsia"/>
          <w:szCs w:val="24"/>
        </w:rPr>
        <w:instrText>)&lt;/full-title&gt;&lt;/periodical&gt;&lt;pages&gt;135-157&lt;/pages&gt;&lt;volume&gt;32&lt;/volume&gt;&lt;number&gt;6&lt;/number&gt;&lt;dates&gt;&lt;year&gt;2012&lt;/year&gt;&lt;/dates&gt;&lt;isbn&gt;1004-8804&lt;/isbn&gt;&lt;urls&gt;&lt;/url</w:instrText>
      </w:r>
      <w:r w:rsidR="009E2EBF">
        <w:rPr>
          <w:szCs w:val="24"/>
        </w:rPr>
        <w:instrText>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 font="default" charset="134" size="100%"&gt;’Mental He</w:instrText>
      </w:r>
      <w:r w:rsidR="009E2EBF">
        <w:rPr>
          <w:rFonts w:hint="eastAsia"/>
          <w:szCs w:val="24"/>
        </w:rPr>
        <w:instrText>alth and Influence Factors&lt;/style&gt;&lt;style face="normal" font="default" size="100%"&gt; (</w:instrText>
      </w:r>
      <w:r w:rsidR="009E2EBF">
        <w:rPr>
          <w:rFonts w:hint="eastAsia"/>
          <w:szCs w:val="24"/>
        </w:rPr>
        <w:instrText>新生代农民工精神健康状况及影响因素研究</w:instrText>
      </w:r>
      <w:r w:rsidR="009E2EBF">
        <w:rPr>
          <w:rFonts w:hint="eastAsia"/>
          <w:szCs w:val="24"/>
        </w:rPr>
        <w:instrText>)&lt;/style&gt;&lt;/title&gt;&lt;secondary-title&gt;Population and Economics (</w:instrText>
      </w:r>
      <w:r w:rsidR="009E2EBF">
        <w:rPr>
          <w:rFonts w:hint="eastAsia"/>
          <w:szCs w:val="24"/>
        </w:rPr>
        <w:instrText>人口与经济</w:instrText>
      </w:r>
      <w:r w:rsidR="009E2EBF">
        <w:rPr>
          <w:rFonts w:hint="eastAsia"/>
          <w:szCs w:val="24"/>
        </w:rPr>
        <w:instrText>)&lt;/secondary-title&gt;&lt;/titles&gt;&lt;periodical&gt;&lt;full-title&gt;Population and Economics (</w:instrText>
      </w:r>
      <w:r w:rsidR="009E2EBF">
        <w:rPr>
          <w:rFonts w:hint="eastAsia"/>
          <w:szCs w:val="24"/>
        </w:rPr>
        <w:instrText>人口与经济</w:instrText>
      </w:r>
      <w:r w:rsidR="009E2EBF">
        <w:rPr>
          <w:rFonts w:hint="eastAsia"/>
          <w:szCs w:val="24"/>
        </w:rPr>
        <w:instrText>)&lt;/f</w:instrText>
      </w:r>
      <w:r w:rsidR="009E2EBF">
        <w:rPr>
          <w:szCs w:val="24"/>
        </w:rPr>
        <w:instrText>ull-title&gt;&lt;/periodical&gt;&lt;pages&gt;99-105&lt;/pages&gt;&lt;volume&gt;188&lt;/volume&gt;&lt;number&gt;5&lt;/number&gt;&lt;dates&gt;&lt;year&gt;2011&lt;/year&gt;&lt;/dates&gt;&lt;urls&gt;&lt;/urls&gt;&lt;/record&gt;&lt;/Cite&gt;&lt;/EndNote&gt;</w:instrText>
      </w:r>
      <w:r w:rsidR="00144C6A" w:rsidRPr="00A623AA">
        <w:rPr>
          <w:szCs w:val="24"/>
        </w:rPr>
        <w:fldChar w:fldCharType="separate"/>
      </w:r>
      <w:r w:rsidR="009E2EBF">
        <w:rPr>
          <w:noProof/>
          <w:szCs w:val="24"/>
        </w:rPr>
        <w:t>(</w:t>
      </w:r>
      <w:hyperlink w:anchor="_ENREF_9" w:tooltip="Hu, 2012 #13" w:history="1">
        <w:r w:rsidR="00037140">
          <w:rPr>
            <w:noProof/>
            <w:szCs w:val="24"/>
          </w:rPr>
          <w:t>Hu and Chen 2012</w:t>
        </w:r>
      </w:hyperlink>
      <w:r w:rsidR="009E2EBF">
        <w:rPr>
          <w:noProof/>
          <w:szCs w:val="24"/>
        </w:rPr>
        <w:t xml:space="preserve">; </w:t>
      </w:r>
      <w:hyperlink w:anchor="_ENREF_20" w:tooltip="Liu, 2011 #14" w:history="1">
        <w:r w:rsidR="00037140">
          <w:rPr>
            <w:noProof/>
            <w:szCs w:val="24"/>
          </w:rPr>
          <w:t>Liu 2011</w:t>
        </w:r>
      </w:hyperlink>
      <w:r w:rsidR="009E2EBF">
        <w:rPr>
          <w:noProof/>
          <w:szCs w:val="24"/>
        </w:rPr>
        <w:t>)</w:t>
      </w:r>
      <w:r w:rsidR="00144C6A" w:rsidRPr="00A623AA">
        <w:rPr>
          <w:szCs w:val="24"/>
        </w:rPr>
        <w:fldChar w:fldCharType="end"/>
      </w:r>
      <w:r w:rsidR="009B6314" w:rsidRPr="00A623AA">
        <w:rPr>
          <w:szCs w:val="24"/>
        </w:rPr>
        <w:t>, working conditions</w:t>
      </w:r>
      <w:r w:rsidR="00E86846" w:rsidRPr="00A623AA">
        <w:rPr>
          <w:szCs w:val="24"/>
        </w:rPr>
        <w:t xml:space="preserve"> </w:t>
      </w:r>
      <w:r w:rsidR="00144C6A" w:rsidRPr="00A623AA">
        <w:rPr>
          <w:szCs w:val="24"/>
        </w:rPr>
        <w:fldChar w:fldCharType="begin">
          <w:fldData xml:space="preserve">PEVuZE5vdGU+PENpdGU+PEF1dGhvcj5MaXU8L0F1dGhvcj48WWVhcj4yMDExPC9ZZWFyPjxSZWNO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</w:fldData>
        </w:fldChar>
      </w:r>
      <w:r w:rsidR="009E2EBF">
        <w:rPr>
          <w:szCs w:val="24"/>
        </w:rPr>
        <w:instrText xml:space="preserve"> ADDIN EN.CITE </w:instrText>
      </w:r>
      <w:r w:rsidR="009E2EBF">
        <w:rPr>
          <w:szCs w:val="24"/>
        </w:rPr>
        <w:fldChar w:fldCharType="begin">
          <w:fldData xml:space="preserve">PEVuZE5vdGU+PENpdGU+PEF1dGhvcj5MaXU8L0F1dGhvcj48WWVhcj4yMDExPC9ZZWFyPjxSZWNO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</w:fldData>
        </w:fldChar>
      </w:r>
      <w:r w:rsidR="009E2EBF">
        <w:rPr>
          <w:szCs w:val="24"/>
        </w:rPr>
        <w:instrText xml:space="preserve"> ADDIN EN.CITE.DATA </w:instrText>
      </w:r>
      <w:r w:rsidR="009E2EBF">
        <w:rPr>
          <w:szCs w:val="24"/>
        </w:rPr>
      </w:r>
      <w:r w:rsidR="009E2EBF">
        <w:rPr>
          <w:szCs w:val="24"/>
        </w:rPr>
        <w:fldChar w:fldCharType="end"/>
      </w:r>
      <w:r w:rsidR="00144C6A" w:rsidRPr="00A623AA">
        <w:rPr>
          <w:szCs w:val="24"/>
        </w:rPr>
      </w:r>
      <w:r w:rsidR="00144C6A" w:rsidRPr="00A623AA">
        <w:rPr>
          <w:szCs w:val="24"/>
        </w:rPr>
        <w:fldChar w:fldCharType="separate"/>
      </w:r>
      <w:r w:rsidR="009E2EBF">
        <w:rPr>
          <w:noProof/>
          <w:szCs w:val="24"/>
        </w:rPr>
        <w:t>(</w:t>
      </w:r>
      <w:hyperlink w:anchor="_ENREF_19" w:tooltip="Liu, 2011 #15" w:history="1">
        <w:r w:rsidR="00037140">
          <w:rPr>
            <w:noProof/>
            <w:szCs w:val="24"/>
          </w:rPr>
          <w:t>Liu, Zheng, and Sun 2011</w:t>
        </w:r>
      </w:hyperlink>
      <w:r w:rsidR="009E2EBF">
        <w:rPr>
          <w:noProof/>
          <w:szCs w:val="24"/>
        </w:rPr>
        <w:t xml:space="preserve">; </w:t>
      </w:r>
      <w:hyperlink w:anchor="_ENREF_20" w:tooltip="Liu, 2011 #14" w:history="1">
        <w:r w:rsidR="00037140">
          <w:rPr>
            <w:noProof/>
            <w:szCs w:val="24"/>
          </w:rPr>
          <w:t>Liu 2011</w:t>
        </w:r>
      </w:hyperlink>
      <w:r w:rsidR="009E2EBF">
        <w:rPr>
          <w:noProof/>
          <w:szCs w:val="24"/>
        </w:rPr>
        <w:t>)</w:t>
      </w:r>
      <w:r w:rsidR="00144C6A" w:rsidRPr="00A623AA">
        <w:rPr>
          <w:szCs w:val="24"/>
        </w:rPr>
        <w:fldChar w:fldCharType="end"/>
      </w:r>
      <w:r w:rsidR="00056B64" w:rsidRPr="00A623AA">
        <w:rPr>
          <w:szCs w:val="24"/>
        </w:rPr>
        <w:t xml:space="preserve">, migration stress (including cultural shock, difficulties of integration, and economic </w:t>
      </w:r>
      <w:r w:rsidR="00AF72DB" w:rsidRPr="00A623AA">
        <w:rPr>
          <w:szCs w:val="24"/>
        </w:rPr>
        <w:t>pressure</w:t>
      </w:r>
      <w:r w:rsidR="00056B64" w:rsidRPr="00A623AA">
        <w:rPr>
          <w:szCs w:val="24"/>
        </w:rPr>
        <w:t xml:space="preserve">) </w:t>
      </w:r>
      <w:r w:rsidR="00144C6A" w:rsidRPr="00A623AA">
        <w:rPr>
          <w:szCs w:val="24"/>
        </w:rPr>
        <w:fldChar w:fldCharType="begin"/>
      </w:r>
      <w:r w:rsidR="00037140">
        <w:rPr>
          <w:szCs w:val="24"/>
        </w:rPr>
        <w:instrText xml:space="preserve"> ADDIN EN.CITE &lt;EndNote&gt;&lt;Cite&gt;&lt;Author&gt;He&lt;/Author&gt;&lt;Year&gt;2010&lt;/Year&gt;&lt;RecNum&gt;16&lt;/RecNum&gt;&lt;DisplayText&gt;(He, Huang, and Zeng 2010; Liu 2011)&lt;/DisplayText&gt;&lt;record&gt;&lt;rec-number&gt;16&lt;/rec-number&gt;&lt;foreign-keys&gt;&lt;key app="EN" db-id="zzfev5r0pt2w2metaer5z9dtdrp52ae0pz0s"&gt;16&lt;/key&gt;&lt;/foreign-keys&gt;&lt;ref-type name="Journal Article"&gt;17&lt;/ref-type&gt;&lt;contributors&gt;&lt;authors&gt;&lt;author&gt;He, Xuesong&lt;/author&gt;&lt;author&gt;Huang, Fuqiang&lt;/author&gt;&lt;author&gt;Zeng, Shouchui&lt;/author&gt;&lt;/authors&gt;&lt;/contributors&gt;&lt;titles&gt;&lt;title&gt;Rural-to-Urban Migration and Men</w:instrText>
      </w:r>
      <w:r w:rsidR="00037140">
        <w:rPr>
          <w:rFonts w:hint="eastAsia"/>
          <w:szCs w:val="24"/>
        </w:rPr>
        <w:instrText>tal Health: An Empirical Study in Shanghai (</w:instrText>
      </w:r>
      <w:r w:rsidR="00037140">
        <w:rPr>
          <w:rFonts w:hint="eastAsia"/>
          <w:szCs w:val="24"/>
        </w:rPr>
        <w:instrText>城乡迁移与精神健康</w:instrText>
      </w:r>
      <w:r w:rsidR="00037140">
        <w:rPr>
          <w:rFonts w:hint="eastAsia"/>
          <w:szCs w:val="24"/>
        </w:rPr>
        <w:instrText xml:space="preserve">: </w:instrText>
      </w:r>
      <w:r w:rsidR="00037140">
        <w:rPr>
          <w:rFonts w:hint="eastAsia"/>
          <w:szCs w:val="24"/>
        </w:rPr>
        <w:instrText>基于上海的实证研究</w:instrText>
      </w:r>
      <w:r w:rsidR="00037140">
        <w:rPr>
          <w:rFonts w:hint="eastAsia"/>
          <w:szCs w:val="24"/>
        </w:rPr>
        <w:instrText>)&lt;/title&gt;&lt;secondary-title&gt;Sociological Research (</w:instrText>
      </w:r>
      <w:r w:rsidR="00037140">
        <w:rPr>
          <w:rFonts w:hint="eastAsia"/>
          <w:szCs w:val="24"/>
        </w:rPr>
        <w:instrText>社会学研究</w:instrText>
      </w:r>
      <w:r w:rsidR="00037140">
        <w:rPr>
          <w:rFonts w:hint="eastAsia"/>
          <w:szCs w:val="24"/>
        </w:rPr>
        <w:instrText>)&lt;/secondary-title&gt;&lt;/titles&gt;&lt;periodical&gt;&lt;full-title&gt;Sociological Research (</w:instrText>
      </w:r>
      <w:r w:rsidR="00037140">
        <w:rPr>
          <w:rFonts w:hint="eastAsia"/>
          <w:szCs w:val="24"/>
        </w:rPr>
        <w:instrText>社会学研究</w:instrText>
      </w:r>
      <w:r w:rsidR="00037140">
        <w:rPr>
          <w:rFonts w:hint="eastAsia"/>
          <w:szCs w:val="24"/>
        </w:rPr>
        <w:instrText>)&lt;/full-title&gt;&lt;/periodical&gt;&lt;pages&gt;111-129&lt;/pages&gt;&lt;volume&gt;</w:instrText>
      </w:r>
      <w:r w:rsidR="00037140">
        <w:rPr>
          <w:szCs w:val="24"/>
        </w:rPr>
        <w:instrText>1&lt;/volume&gt;&lt;dates&gt;&lt;year&gt;2010&lt;/year&gt;&lt;/dates&gt;&lt;urls&gt;&lt;/ur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w:instrText>
      </w:r>
      <w:r w:rsidR="00037140">
        <w:rPr>
          <w:rFonts w:hint="eastAsia"/>
          <w:szCs w:val="24"/>
        </w:rPr>
        <w:instrText>" font="default" charset="134" size="100%"&gt;</w:instrText>
      </w:r>
      <w:r w:rsidR="00037140">
        <w:rPr>
          <w:rFonts w:hint="eastAsia"/>
          <w:szCs w:val="24"/>
        </w:rPr>
        <w:instrText>’</w:instrText>
      </w:r>
      <w:r w:rsidR="00037140">
        <w:rPr>
          <w:rFonts w:hint="eastAsia"/>
          <w:szCs w:val="24"/>
        </w:rPr>
        <w:instrText>Mental Health and Influence Factors&lt;/style&gt;&lt;style face="normal" font="default" size="100%"&gt; (</w:instrText>
      </w:r>
      <w:r w:rsidR="00037140">
        <w:rPr>
          <w:rFonts w:hint="eastAsia"/>
          <w:szCs w:val="24"/>
        </w:rPr>
        <w:instrText>新生代农民工精神健康状况及影响因素研究</w:instrText>
      </w:r>
      <w:r w:rsidR="00037140">
        <w:rPr>
          <w:rFonts w:hint="eastAsia"/>
          <w:szCs w:val="24"/>
        </w:rPr>
        <w:instrText>)&lt;/style&gt;&lt;/title&gt;&lt;secondary-title&gt;Population and Economics (</w:instrText>
      </w:r>
      <w:r w:rsidR="00037140">
        <w:rPr>
          <w:rFonts w:hint="eastAsia"/>
          <w:szCs w:val="24"/>
        </w:rPr>
        <w:instrText>人口与经济</w:instrText>
      </w:r>
      <w:r w:rsidR="00037140">
        <w:rPr>
          <w:rFonts w:hint="eastAsia"/>
          <w:szCs w:val="24"/>
        </w:rPr>
        <w:instrText>)&lt;/secondary-title&gt;&lt;/titles&gt;&lt;periodical&gt;&lt;full-title&gt;Population and Economics (</w:instrText>
      </w:r>
      <w:r w:rsidR="00037140">
        <w:rPr>
          <w:rFonts w:hint="eastAsia"/>
          <w:szCs w:val="24"/>
        </w:rPr>
        <w:instrText>人口与经济</w:instrText>
      </w:r>
      <w:r w:rsidR="00037140">
        <w:rPr>
          <w:rFonts w:hint="eastAsia"/>
          <w:szCs w:val="24"/>
        </w:rPr>
        <w:instrText>)&lt;/full-title&gt;&lt;/periodical&gt;&lt;pages&gt;99-105&lt;/pages&gt;&lt;volume&gt;188&lt;/volume&gt;&lt;number&gt;5&lt;/number&gt;&lt;dates&gt;&lt;year&gt;2011&lt;/year&gt;&lt;/dates&gt;&lt;urls&gt;&lt;/urls&gt;&lt;/record&gt;&lt;/Cite&gt;&lt;/EndNote&gt;</w:instrText>
      </w:r>
      <w:r w:rsidR="00144C6A" w:rsidRPr="00A623AA">
        <w:rPr>
          <w:szCs w:val="24"/>
        </w:rPr>
        <w:fldChar w:fldCharType="separate"/>
      </w:r>
      <w:r w:rsidR="009E2EBF">
        <w:rPr>
          <w:noProof/>
          <w:szCs w:val="24"/>
        </w:rPr>
        <w:t>(</w:t>
      </w:r>
      <w:hyperlink w:anchor="_ENREF_6" w:tooltip="He, 2010 #16" w:history="1">
        <w:r w:rsidR="00037140">
          <w:rPr>
            <w:noProof/>
            <w:szCs w:val="24"/>
          </w:rPr>
          <w:t>He, Huang, and Zeng 2010</w:t>
        </w:r>
      </w:hyperlink>
      <w:r w:rsidR="009E2EBF">
        <w:rPr>
          <w:noProof/>
          <w:szCs w:val="24"/>
        </w:rPr>
        <w:t xml:space="preserve">; </w:t>
      </w:r>
      <w:hyperlink w:anchor="_ENREF_20" w:tooltip="Liu, 2011 #14" w:history="1">
        <w:r w:rsidR="00037140">
          <w:rPr>
            <w:noProof/>
            <w:szCs w:val="24"/>
          </w:rPr>
          <w:t>Liu 2011</w:t>
        </w:r>
      </w:hyperlink>
      <w:r w:rsidR="009E2EBF">
        <w:rPr>
          <w:noProof/>
          <w:szCs w:val="24"/>
        </w:rPr>
        <w:t>)</w:t>
      </w:r>
      <w:r w:rsidR="00144C6A" w:rsidRPr="00A623AA">
        <w:rPr>
          <w:szCs w:val="24"/>
        </w:rPr>
        <w:fldChar w:fldCharType="end"/>
      </w:r>
      <w:r w:rsidR="007379A7" w:rsidRPr="00A623AA">
        <w:rPr>
          <w:szCs w:val="24"/>
        </w:rPr>
        <w:t xml:space="preserve">, and the </w:t>
      </w:r>
      <w:r w:rsidR="008706D6" w:rsidRPr="00A623AA">
        <w:rPr>
          <w:szCs w:val="24"/>
        </w:rPr>
        <w:t xml:space="preserve">perceived </w:t>
      </w:r>
      <w:r w:rsidR="007379A7" w:rsidRPr="00A623AA">
        <w:rPr>
          <w:szCs w:val="24"/>
        </w:rPr>
        <w:t>meaning of migration</w:t>
      </w:r>
      <w:r w:rsidR="00610509" w:rsidRPr="00A623AA">
        <w:rPr>
          <w:szCs w:val="24"/>
        </w:rPr>
        <w:t xml:space="preserve"> </w:t>
      </w:r>
      <w:r w:rsidR="00144C6A" w:rsidRPr="00A623AA">
        <w:rPr>
          <w:szCs w:val="24"/>
        </w:rPr>
        <w:fldChar w:fldCharType="begin"/>
      </w:r>
      <w:r w:rsidR="00037140">
        <w:rPr>
          <w:szCs w:val="24"/>
        </w:rPr>
        <w:instrText xml:space="preserve"> ADDIN EN.CITE &lt;EndNote&gt;&lt;Cite&gt;&lt;Author&gt;He&lt;/Author&gt;&lt;Year&gt;2010&lt;/Year&gt;&lt;RecNum&gt;16&lt;/RecNum&gt;&lt;DisplayText&gt;(He et al. 2010; Wong et al. 2008)&lt;/DisplayText&gt;&lt;record&gt;&lt;rec-number&gt;16&lt;/rec-number&gt;&lt;foreign-keys&gt;&lt;key app="EN" db-id="zzfev5r0pt2w2metaer5z9dtdrp52ae0pz0s"&gt;16&lt;/key&gt;&lt;/foreign-keys&gt;&lt;ref-type name="Journal Article"&gt;17&lt;/ref-type&gt;&lt;contributors&gt;&lt;authors&gt;&lt;author&gt;He, Xuesong&lt;/author&gt;&lt;author&gt;Huang, Fuqiang&lt;/author&gt;&lt;author&gt;Zeng, Shouchui&lt;/author&gt;&lt;/authors&gt;&lt;/contributors&gt;&lt;titles&gt;&lt;title&gt;Rural-to-Urban Migration and Menta</w:instrText>
      </w:r>
      <w:r w:rsidR="00037140">
        <w:rPr>
          <w:rFonts w:hint="eastAsia"/>
          <w:szCs w:val="24"/>
        </w:rPr>
        <w:instrText>l Health: An Empirical Study in Shanghai (</w:instrText>
      </w:r>
      <w:r w:rsidR="00037140">
        <w:rPr>
          <w:rFonts w:hint="eastAsia"/>
          <w:szCs w:val="24"/>
        </w:rPr>
        <w:instrText>城乡迁移与精神健康</w:instrText>
      </w:r>
      <w:r w:rsidR="00037140">
        <w:rPr>
          <w:rFonts w:hint="eastAsia"/>
          <w:szCs w:val="24"/>
        </w:rPr>
        <w:instrText xml:space="preserve">: </w:instrText>
      </w:r>
      <w:r w:rsidR="00037140">
        <w:rPr>
          <w:rFonts w:hint="eastAsia"/>
          <w:szCs w:val="24"/>
        </w:rPr>
        <w:instrText>基于上海的实证研究</w:instrText>
      </w:r>
      <w:r w:rsidR="00037140">
        <w:rPr>
          <w:rFonts w:hint="eastAsia"/>
          <w:szCs w:val="24"/>
        </w:rPr>
        <w:instrText>)&lt;/title&gt;&lt;secondary-title&gt;Sociological Research (</w:instrText>
      </w:r>
      <w:r w:rsidR="00037140">
        <w:rPr>
          <w:rFonts w:hint="eastAsia"/>
          <w:szCs w:val="24"/>
        </w:rPr>
        <w:instrText>社会学研究</w:instrText>
      </w:r>
      <w:r w:rsidR="00037140">
        <w:rPr>
          <w:rFonts w:hint="eastAsia"/>
          <w:szCs w:val="24"/>
        </w:rPr>
        <w:instrText>)&lt;/secondary-title&gt;&lt;/titles&gt;&lt;periodical&gt;&lt;full-title&gt;Sociological Research (</w:instrText>
      </w:r>
      <w:r w:rsidR="00037140">
        <w:rPr>
          <w:rFonts w:hint="eastAsia"/>
          <w:szCs w:val="24"/>
        </w:rPr>
        <w:instrText>社会学研究</w:instrText>
      </w:r>
      <w:r w:rsidR="00037140">
        <w:rPr>
          <w:rFonts w:hint="eastAsia"/>
          <w:szCs w:val="24"/>
        </w:rPr>
        <w:instrText>)&lt;/full-title&gt;&lt;/periodical&gt;&lt;pages&gt;111-129&lt;/pages&gt;&lt;volume&gt;1&lt;</w:instrText>
      </w:r>
      <w:r w:rsidR="00037140">
        <w:rPr>
          <w:szCs w:val="24"/>
        </w:rPr>
        <w:instrText>/volume&gt;&lt;dates&gt;&lt;year&gt;2010&lt;/year&gt;&lt;/dates&gt;&lt;urls&gt;&lt;/urls&gt;&lt;/record&gt;&lt;/Cite&gt;&lt;Cite&gt;&lt;Author&gt;Wong&lt;/Author&gt;&lt;Year&gt;2008&lt;/Year&gt;&lt;RecNum&gt;10&lt;/RecNum&gt;&lt;record&gt;&lt;rec-number&gt;10&lt;/rec-number&gt;&lt;foreign-keys&gt;&lt;key app="EN" db-id="zzfev5r0pt2w2metaer5z9dtdrp52ae0pz0s"&gt;10&lt;/key&gt;&lt;/foreign-keys&gt;&lt;ref-type name="Journal Article"&gt;17&lt;/ref-type&gt;&lt;contributors&gt;&lt;authors&gt;&lt;author&gt;Wong, Daniel Fu Keung&lt;/author&gt;&lt;author&gt;He, Xuesong&lt;/author&gt;&lt;author&gt;Leung, Grace&lt;/author&gt;&lt;author&gt;Lau, Ying&lt;/author&gt;&lt;author&gt;Chang, Yingli&lt;/author&gt;&lt;/authors&gt;&lt;/contributors&gt;&lt;titles&gt;&lt;title&gt;Mental health of migrant workers in China: prevalence and correlates&lt;/title&gt;&lt;secondary-title&gt;Social Psychiatry and Psychiatric Epidemiology&lt;/secondary-title&gt;&lt;/titles&gt;&lt;periodical&gt;&lt;full-title&gt;Social Psychiatry and Psychiatric Epidemiology&lt;/full-title&gt;&lt;/periodical&gt;&lt;pages&gt;483-489&lt;/pages&gt;&lt;volume&gt;43&lt;/volume&gt;&lt;number&gt;6&lt;/number&gt;&lt;dates&gt;&lt;year&gt;2008&lt;/year&gt;&lt;/dates&gt;&lt;isbn&gt;0933-7954&lt;/isbn&gt;&lt;urls&gt;&lt;/urls&gt;&lt;/record&gt;&lt;/Cite&gt;&lt;/EndNote&gt;</w:instrText>
      </w:r>
      <w:r w:rsidR="00144C6A" w:rsidRPr="00A623AA">
        <w:rPr>
          <w:szCs w:val="24"/>
        </w:rPr>
        <w:fldChar w:fldCharType="separate"/>
      </w:r>
      <w:r w:rsidR="00037140">
        <w:rPr>
          <w:noProof/>
          <w:szCs w:val="24"/>
        </w:rPr>
        <w:t>(</w:t>
      </w:r>
      <w:hyperlink w:anchor="_ENREF_6" w:tooltip="He, 2010 #16" w:history="1">
        <w:r w:rsidR="00037140">
          <w:rPr>
            <w:noProof/>
            <w:szCs w:val="24"/>
          </w:rPr>
          <w:t>He et al. 2010</w:t>
        </w:r>
      </w:hyperlink>
      <w:r w:rsidR="00037140">
        <w:rPr>
          <w:noProof/>
          <w:szCs w:val="24"/>
        </w:rPr>
        <w:t xml:space="preserve">; </w:t>
      </w:r>
      <w:hyperlink w:anchor="_ENREF_29" w:tooltip="Wong, 2008 #10" w:history="1">
        <w:r w:rsidR="00037140">
          <w:rPr>
            <w:noProof/>
            <w:szCs w:val="24"/>
          </w:rPr>
          <w:t>Wong et al. 2008</w:t>
        </w:r>
      </w:hyperlink>
      <w:r w:rsidR="00037140">
        <w:rPr>
          <w:noProof/>
          <w:szCs w:val="24"/>
        </w:rPr>
        <w:t>)</w:t>
      </w:r>
      <w:r w:rsidR="00144C6A" w:rsidRPr="00A623AA">
        <w:rPr>
          <w:szCs w:val="24"/>
        </w:rPr>
        <w:fldChar w:fldCharType="end"/>
      </w:r>
      <w:r w:rsidR="007379A7" w:rsidRPr="00A623AA">
        <w:rPr>
          <w:szCs w:val="24"/>
        </w:rPr>
        <w:t>.</w:t>
      </w:r>
      <w:r w:rsidR="00BC3C83" w:rsidRPr="00A623AA">
        <w:rPr>
          <w:szCs w:val="24"/>
        </w:rPr>
        <w:t xml:space="preserve"> </w:t>
      </w:r>
      <w:r w:rsidR="00926110" w:rsidRPr="00A623AA">
        <w:rPr>
          <w:szCs w:val="24"/>
        </w:rPr>
        <w:t>However,</w:t>
      </w:r>
      <w:r w:rsidR="002774A6" w:rsidRPr="00A623AA">
        <w:rPr>
          <w:szCs w:val="24"/>
        </w:rPr>
        <w:t xml:space="preserve"> </w:t>
      </w:r>
      <w:r w:rsidR="00E16928" w:rsidRPr="00A623AA">
        <w:rPr>
          <w:szCs w:val="24"/>
        </w:rPr>
        <w:t xml:space="preserve">the </w:t>
      </w:r>
      <w:r w:rsidR="00573BEC" w:rsidRPr="00A623AA">
        <w:rPr>
          <w:szCs w:val="24"/>
        </w:rPr>
        <w:t>existing studies tend to be</w:t>
      </w:r>
      <w:r w:rsidR="00E16928" w:rsidRPr="00A623AA">
        <w:rPr>
          <w:szCs w:val="24"/>
        </w:rPr>
        <w:t xml:space="preserve"> small-scale </w:t>
      </w:r>
      <w:r w:rsidR="00573BEC" w:rsidRPr="00A623AA">
        <w:rPr>
          <w:szCs w:val="24"/>
        </w:rPr>
        <w:t>and at</w:t>
      </w:r>
      <w:r w:rsidR="0058463F" w:rsidRPr="00A623AA">
        <w:rPr>
          <w:szCs w:val="24"/>
        </w:rPr>
        <w:t xml:space="preserve"> </w:t>
      </w:r>
      <w:r w:rsidR="009B79D6" w:rsidRPr="00A623AA">
        <w:rPr>
          <w:szCs w:val="24"/>
        </w:rPr>
        <w:t xml:space="preserve">a </w:t>
      </w:r>
      <w:r w:rsidR="0058463F" w:rsidRPr="00A623AA">
        <w:rPr>
          <w:szCs w:val="24"/>
        </w:rPr>
        <w:t xml:space="preserve">single location and focus only on a subset of </w:t>
      </w:r>
      <w:r w:rsidR="00205DFC" w:rsidRPr="00A623AA">
        <w:rPr>
          <w:szCs w:val="24"/>
        </w:rPr>
        <w:t xml:space="preserve">influencing factors. </w:t>
      </w:r>
      <w:r w:rsidR="001E5FA5" w:rsidRPr="00A623AA">
        <w:rPr>
          <w:szCs w:val="24"/>
        </w:rPr>
        <w:t xml:space="preserve">There has not been any previous study </w:t>
      </w:r>
      <w:r w:rsidR="001F0CCA" w:rsidRPr="00A623AA">
        <w:rPr>
          <w:szCs w:val="24"/>
        </w:rPr>
        <w:t>examining</w:t>
      </w:r>
      <w:r w:rsidR="00822EF1" w:rsidRPr="00A623AA">
        <w:rPr>
          <w:szCs w:val="24"/>
        </w:rPr>
        <w:t xml:space="preserve"> the influence of </w:t>
      </w:r>
      <w:r w:rsidR="00CD48CB">
        <w:rPr>
          <w:szCs w:val="24"/>
        </w:rPr>
        <w:t xml:space="preserve">the </w:t>
      </w:r>
      <w:r w:rsidR="00822EF1" w:rsidRPr="00A623AA">
        <w:rPr>
          <w:szCs w:val="24"/>
        </w:rPr>
        <w:t xml:space="preserve">residential environment and </w:t>
      </w:r>
      <w:r w:rsidR="003E11B5" w:rsidRPr="00A623AA">
        <w:rPr>
          <w:szCs w:val="24"/>
        </w:rPr>
        <w:t>unexpected</w:t>
      </w:r>
      <w:r w:rsidR="00822EF1" w:rsidRPr="00A623AA">
        <w:rPr>
          <w:szCs w:val="24"/>
        </w:rPr>
        <w:t xml:space="preserve"> life </w:t>
      </w:r>
      <w:r w:rsidR="00172A8C" w:rsidRPr="00A623AA">
        <w:rPr>
          <w:szCs w:val="24"/>
        </w:rPr>
        <w:t>shocks</w:t>
      </w:r>
      <w:r w:rsidR="00822EF1" w:rsidRPr="00A623AA">
        <w:rPr>
          <w:szCs w:val="24"/>
        </w:rPr>
        <w:t xml:space="preserve">, such as victimization, on </w:t>
      </w:r>
      <w:r w:rsidR="00822EF1" w:rsidRPr="00A623AA">
        <w:rPr>
          <w:szCs w:val="24"/>
        </w:rPr>
        <w:lastRenderedPageBreak/>
        <w:t>migrant</w:t>
      </w:r>
      <w:r w:rsidR="00685373" w:rsidRPr="00A623AA">
        <w:rPr>
          <w:szCs w:val="24"/>
        </w:rPr>
        <w:t xml:space="preserve"> workers</w:t>
      </w:r>
      <w:r w:rsidR="00CD48CB">
        <w:rPr>
          <w:szCs w:val="24"/>
        </w:rPr>
        <w:t>’</w:t>
      </w:r>
      <w:r w:rsidR="00685373" w:rsidRPr="00A623AA">
        <w:rPr>
          <w:szCs w:val="24"/>
        </w:rPr>
        <w:t xml:space="preserve"> mental health status.</w:t>
      </w:r>
      <w:r w:rsidR="00DC4836" w:rsidRPr="00A623AA">
        <w:rPr>
          <w:szCs w:val="24"/>
        </w:rPr>
        <w:t xml:space="preserve"> </w:t>
      </w:r>
      <w:r w:rsidR="00A60F77" w:rsidRPr="00A623AA">
        <w:rPr>
          <w:szCs w:val="24"/>
        </w:rPr>
        <w:t xml:space="preserve">Some people suspect that highly educated migrant workers are more likely to be </w:t>
      </w:r>
      <w:r w:rsidR="00CD48CB">
        <w:rPr>
          <w:szCs w:val="24"/>
        </w:rPr>
        <w:t>dis</w:t>
      </w:r>
      <w:r w:rsidR="00A60F77" w:rsidRPr="00A623AA">
        <w:rPr>
          <w:szCs w:val="24"/>
        </w:rPr>
        <w:t xml:space="preserve">satisfied with working and living circumstances and have </w:t>
      </w:r>
      <w:r w:rsidR="00CD48CB">
        <w:rPr>
          <w:szCs w:val="24"/>
        </w:rPr>
        <w:t xml:space="preserve">a </w:t>
      </w:r>
      <w:r w:rsidR="00A60F77" w:rsidRPr="00A623AA">
        <w:rPr>
          <w:szCs w:val="24"/>
        </w:rPr>
        <w:t xml:space="preserve">stronger sense of unfairness. However, no study has examined whether higher educational attainment intensifies the harm of daily stressors and negative life events to mental </w:t>
      </w:r>
      <w:r w:rsidR="00105FDB" w:rsidRPr="00A623AA">
        <w:rPr>
          <w:szCs w:val="24"/>
        </w:rPr>
        <w:t>well-being</w:t>
      </w:r>
      <w:r w:rsidR="00A60F77" w:rsidRPr="00A623AA">
        <w:rPr>
          <w:szCs w:val="24"/>
        </w:rPr>
        <w:t xml:space="preserve">. </w:t>
      </w:r>
    </w:p>
    <w:p w:rsidR="00D77A0C" w:rsidRPr="00A623AA" w:rsidRDefault="00F8509B" w:rsidP="00F02A94">
      <w:pPr>
        <w:autoSpaceDE w:val="0"/>
        <w:autoSpaceDN w:val="0"/>
        <w:adjustRightInd w:val="0"/>
        <w:snapToGrid w:val="0"/>
        <w:spacing w:line="480" w:lineRule="auto"/>
        <w:ind w:firstLine="0"/>
        <w:jc w:val="left"/>
        <w:rPr>
          <w:szCs w:val="24"/>
        </w:rPr>
      </w:pPr>
      <w:r>
        <w:rPr>
          <w:szCs w:val="24"/>
        </w:rPr>
        <w:tab/>
        <w:t xml:space="preserve">This study contributes to the literature by investigating a broader range of factors influencing the mental health of migrant workers and the moderating effect </w:t>
      </w:r>
      <w:r w:rsidR="009E6E67">
        <w:rPr>
          <w:szCs w:val="24"/>
        </w:rPr>
        <w:t>of</w:t>
      </w:r>
      <w:r>
        <w:rPr>
          <w:szCs w:val="24"/>
        </w:rPr>
        <w:t xml:space="preserve"> education</w:t>
      </w:r>
      <w:r w:rsidR="009E6E67">
        <w:rPr>
          <w:szCs w:val="24"/>
        </w:rPr>
        <w:t xml:space="preserve"> on the relationships between these factors and the mental health outcome</w:t>
      </w:r>
      <w:r>
        <w:rPr>
          <w:szCs w:val="24"/>
        </w:rPr>
        <w:t>. U</w:t>
      </w:r>
      <w:r w:rsidRPr="00A623AA">
        <w:rPr>
          <w:szCs w:val="24"/>
        </w:rPr>
        <w:t xml:space="preserve">sing the Survey of Migrant Workers in </w:t>
      </w:r>
      <w:r>
        <w:rPr>
          <w:szCs w:val="24"/>
        </w:rPr>
        <w:t xml:space="preserve">the </w:t>
      </w:r>
      <w:r w:rsidRPr="00A623AA">
        <w:rPr>
          <w:szCs w:val="24"/>
        </w:rPr>
        <w:t xml:space="preserve">Pearl River Delta (PRD) and </w:t>
      </w:r>
      <w:r>
        <w:rPr>
          <w:szCs w:val="24"/>
        </w:rPr>
        <w:t xml:space="preserve">the </w:t>
      </w:r>
      <w:r w:rsidRPr="00A623AA">
        <w:rPr>
          <w:szCs w:val="24"/>
        </w:rPr>
        <w:t xml:space="preserve">Yangtze River Delta (YRD) </w:t>
      </w:r>
      <w:r>
        <w:rPr>
          <w:szCs w:val="24"/>
        </w:rPr>
        <w:t xml:space="preserve">conducted </w:t>
      </w:r>
      <w:r w:rsidRPr="00A623AA">
        <w:rPr>
          <w:szCs w:val="24"/>
        </w:rPr>
        <w:t>in 2010</w:t>
      </w:r>
      <w:r w:rsidR="00536552" w:rsidRPr="00A623AA">
        <w:rPr>
          <w:szCs w:val="24"/>
        </w:rPr>
        <w:t xml:space="preserve">, this study examines </w:t>
      </w:r>
      <w:r w:rsidR="00CD48CB">
        <w:rPr>
          <w:szCs w:val="24"/>
        </w:rPr>
        <w:t xml:space="preserve">the </w:t>
      </w:r>
      <w:r w:rsidR="00536552" w:rsidRPr="00A623AA">
        <w:rPr>
          <w:szCs w:val="24"/>
        </w:rPr>
        <w:t>roles of working conditions, residential environment</w:t>
      </w:r>
      <w:r w:rsidR="00D77A0C" w:rsidRPr="00A623AA">
        <w:rPr>
          <w:szCs w:val="24"/>
        </w:rPr>
        <w:t>,</w:t>
      </w:r>
      <w:r w:rsidR="00536552" w:rsidRPr="00A623AA">
        <w:rPr>
          <w:szCs w:val="24"/>
        </w:rPr>
        <w:t xml:space="preserve"> and </w:t>
      </w:r>
      <w:r w:rsidR="00AE7313" w:rsidRPr="00A623AA">
        <w:rPr>
          <w:szCs w:val="24"/>
        </w:rPr>
        <w:t xml:space="preserve">victimization </w:t>
      </w:r>
      <w:r w:rsidR="00003BF8" w:rsidRPr="00A623AA">
        <w:rPr>
          <w:szCs w:val="24"/>
        </w:rPr>
        <w:t>in influencing migrant workers’ psychological well-being</w:t>
      </w:r>
      <w:r w:rsidR="00CF26C6" w:rsidRPr="00A623AA">
        <w:rPr>
          <w:szCs w:val="24"/>
        </w:rPr>
        <w:t xml:space="preserve">. </w:t>
      </w:r>
      <w:r w:rsidR="00D77A0C" w:rsidRPr="00A623AA">
        <w:rPr>
          <w:szCs w:val="24"/>
        </w:rPr>
        <w:t xml:space="preserve">In addition, this study aims to examine </w:t>
      </w:r>
      <w:r w:rsidR="006F54AF">
        <w:rPr>
          <w:szCs w:val="24"/>
        </w:rPr>
        <w:t xml:space="preserve">whether the </w:t>
      </w:r>
      <w:r w:rsidR="009E6E67">
        <w:rPr>
          <w:szCs w:val="24"/>
        </w:rPr>
        <w:t xml:space="preserve">effect </w:t>
      </w:r>
      <w:r w:rsidR="006F54AF">
        <w:rPr>
          <w:szCs w:val="24"/>
        </w:rPr>
        <w:t xml:space="preserve">of negative life experiences </w:t>
      </w:r>
      <w:r w:rsidR="009E6E67">
        <w:rPr>
          <w:szCs w:val="24"/>
        </w:rPr>
        <w:t xml:space="preserve">on mental health for migrant workers with high levels of education </w:t>
      </w:r>
      <w:r w:rsidR="006F54AF">
        <w:rPr>
          <w:szCs w:val="24"/>
        </w:rPr>
        <w:t xml:space="preserve">is the same as </w:t>
      </w:r>
      <w:r w:rsidR="009E6E67">
        <w:rPr>
          <w:szCs w:val="24"/>
        </w:rPr>
        <w:t xml:space="preserve">the effect </w:t>
      </w:r>
      <w:r w:rsidR="006F54AF">
        <w:rPr>
          <w:szCs w:val="24"/>
        </w:rPr>
        <w:t>for those who are lowly educated</w:t>
      </w:r>
      <w:r w:rsidR="00D77A0C" w:rsidRPr="00A623AA">
        <w:rPr>
          <w:szCs w:val="24"/>
        </w:rPr>
        <w:t xml:space="preserve">. It is </w:t>
      </w:r>
      <w:r w:rsidR="00DC4836" w:rsidRPr="00A623AA">
        <w:rPr>
          <w:szCs w:val="24"/>
        </w:rPr>
        <w:t>unclear whether educational attainment increase</w:t>
      </w:r>
      <w:r w:rsidR="00CD48CB">
        <w:rPr>
          <w:szCs w:val="24"/>
        </w:rPr>
        <w:t>s</w:t>
      </w:r>
      <w:r w:rsidR="00DC4836" w:rsidRPr="00A623AA">
        <w:rPr>
          <w:szCs w:val="24"/>
        </w:rPr>
        <w:t xml:space="preserve"> or reduce</w:t>
      </w:r>
      <w:r w:rsidR="00CD48CB">
        <w:rPr>
          <w:szCs w:val="24"/>
        </w:rPr>
        <w:t>s</w:t>
      </w:r>
      <w:r w:rsidR="00DC4836" w:rsidRPr="00A623AA">
        <w:rPr>
          <w:szCs w:val="24"/>
        </w:rPr>
        <w:t xml:space="preserve"> the negative </w:t>
      </w:r>
      <w:r w:rsidR="006F54AF">
        <w:rPr>
          <w:szCs w:val="24"/>
        </w:rPr>
        <w:t>association</w:t>
      </w:r>
      <w:r w:rsidR="00DC4836" w:rsidRPr="00A623AA">
        <w:rPr>
          <w:szCs w:val="24"/>
        </w:rPr>
        <w:t xml:space="preserve"> between the stressors and mental health.</w:t>
      </w:r>
    </w:p>
    <w:p w:rsidR="00923D53" w:rsidRPr="00A623AA" w:rsidRDefault="00DC4836" w:rsidP="00F02A94">
      <w:pPr>
        <w:autoSpaceDE w:val="0"/>
        <w:autoSpaceDN w:val="0"/>
        <w:adjustRightInd w:val="0"/>
        <w:snapToGrid w:val="0"/>
        <w:spacing w:line="480" w:lineRule="auto"/>
        <w:ind w:firstLine="0"/>
        <w:jc w:val="left"/>
        <w:rPr>
          <w:szCs w:val="24"/>
        </w:rPr>
      </w:pPr>
      <w:r w:rsidRPr="00A623AA">
        <w:rPr>
          <w:szCs w:val="24"/>
        </w:rPr>
        <w:tab/>
      </w:r>
      <w:r w:rsidR="00003BF8" w:rsidRPr="00A623AA">
        <w:rPr>
          <w:szCs w:val="24"/>
        </w:rPr>
        <w:t>Th</w:t>
      </w:r>
      <w:r w:rsidR="00CD48CB">
        <w:rPr>
          <w:szCs w:val="24"/>
        </w:rPr>
        <w:t>e</w:t>
      </w:r>
      <w:r w:rsidR="00003BF8" w:rsidRPr="00A623AA">
        <w:rPr>
          <w:szCs w:val="24"/>
        </w:rPr>
        <w:t xml:space="preserve"> following sections first review recent </w:t>
      </w:r>
      <w:r w:rsidR="009B79D6" w:rsidRPr="00A623AA">
        <w:rPr>
          <w:szCs w:val="24"/>
        </w:rPr>
        <w:t xml:space="preserve">literature on </w:t>
      </w:r>
      <w:r w:rsidR="00003BF8" w:rsidRPr="00A623AA">
        <w:rPr>
          <w:szCs w:val="24"/>
        </w:rPr>
        <w:t>theoretical perspective</w:t>
      </w:r>
      <w:r w:rsidR="009B79D6" w:rsidRPr="00A623AA">
        <w:rPr>
          <w:szCs w:val="24"/>
        </w:rPr>
        <w:t>s and empirical studies related to</w:t>
      </w:r>
      <w:r w:rsidR="00003BF8" w:rsidRPr="00A623AA">
        <w:rPr>
          <w:szCs w:val="24"/>
        </w:rPr>
        <w:t xml:space="preserve"> migrant workers’ mental health. Then, multivariate r</w:t>
      </w:r>
      <w:r w:rsidR="00F607D6" w:rsidRPr="00A623AA">
        <w:rPr>
          <w:szCs w:val="24"/>
        </w:rPr>
        <w:t xml:space="preserve">egression models are </w:t>
      </w:r>
      <w:r w:rsidR="00F04752" w:rsidRPr="00A623AA">
        <w:rPr>
          <w:szCs w:val="24"/>
        </w:rPr>
        <w:t>estimated</w:t>
      </w:r>
      <w:r w:rsidR="00F607D6" w:rsidRPr="00A623AA">
        <w:rPr>
          <w:szCs w:val="24"/>
        </w:rPr>
        <w:t xml:space="preserve"> to predict </w:t>
      </w:r>
      <w:r w:rsidR="00F04752" w:rsidRPr="00A623AA">
        <w:rPr>
          <w:szCs w:val="24"/>
        </w:rPr>
        <w:t xml:space="preserve">mental health </w:t>
      </w:r>
      <w:r w:rsidR="001F0CCA" w:rsidRPr="00A623AA">
        <w:rPr>
          <w:szCs w:val="24"/>
        </w:rPr>
        <w:t>status measured by</w:t>
      </w:r>
      <w:r w:rsidR="00F607D6" w:rsidRPr="00A623AA">
        <w:rPr>
          <w:szCs w:val="24"/>
        </w:rPr>
        <w:t xml:space="preserve"> General Health Questionnaire</w:t>
      </w:r>
      <w:r w:rsidR="00F23986">
        <w:rPr>
          <w:szCs w:val="24"/>
        </w:rPr>
        <w:t xml:space="preserve"> (GHQ</w:t>
      </w:r>
      <w:r w:rsidR="00F607D6" w:rsidRPr="00A623AA">
        <w:rPr>
          <w:szCs w:val="24"/>
        </w:rPr>
        <w:t>)</w:t>
      </w:r>
      <w:r w:rsidR="00F04752" w:rsidRPr="00A623AA">
        <w:rPr>
          <w:szCs w:val="24"/>
        </w:rPr>
        <w:t>.</w:t>
      </w:r>
      <w:r w:rsidR="00D06BCD" w:rsidRPr="00A623AA">
        <w:rPr>
          <w:szCs w:val="24"/>
        </w:rPr>
        <w:t xml:space="preserve"> Multivariate models disaggregated by educational levels</w:t>
      </w:r>
      <w:r w:rsidR="00F04752" w:rsidRPr="00A623AA">
        <w:rPr>
          <w:szCs w:val="24"/>
        </w:rPr>
        <w:t xml:space="preserve"> </w:t>
      </w:r>
      <w:r w:rsidR="00D06BCD" w:rsidRPr="00A623AA">
        <w:rPr>
          <w:szCs w:val="24"/>
        </w:rPr>
        <w:t xml:space="preserve">are used to examine whether education has a buffering </w:t>
      </w:r>
      <w:r w:rsidR="00C976CD" w:rsidRPr="00A623AA">
        <w:rPr>
          <w:szCs w:val="24"/>
        </w:rPr>
        <w:t xml:space="preserve">or boosting effect on </w:t>
      </w:r>
      <w:r w:rsidR="00D06BCD" w:rsidRPr="00A623AA">
        <w:rPr>
          <w:szCs w:val="24"/>
        </w:rPr>
        <w:t xml:space="preserve">the </w:t>
      </w:r>
      <w:r w:rsidR="00C976CD" w:rsidRPr="00A623AA">
        <w:rPr>
          <w:szCs w:val="24"/>
        </w:rPr>
        <w:t xml:space="preserve">relationship between </w:t>
      </w:r>
      <w:r w:rsidR="00D06BCD" w:rsidRPr="00A623AA">
        <w:rPr>
          <w:szCs w:val="24"/>
        </w:rPr>
        <w:t>stressors</w:t>
      </w:r>
      <w:r w:rsidR="005C2F2D" w:rsidRPr="00A623AA">
        <w:rPr>
          <w:szCs w:val="24"/>
        </w:rPr>
        <w:t xml:space="preserve"> </w:t>
      </w:r>
      <w:r w:rsidR="00C976CD" w:rsidRPr="00A623AA">
        <w:rPr>
          <w:szCs w:val="24"/>
        </w:rPr>
        <w:t xml:space="preserve">and </w:t>
      </w:r>
      <w:r w:rsidR="005C2F2D" w:rsidRPr="00A623AA">
        <w:rPr>
          <w:szCs w:val="24"/>
        </w:rPr>
        <w:t xml:space="preserve">psychological </w:t>
      </w:r>
      <w:r w:rsidR="00105FDB" w:rsidRPr="00A623AA">
        <w:rPr>
          <w:szCs w:val="24"/>
        </w:rPr>
        <w:t>well-being</w:t>
      </w:r>
      <w:r w:rsidR="00D06BCD" w:rsidRPr="00A623AA">
        <w:rPr>
          <w:szCs w:val="24"/>
        </w:rPr>
        <w:t xml:space="preserve">. </w:t>
      </w:r>
      <w:r w:rsidR="009C7F90" w:rsidRPr="00A623AA">
        <w:rPr>
          <w:szCs w:val="24"/>
        </w:rPr>
        <w:t xml:space="preserve">Finally, implications </w:t>
      </w:r>
      <w:r w:rsidR="006533C7" w:rsidRPr="00A623AA">
        <w:rPr>
          <w:szCs w:val="24"/>
        </w:rPr>
        <w:t xml:space="preserve">for China’s internal migration policies </w:t>
      </w:r>
      <w:r w:rsidR="009C7F90" w:rsidRPr="00A623AA">
        <w:rPr>
          <w:szCs w:val="24"/>
        </w:rPr>
        <w:t xml:space="preserve">are discussed </w:t>
      </w:r>
      <w:r w:rsidR="00105FDB">
        <w:rPr>
          <w:szCs w:val="24"/>
        </w:rPr>
        <w:t xml:space="preserve">in light of </w:t>
      </w:r>
      <w:r w:rsidR="009C7F90" w:rsidRPr="00A623AA">
        <w:rPr>
          <w:szCs w:val="24"/>
        </w:rPr>
        <w:t>the findings of this study.</w:t>
      </w:r>
    </w:p>
    <w:p w:rsidR="005C2F2D" w:rsidRPr="00A623AA" w:rsidRDefault="005C2F2D" w:rsidP="00F02A94">
      <w:pPr>
        <w:autoSpaceDE w:val="0"/>
        <w:autoSpaceDN w:val="0"/>
        <w:adjustRightInd w:val="0"/>
        <w:snapToGrid w:val="0"/>
        <w:spacing w:line="480" w:lineRule="auto"/>
        <w:ind w:firstLine="0"/>
        <w:jc w:val="left"/>
        <w:rPr>
          <w:b/>
          <w:szCs w:val="24"/>
        </w:rPr>
      </w:pPr>
    </w:p>
    <w:p w:rsidR="00923D53" w:rsidRPr="00A623AA" w:rsidRDefault="00923D53" w:rsidP="00F02A94">
      <w:pPr>
        <w:autoSpaceDE w:val="0"/>
        <w:autoSpaceDN w:val="0"/>
        <w:adjustRightInd w:val="0"/>
        <w:snapToGrid w:val="0"/>
        <w:spacing w:line="480" w:lineRule="auto"/>
        <w:ind w:firstLine="0"/>
        <w:jc w:val="left"/>
        <w:rPr>
          <w:b/>
          <w:szCs w:val="24"/>
        </w:rPr>
      </w:pPr>
      <w:r w:rsidRPr="00A623AA">
        <w:rPr>
          <w:b/>
          <w:szCs w:val="24"/>
        </w:rPr>
        <w:t>Literature Review</w:t>
      </w:r>
    </w:p>
    <w:p w:rsidR="0058463F" w:rsidRPr="00A623AA" w:rsidRDefault="00923D53" w:rsidP="00F02A94">
      <w:pPr>
        <w:autoSpaceDE w:val="0"/>
        <w:autoSpaceDN w:val="0"/>
        <w:adjustRightInd w:val="0"/>
        <w:snapToGrid w:val="0"/>
        <w:spacing w:line="480" w:lineRule="auto"/>
        <w:ind w:firstLine="0"/>
        <w:jc w:val="left"/>
        <w:rPr>
          <w:szCs w:val="24"/>
        </w:rPr>
      </w:pPr>
      <w:r w:rsidRPr="00A623AA">
        <w:rPr>
          <w:szCs w:val="24"/>
        </w:rPr>
        <w:tab/>
      </w:r>
      <w:r w:rsidR="0058463F" w:rsidRPr="00A623AA">
        <w:rPr>
          <w:szCs w:val="24"/>
        </w:rPr>
        <w:t xml:space="preserve">Since the end of </w:t>
      </w:r>
      <w:r w:rsidR="00CD48CB">
        <w:rPr>
          <w:szCs w:val="24"/>
        </w:rPr>
        <w:t xml:space="preserve">the </w:t>
      </w:r>
      <w:r w:rsidR="0058463F" w:rsidRPr="00A623AA">
        <w:rPr>
          <w:szCs w:val="24"/>
        </w:rPr>
        <w:t>1980s, surplus labor</w:t>
      </w:r>
      <w:r w:rsidR="00CD48CB">
        <w:rPr>
          <w:szCs w:val="24"/>
        </w:rPr>
        <w:t>er</w:t>
      </w:r>
      <w:r w:rsidR="0058463F" w:rsidRPr="00A623AA">
        <w:rPr>
          <w:szCs w:val="24"/>
        </w:rPr>
        <w:t xml:space="preserve">s in rural China have </w:t>
      </w:r>
      <w:r w:rsidR="00F23986">
        <w:rPr>
          <w:szCs w:val="24"/>
        </w:rPr>
        <w:t>begun to migrate</w:t>
      </w:r>
      <w:r w:rsidR="0058463F" w:rsidRPr="00A623AA">
        <w:rPr>
          <w:szCs w:val="24"/>
        </w:rPr>
        <w:t xml:space="preserve"> to </w:t>
      </w:r>
      <w:r w:rsidR="0058463F" w:rsidRPr="00A623AA">
        <w:rPr>
          <w:szCs w:val="24"/>
        </w:rPr>
        <w:lastRenderedPageBreak/>
        <w:t xml:space="preserve">cities on a massive scale. The number of inter-county temporary migrants has increased from 22 million in 1990 to 79 million in 2000, and then reached 221 million in 2010 </w:t>
      </w:r>
      <w:r w:rsidR="00144C6A" w:rsidRPr="00A623AA">
        <w:rPr>
          <w:szCs w:val="24"/>
        </w:rPr>
        <w:fldChar w:fldCharType="begin"/>
      </w:r>
      <w:r w:rsidR="009E2EBF">
        <w:rPr>
          <w:szCs w:val="24"/>
        </w:rPr>
        <w:instrText xml:space="preserve"> ADDIN EN.CITE &lt;EndNote&gt;&lt;Cite&gt;&lt;Author&gt;NBS&lt;/Author&gt;&lt;Year&gt;2011&lt;/Year&gt;&lt;RecNum&gt;2&lt;/RecNum&gt;&lt;DisplayText&gt;(Liang and Ma 2004; NBS 2011)&lt;/DisplayText&gt;&lt;record&gt;&lt;rec-number&gt;2&lt;/rec-number&gt;&lt;foreign-keys&gt;&lt;key app="EN" db-id="zzfev5r0pt2w2metaer5z9dtdrp52ae0pz0s"&gt;2&lt;/key&gt;&lt;/foreign-keys&gt;&lt;ref-type name="Report"&gt;27&lt;/ref-type&gt;&lt;contributors&gt;&lt;authors&gt;&lt;author&gt;NBS, National Bureau of Statistics of China&lt;/author&gt;&lt;/authors&gt;&lt;/contributors&gt;&lt;titles&gt;&lt;title&gt;Report on the Sixth National Census Data&lt;/title&gt;&lt;/titles&gt;&lt;dates&gt;&lt;year&gt;2011&lt;/year&gt;&lt;/dates&gt;&lt;urls&gt;&lt;related-urls&gt;&lt;url&gt;http://www.stats.gov.cn/tjfx/jdfx/t20110428_402722238.htm&lt;/url&gt;&lt;/related-urls&gt;&lt;/urls&gt;&lt;access-date&gt;accessed on April 16,2012&lt;/access-date&gt;&lt;/record&gt;&lt;/Cite&gt;&lt;Cite&gt;&lt;Author&gt;Liang&lt;/Author&gt;&lt;Year&gt;2004&lt;/Year&gt;&lt;RecNum&gt;3&lt;/RecNum&gt;&lt;record&gt;&lt;rec-number&gt;3&lt;/rec-number&gt;&lt;foreign-keys&gt;&lt;key app="EN" db-id="zzfev5r0pt2w2metaer5z9dtdrp52ae0pz0s"&gt;3&lt;/key&gt;&lt;/foreign-keys&gt;&lt;ref-type name="Journal Article"&gt;17&lt;/ref-type&gt;&lt;contributors&gt;&lt;authors&gt;&lt;author&gt;Liang, Zai&lt;/author&gt;&lt;author&gt;Ma, Zhongdong&lt;/author&gt;&lt;/authors&gt;&lt;/contributors&gt;&lt;titles&gt;&lt;title&gt;China&amp;apos;s floating population: new evidence from the 2000 census&lt;/title&gt;&lt;secondary-title&gt;Population and Development Review&lt;/secondary-title&gt;&lt;/titles&gt;&lt;periodical&gt;&lt;full-title&gt;Population and Development Review&lt;/full-title&gt;&lt;/periodical&gt;&lt;pages&gt;467-488&lt;/pages&gt;&lt;volume&gt;30&lt;/volume&gt;&lt;number&gt;3&lt;/number&gt;&lt;dates&gt;&lt;year&gt;2004&lt;/year&gt;&lt;/dates&gt;&lt;isbn&gt;1728-4457&lt;/isbn&gt;&lt;urls&gt;&lt;/urls&gt;&lt;/record&gt;&lt;/Cite&gt;&lt;/EndNote&gt;</w:instrText>
      </w:r>
      <w:r w:rsidR="00144C6A" w:rsidRPr="00A623AA">
        <w:rPr>
          <w:szCs w:val="24"/>
        </w:rPr>
        <w:fldChar w:fldCharType="separate"/>
      </w:r>
      <w:r w:rsidR="009E2EBF">
        <w:rPr>
          <w:noProof/>
          <w:szCs w:val="24"/>
        </w:rPr>
        <w:t>(</w:t>
      </w:r>
      <w:hyperlink w:anchor="_ENREF_17" w:tooltip="Liang, 2004 #3" w:history="1">
        <w:r w:rsidR="00037140">
          <w:rPr>
            <w:noProof/>
            <w:szCs w:val="24"/>
          </w:rPr>
          <w:t>Liang and Ma 2004</w:t>
        </w:r>
      </w:hyperlink>
      <w:r w:rsidR="009E2EBF">
        <w:rPr>
          <w:noProof/>
          <w:szCs w:val="24"/>
        </w:rPr>
        <w:t xml:space="preserve">; </w:t>
      </w:r>
      <w:hyperlink w:anchor="_ENREF_23" w:tooltip="NBS, 2011 #2" w:history="1">
        <w:r w:rsidR="00037140">
          <w:rPr>
            <w:noProof/>
            <w:szCs w:val="24"/>
          </w:rPr>
          <w:t>NBS 2011</w:t>
        </w:r>
      </w:hyperlink>
      <w:r w:rsidR="009E2EBF">
        <w:rPr>
          <w:noProof/>
          <w:szCs w:val="24"/>
        </w:rPr>
        <w:t>)</w:t>
      </w:r>
      <w:r w:rsidR="00144C6A" w:rsidRPr="00A623AA">
        <w:rPr>
          <w:szCs w:val="24"/>
        </w:rPr>
        <w:fldChar w:fldCharType="end"/>
      </w:r>
      <w:r w:rsidR="0058463F" w:rsidRPr="00A623AA">
        <w:rPr>
          <w:szCs w:val="24"/>
        </w:rPr>
        <w:t>.</w:t>
      </w:r>
      <w:r w:rsidR="0058463F" w:rsidRPr="00A623AA">
        <w:rPr>
          <w:rFonts w:asciiTheme="minorEastAsia" w:hAnsiTheme="minorEastAsia" w:cs="AdobeHeitiStd-Regular"/>
          <w:kern w:val="0"/>
          <w:sz w:val="21"/>
          <w:szCs w:val="21"/>
        </w:rPr>
        <w:t xml:space="preserve"> </w:t>
      </w:r>
      <w:r w:rsidR="0058463F" w:rsidRPr="00A623AA">
        <w:rPr>
          <w:szCs w:val="24"/>
        </w:rPr>
        <w:t xml:space="preserve">Restricted by their educational levels and skills, migrant workers in Chinese cities usually take low-status and low-paid jobs in </w:t>
      </w:r>
      <w:r w:rsidR="0021230E" w:rsidRPr="00A623AA">
        <w:rPr>
          <w:szCs w:val="24"/>
        </w:rPr>
        <w:t xml:space="preserve">economic </w:t>
      </w:r>
      <w:r w:rsidR="0058463F" w:rsidRPr="00A623AA">
        <w:rPr>
          <w:szCs w:val="24"/>
        </w:rPr>
        <w:t xml:space="preserve">sectors </w:t>
      </w:r>
      <w:r w:rsidR="0021230E" w:rsidRPr="00A623AA">
        <w:rPr>
          <w:szCs w:val="24"/>
        </w:rPr>
        <w:t>such as</w:t>
      </w:r>
      <w:r w:rsidR="0058463F" w:rsidRPr="00A623AA">
        <w:rPr>
          <w:szCs w:val="24"/>
        </w:rPr>
        <w:t xml:space="preserve"> manufacturing, construction, service, and hotels and restaurants </w:t>
      </w:r>
      <w:r w:rsidR="00144C6A" w:rsidRPr="00A623AA">
        <w:rPr>
          <w:szCs w:val="24"/>
        </w:rPr>
        <w:fldChar w:fldCharType="begin"/>
      </w:r>
      <w:r w:rsidR="009E2EBF">
        <w:rPr>
          <w:szCs w:val="24"/>
        </w:rPr>
        <w:instrText xml:space="preserve"> ADDIN EN.CITE &lt;EndNote&gt;&lt;Cite&gt;&lt;Author&gt;Huang&lt;/Author&gt;&lt;Year&gt;2005&lt;/Year&gt;&lt;RecNum&gt;4&lt;/RecNum&gt;&lt;DisplayText&gt;(Huang and Zhan 2005; Wang, Zuo, and Ruan 2002)&lt;/DisplayText&gt;&lt;record&gt;&lt;rec-number&gt;4&lt;/rec-number&gt;&lt;foreign-keys&gt;&lt;key app="EN" db-id="zzfev5r0pt2w2metaer5z9dtdrp52ae0pz0s"&gt;4&lt;/key&gt;&lt;/foreign-keys&gt;&lt;ref-type name="Conference Paper"&gt;47&lt;/ref-type&gt;&lt;contributors&gt;&lt;authors&gt;&lt;author&gt;Huang, Ping&lt;/author&gt;&lt;author&gt;Zhan, Shaohua&lt;/author&gt;&lt;/authors&gt;&lt;/contributors&gt;&lt;titles&gt;&lt;title&gt;Internal Migration in China: Linking It to Development&lt;/title&gt;&lt;secondary-title&gt;Regional Conference on Migration and Development in Asia&lt;/secondary-title&gt;&lt;/titles&gt;&lt;dates&gt;&lt;year&gt;2005&lt;/year&gt;&lt;/dates&gt;&lt;pub-location&gt;Langzhou, China&lt;/pub-location&gt;&lt;urls&gt;&lt;/urls&gt;&lt;/record&gt;&lt;/Cite&gt;&lt;Cite&gt;&lt;Author&gt;Wang&lt;/Author&gt;&lt;Year&gt;2002&lt;/Year&gt;&lt;RecNum&gt;5&lt;/RecNum&gt;&lt;record&gt;&lt;rec-number&gt;5&lt;/rec-number&gt;&lt;foreign-keys&gt;&lt;key app="EN" db-id="zzfev5r0pt2w2metaer5z9dtdrp52ae0pz0s"&gt;5&lt;/key&gt;&lt;/foreign-keys&gt;&lt;ref-type name="Journal Article"&gt;17&lt;/ref-type&gt;&lt;contributors&gt;&lt;authors&gt;&lt;author&gt;Wang, Feng&lt;/author&gt;&lt;author&gt;Xuejin Zuo&lt;/author&gt;&lt;author&gt;Danching Ruan&lt;/author&gt;&lt;/authors&gt;&lt;/contributors&gt;&lt;titles&gt;&lt;title&gt;Rural Migrants in Shanghai: Living under the Shadow of Socilism&lt;/title&gt;&lt;secondary-title&gt;International Migration Review&lt;/secondary-title&gt;&lt;/titles&gt;&lt;periodical&gt;&lt;full-title&gt;International Migration Review&lt;/full-title&gt;&lt;/periodical&gt;&lt;pages&gt;520-545&lt;/pages&gt;&lt;volume&gt;36&lt;/volume&gt;&lt;number&gt;2&lt;/number&gt;&lt;dates&gt;&lt;year&gt;2002&lt;/year&gt;&lt;/dates&gt;&lt;urls&gt;&lt;/urls&gt;&lt;/record&gt;&lt;/Cite&gt;&lt;/EndNote&gt;</w:instrText>
      </w:r>
      <w:r w:rsidR="00144C6A" w:rsidRPr="00A623AA">
        <w:rPr>
          <w:szCs w:val="24"/>
        </w:rPr>
        <w:fldChar w:fldCharType="separate"/>
      </w:r>
      <w:r w:rsidR="009E2EBF">
        <w:rPr>
          <w:noProof/>
          <w:szCs w:val="24"/>
        </w:rPr>
        <w:t>(</w:t>
      </w:r>
      <w:hyperlink w:anchor="_ENREF_10" w:tooltip="Huang, 2005 #4" w:history="1">
        <w:r w:rsidR="00037140">
          <w:rPr>
            <w:noProof/>
            <w:szCs w:val="24"/>
          </w:rPr>
          <w:t>Huang and Zhan 2005</w:t>
        </w:r>
      </w:hyperlink>
      <w:r w:rsidR="009E2EBF">
        <w:rPr>
          <w:noProof/>
          <w:szCs w:val="24"/>
        </w:rPr>
        <w:t xml:space="preserve">; </w:t>
      </w:r>
      <w:hyperlink w:anchor="_ENREF_26" w:tooltip="Wang, 2002 #5" w:history="1">
        <w:r w:rsidR="00037140">
          <w:rPr>
            <w:noProof/>
            <w:szCs w:val="24"/>
          </w:rPr>
          <w:t>Wang, Zuo, and Ruan 2002</w:t>
        </w:r>
      </w:hyperlink>
      <w:r w:rsidR="009E2EBF">
        <w:rPr>
          <w:noProof/>
          <w:szCs w:val="24"/>
        </w:rPr>
        <w:t>)</w:t>
      </w:r>
      <w:r w:rsidR="00144C6A" w:rsidRPr="00A623AA">
        <w:rPr>
          <w:szCs w:val="24"/>
        </w:rPr>
        <w:fldChar w:fldCharType="end"/>
      </w:r>
      <w:r w:rsidR="0058463F" w:rsidRPr="00A623AA">
        <w:rPr>
          <w:szCs w:val="24"/>
        </w:rPr>
        <w:t xml:space="preserve">. </w:t>
      </w:r>
      <w:r w:rsidR="0021230E" w:rsidRPr="00A623AA">
        <w:rPr>
          <w:szCs w:val="24"/>
        </w:rPr>
        <w:t>Their jobs</w:t>
      </w:r>
      <w:r w:rsidR="0058463F" w:rsidRPr="00A623AA">
        <w:rPr>
          <w:szCs w:val="24"/>
        </w:rPr>
        <w:t xml:space="preserve"> are usually physically demanding and distained by local residents. Many of them work long hours (&gt;10 hours a day and 6 or 7 days a week) and receive very low wage</w:t>
      </w:r>
      <w:r w:rsidR="0087144A" w:rsidRPr="00A623AA">
        <w:rPr>
          <w:szCs w:val="24"/>
        </w:rPr>
        <w:t>s</w:t>
      </w:r>
      <w:r w:rsidR="0058463F" w:rsidRPr="00A623AA">
        <w:rPr>
          <w:szCs w:val="24"/>
        </w:rPr>
        <w:t xml:space="preserve"> </w:t>
      </w:r>
      <w:r w:rsidR="00144C6A" w:rsidRPr="00A623AA">
        <w:rPr>
          <w:szCs w:val="24"/>
        </w:rPr>
        <w:fldChar w:fldCharType="begin"/>
      </w:r>
      <w:r w:rsidR="009E2EBF">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144C6A" w:rsidRPr="00A623AA">
        <w:rPr>
          <w:szCs w:val="24"/>
        </w:rPr>
        <w:fldChar w:fldCharType="separate"/>
      </w:r>
      <w:r w:rsidR="009E2EBF">
        <w:rPr>
          <w:noProof/>
          <w:szCs w:val="24"/>
        </w:rPr>
        <w:t>(</w:t>
      </w:r>
      <w:hyperlink w:anchor="_ENREF_15" w:tooltip="Li, 2007 #1" w:history="1">
        <w:r w:rsidR="00037140">
          <w:rPr>
            <w:noProof/>
            <w:szCs w:val="24"/>
          </w:rPr>
          <w:t>Li et al. 2007</w:t>
        </w:r>
      </w:hyperlink>
      <w:r w:rsidR="009E2EBF">
        <w:rPr>
          <w:noProof/>
          <w:szCs w:val="24"/>
        </w:rPr>
        <w:t>)</w:t>
      </w:r>
      <w:r w:rsidR="00144C6A" w:rsidRPr="00A623AA">
        <w:rPr>
          <w:szCs w:val="24"/>
        </w:rPr>
        <w:fldChar w:fldCharType="end"/>
      </w:r>
      <w:r w:rsidR="0058463F" w:rsidRPr="00A623AA">
        <w:rPr>
          <w:szCs w:val="24"/>
        </w:rPr>
        <w:t xml:space="preserve">. Since a majority of migrant workers are not registered as local residents according to the </w:t>
      </w:r>
      <w:r w:rsidR="0058463F" w:rsidRPr="00A623AA">
        <w:rPr>
          <w:i/>
          <w:szCs w:val="24"/>
        </w:rPr>
        <w:t>hukou</w:t>
      </w:r>
      <w:r w:rsidR="0058463F" w:rsidRPr="00A623AA">
        <w:rPr>
          <w:szCs w:val="24"/>
        </w:rPr>
        <w:t xml:space="preserve"> system, they are not entitled to enjoy the benefits </w:t>
      </w:r>
      <w:r w:rsidR="0087144A" w:rsidRPr="00A623AA">
        <w:rPr>
          <w:szCs w:val="24"/>
        </w:rPr>
        <w:t xml:space="preserve">available to local residents, </w:t>
      </w:r>
      <w:r w:rsidR="0058463F" w:rsidRPr="00A623AA">
        <w:rPr>
          <w:szCs w:val="24"/>
        </w:rPr>
        <w:t>such as subsidized housing, social security, medical care and children’s education.</w:t>
      </w:r>
      <w:r w:rsidR="0058463F" w:rsidRPr="00A623AA">
        <w:rPr>
          <w:rFonts w:hint="eastAsia"/>
          <w:szCs w:val="24"/>
        </w:rPr>
        <w:t xml:space="preserve"> </w:t>
      </w:r>
      <w:r w:rsidR="0058463F" w:rsidRPr="00A623AA">
        <w:rPr>
          <w:szCs w:val="24"/>
        </w:rPr>
        <w:t xml:space="preserve">Harsh working conditions, unequal treatment, discrimination, and </w:t>
      </w:r>
      <w:r w:rsidR="0087144A" w:rsidRPr="00A623AA">
        <w:rPr>
          <w:szCs w:val="24"/>
        </w:rPr>
        <w:t xml:space="preserve">the </w:t>
      </w:r>
      <w:r w:rsidR="0058463F" w:rsidRPr="00A623AA">
        <w:rPr>
          <w:szCs w:val="24"/>
        </w:rPr>
        <w:t>lack of social support</w:t>
      </w:r>
      <w:r w:rsidR="001013F1" w:rsidRPr="00A623AA">
        <w:rPr>
          <w:szCs w:val="24"/>
        </w:rPr>
        <w:t xml:space="preserve"> would</w:t>
      </w:r>
      <w:r w:rsidR="0058463F" w:rsidRPr="00A623AA">
        <w:rPr>
          <w:szCs w:val="24"/>
        </w:rPr>
        <w:t xml:space="preserve"> make migrant workers </w:t>
      </w:r>
      <w:r w:rsidR="0087144A" w:rsidRPr="00A623AA">
        <w:rPr>
          <w:szCs w:val="24"/>
        </w:rPr>
        <w:t>feel excluded, insecure, and unfair</w:t>
      </w:r>
      <w:r w:rsidR="0058463F" w:rsidRPr="00A623AA">
        <w:rPr>
          <w:szCs w:val="24"/>
        </w:rPr>
        <w:t>, which further lead</w:t>
      </w:r>
      <w:r w:rsidR="0087144A" w:rsidRPr="00A623AA">
        <w:rPr>
          <w:szCs w:val="24"/>
        </w:rPr>
        <w:t>s</w:t>
      </w:r>
      <w:r w:rsidR="0058463F" w:rsidRPr="00A623AA">
        <w:rPr>
          <w:szCs w:val="24"/>
        </w:rPr>
        <w:t xml:space="preserve"> to psychological </w:t>
      </w:r>
      <w:r w:rsidR="0087144A" w:rsidRPr="00A623AA">
        <w:rPr>
          <w:szCs w:val="24"/>
        </w:rPr>
        <w:t>problems</w:t>
      </w:r>
      <w:r w:rsidR="0058463F" w:rsidRPr="00A623AA">
        <w:rPr>
          <w:szCs w:val="24"/>
        </w:rPr>
        <w:t>.</w:t>
      </w:r>
    </w:p>
    <w:p w:rsidR="00AF72DB" w:rsidRPr="00A623AA" w:rsidRDefault="001F3456" w:rsidP="00F02A94">
      <w:pPr>
        <w:autoSpaceDE w:val="0"/>
        <w:autoSpaceDN w:val="0"/>
        <w:adjustRightInd w:val="0"/>
        <w:snapToGrid w:val="0"/>
        <w:spacing w:line="480" w:lineRule="auto"/>
        <w:ind w:firstLine="0"/>
        <w:jc w:val="left"/>
        <w:rPr>
          <w:szCs w:val="24"/>
        </w:rPr>
      </w:pPr>
      <w:r w:rsidRPr="00A623AA">
        <w:rPr>
          <w:rFonts w:hint="eastAsia"/>
          <w:szCs w:val="24"/>
        </w:rPr>
        <w:tab/>
      </w:r>
      <w:r w:rsidR="00896236" w:rsidRPr="00A623AA">
        <w:rPr>
          <w:szCs w:val="24"/>
        </w:rPr>
        <w:t>Recent studies have</w:t>
      </w:r>
      <w:r w:rsidR="00AF72DB" w:rsidRPr="00A623AA">
        <w:rPr>
          <w:szCs w:val="24"/>
        </w:rPr>
        <w:t xml:space="preserve"> widely reported that mental health problems are more prevalent among migrant workers than among the general population </w:t>
      </w:r>
      <w:r w:rsidR="00144C6A" w:rsidRPr="00A623AA">
        <w:rPr>
          <w:szCs w:val="24"/>
        </w:rPr>
        <w:fldChar w:fldCharType="begin">
          <w:fldData xml:space="preserve">PEVuZE5vdGU+PENpdGU+PEF1dGhvcj5MaTwvQXV0aG9yPjxZZWFyPjIwMDQ8L1llYXI+PFJlY051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</w:fldData>
        </w:fldChar>
      </w:r>
      <w:r w:rsidR="009E2EBF">
        <w:rPr>
          <w:szCs w:val="24"/>
        </w:rPr>
        <w:instrText xml:space="preserve"> ADDIN EN.CITE </w:instrText>
      </w:r>
      <w:r w:rsidR="009E2EBF">
        <w:rPr>
          <w:szCs w:val="24"/>
        </w:rPr>
        <w:fldChar w:fldCharType="begin">
          <w:fldData xml:space="preserve">PEVuZE5vdGU+PENpdGU+PEF1dGhvcj5MaTwvQXV0aG9yPjxZZWFyPjIwMDQ8L1llYXI+PFJlY051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</w:fldData>
        </w:fldChar>
      </w:r>
      <w:r w:rsidR="009E2EBF">
        <w:rPr>
          <w:szCs w:val="24"/>
        </w:rPr>
        <w:instrText xml:space="preserve"> ADDIN EN.CITE.DATA </w:instrText>
      </w:r>
      <w:r w:rsidR="009E2EBF">
        <w:rPr>
          <w:szCs w:val="24"/>
        </w:rPr>
      </w:r>
      <w:r w:rsidR="009E2EBF">
        <w:rPr>
          <w:szCs w:val="24"/>
        </w:rPr>
        <w:fldChar w:fldCharType="end"/>
      </w:r>
      <w:r w:rsidR="00144C6A" w:rsidRPr="00A623AA">
        <w:rPr>
          <w:szCs w:val="24"/>
        </w:rPr>
      </w:r>
      <w:r w:rsidR="00144C6A" w:rsidRPr="00A623AA">
        <w:rPr>
          <w:szCs w:val="24"/>
        </w:rPr>
        <w:fldChar w:fldCharType="separate"/>
      </w:r>
      <w:r w:rsidR="009E2EBF">
        <w:rPr>
          <w:noProof/>
          <w:szCs w:val="24"/>
        </w:rPr>
        <w:t>(</w:t>
      </w:r>
      <w:hyperlink w:anchor="_ENREF_5" w:tooltip="Gong, 2008 #8" w:history="1">
        <w:r w:rsidR="00037140">
          <w:rPr>
            <w:noProof/>
            <w:szCs w:val="24"/>
          </w:rPr>
          <w:t>Gong et al. 2008</w:t>
        </w:r>
      </w:hyperlink>
      <w:r w:rsidR="009E2EBF">
        <w:rPr>
          <w:noProof/>
          <w:szCs w:val="24"/>
        </w:rPr>
        <w:t xml:space="preserve">; </w:t>
      </w:r>
      <w:hyperlink w:anchor="_ENREF_16" w:tooltip="Li, 2004 #7" w:history="1">
        <w:r w:rsidR="00037140">
          <w:rPr>
            <w:noProof/>
            <w:szCs w:val="24"/>
          </w:rPr>
          <w:t>Li 2004</w:t>
        </w:r>
      </w:hyperlink>
      <w:r w:rsidR="009E2EBF">
        <w:rPr>
          <w:noProof/>
          <w:szCs w:val="24"/>
        </w:rPr>
        <w:t xml:space="preserve">; </w:t>
      </w:r>
      <w:hyperlink w:anchor="_ENREF_18" w:tooltip="Liao, 2010 #9" w:history="1">
        <w:r w:rsidR="00037140">
          <w:rPr>
            <w:noProof/>
            <w:szCs w:val="24"/>
          </w:rPr>
          <w:t>Liao, Mao, and Gong 2010</w:t>
        </w:r>
      </w:hyperlink>
      <w:r w:rsidR="009E2EBF">
        <w:rPr>
          <w:noProof/>
          <w:szCs w:val="24"/>
        </w:rPr>
        <w:t>)</w:t>
      </w:r>
      <w:r w:rsidR="00144C6A" w:rsidRPr="00A623AA">
        <w:rPr>
          <w:szCs w:val="24"/>
        </w:rPr>
        <w:fldChar w:fldCharType="end"/>
      </w:r>
      <w:r w:rsidR="00AF72DB" w:rsidRPr="00A623AA">
        <w:rPr>
          <w:szCs w:val="24"/>
        </w:rPr>
        <w:t>.</w:t>
      </w:r>
      <w:r w:rsidR="00B75B0F" w:rsidRPr="00A623AA">
        <w:rPr>
          <w:szCs w:val="24"/>
        </w:rPr>
        <w:t xml:space="preserve"> Compared </w:t>
      </w:r>
      <w:r w:rsidR="007E5614">
        <w:rPr>
          <w:szCs w:val="24"/>
        </w:rPr>
        <w:t xml:space="preserve">with </w:t>
      </w:r>
      <w:r w:rsidR="00B75B0F" w:rsidRPr="00A623AA">
        <w:rPr>
          <w:szCs w:val="24"/>
        </w:rPr>
        <w:t>local-born urban workers, rural</w:t>
      </w:r>
      <w:r w:rsidR="001013F1" w:rsidRPr="00A623AA">
        <w:rPr>
          <w:szCs w:val="24"/>
        </w:rPr>
        <w:t>-to-urban migrant workers have poorer</w:t>
      </w:r>
      <w:r w:rsidR="00B75B0F" w:rsidRPr="00A623AA">
        <w:rPr>
          <w:szCs w:val="24"/>
        </w:rPr>
        <w:t xml:space="preserve"> mental health conditions, but they are mentally healthier than </w:t>
      </w:r>
      <w:r w:rsidR="001013F1" w:rsidRPr="00A623AA">
        <w:rPr>
          <w:szCs w:val="24"/>
        </w:rPr>
        <w:t xml:space="preserve">non-migrants </w:t>
      </w:r>
      <w:r w:rsidR="00B75B0F" w:rsidRPr="00A623AA">
        <w:rPr>
          <w:szCs w:val="24"/>
        </w:rPr>
        <w:t xml:space="preserve">in rural areas </w:t>
      </w:r>
      <w:r w:rsidR="00144C6A" w:rsidRPr="00A623AA">
        <w:rPr>
          <w:szCs w:val="24"/>
        </w:rPr>
        <w:fldChar w:fldCharType="begin"/>
      </w:r>
      <w:r w:rsidR="009E2EBF">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144C6A" w:rsidRPr="00A623AA">
        <w:rPr>
          <w:szCs w:val="24"/>
        </w:rPr>
        <w:fldChar w:fldCharType="separate"/>
      </w:r>
      <w:r w:rsidR="009E2EBF">
        <w:rPr>
          <w:noProof/>
          <w:szCs w:val="24"/>
        </w:rPr>
        <w:t>(</w:t>
      </w:r>
      <w:hyperlink w:anchor="_ENREF_15" w:tooltip="Li, 2007 #1" w:history="1">
        <w:r w:rsidR="00037140">
          <w:rPr>
            <w:noProof/>
            <w:szCs w:val="24"/>
          </w:rPr>
          <w:t>Li et al. 2007</w:t>
        </w:r>
      </w:hyperlink>
      <w:r w:rsidR="009E2EBF">
        <w:rPr>
          <w:noProof/>
          <w:szCs w:val="24"/>
        </w:rPr>
        <w:t>)</w:t>
      </w:r>
      <w:r w:rsidR="00144C6A" w:rsidRPr="00A623AA">
        <w:rPr>
          <w:szCs w:val="24"/>
        </w:rPr>
        <w:fldChar w:fldCharType="end"/>
      </w:r>
      <w:r w:rsidR="00B75B0F" w:rsidRPr="00A623AA">
        <w:rPr>
          <w:szCs w:val="24"/>
        </w:rPr>
        <w:t xml:space="preserve">. </w:t>
      </w:r>
      <w:r w:rsidR="004B5159" w:rsidRPr="00A623AA">
        <w:rPr>
          <w:szCs w:val="24"/>
        </w:rPr>
        <w:t xml:space="preserve">Sociologists have identified </w:t>
      </w:r>
      <w:r w:rsidR="0087144A" w:rsidRPr="00A623AA">
        <w:rPr>
          <w:szCs w:val="24"/>
        </w:rPr>
        <w:t>a variety of</w:t>
      </w:r>
      <w:r w:rsidR="004B5159" w:rsidRPr="00A623AA">
        <w:rPr>
          <w:szCs w:val="24"/>
        </w:rPr>
        <w:t xml:space="preserve"> </w:t>
      </w:r>
      <w:r w:rsidR="001013F1" w:rsidRPr="00A623AA">
        <w:rPr>
          <w:szCs w:val="24"/>
        </w:rPr>
        <w:t xml:space="preserve">influencing </w:t>
      </w:r>
      <w:r w:rsidR="004B5159" w:rsidRPr="00A623AA">
        <w:rPr>
          <w:szCs w:val="24"/>
        </w:rPr>
        <w:t xml:space="preserve">factors for </w:t>
      </w:r>
      <w:r w:rsidR="003F7003">
        <w:rPr>
          <w:szCs w:val="24"/>
        </w:rPr>
        <w:t xml:space="preserve">the </w:t>
      </w:r>
      <w:r w:rsidR="004B5159" w:rsidRPr="00A623AA">
        <w:rPr>
          <w:szCs w:val="24"/>
        </w:rPr>
        <w:t>men</w:t>
      </w:r>
      <w:r w:rsidR="006D0941" w:rsidRPr="00A623AA">
        <w:rPr>
          <w:szCs w:val="24"/>
        </w:rPr>
        <w:t>tal illness of migrant workers. This study focuses on the impacts of residential environments, working conditions, and victimization on migrant workers’ mental health</w:t>
      </w:r>
      <w:r w:rsidR="007E5614">
        <w:rPr>
          <w:szCs w:val="24"/>
        </w:rPr>
        <w:t>, because migrant workers in urban China are particularly disadvantaged in these aspects</w:t>
      </w:r>
      <w:r w:rsidR="006D0941" w:rsidRPr="00A623AA">
        <w:rPr>
          <w:szCs w:val="24"/>
        </w:rPr>
        <w:t>.</w:t>
      </w:r>
      <w:r w:rsidR="001221C1" w:rsidRPr="00A623AA">
        <w:rPr>
          <w:szCs w:val="24"/>
        </w:rPr>
        <w:t xml:space="preserve"> The following section discusses how these factor</w:t>
      </w:r>
      <w:r w:rsidR="003F7003">
        <w:rPr>
          <w:szCs w:val="24"/>
        </w:rPr>
        <w:t>s</w:t>
      </w:r>
      <w:r w:rsidR="001221C1" w:rsidRPr="00A623AA">
        <w:rPr>
          <w:szCs w:val="24"/>
        </w:rPr>
        <w:t xml:space="preserve"> influence migrant workers’ psychological well</w:t>
      </w:r>
      <w:r w:rsidR="00E83CB4" w:rsidRPr="00A623AA">
        <w:rPr>
          <w:szCs w:val="24"/>
        </w:rPr>
        <w:t>-</w:t>
      </w:r>
      <w:r w:rsidR="001221C1" w:rsidRPr="00A623AA">
        <w:rPr>
          <w:szCs w:val="24"/>
        </w:rPr>
        <w:t>being</w:t>
      </w:r>
      <w:r w:rsidR="000F56EB" w:rsidRPr="00A623AA">
        <w:rPr>
          <w:szCs w:val="24"/>
        </w:rPr>
        <w:t xml:space="preserve"> and how educational attainment could moderate the</w:t>
      </w:r>
      <w:r w:rsidR="007E5614">
        <w:rPr>
          <w:szCs w:val="24"/>
        </w:rPr>
        <w:t>ir</w:t>
      </w:r>
      <w:r w:rsidR="000F56EB" w:rsidRPr="00A623AA">
        <w:rPr>
          <w:szCs w:val="24"/>
        </w:rPr>
        <w:t xml:space="preserve"> effects</w:t>
      </w:r>
      <w:r w:rsidR="001221C1" w:rsidRPr="00A623AA">
        <w:rPr>
          <w:szCs w:val="24"/>
        </w:rPr>
        <w:t xml:space="preserve">. </w:t>
      </w:r>
    </w:p>
    <w:p w:rsidR="006D0941" w:rsidRPr="009072F8" w:rsidRDefault="006D0941" w:rsidP="00F02A94">
      <w:pPr>
        <w:autoSpaceDE w:val="0"/>
        <w:autoSpaceDN w:val="0"/>
        <w:adjustRightInd w:val="0"/>
        <w:snapToGrid w:val="0"/>
        <w:spacing w:line="480" w:lineRule="auto"/>
        <w:ind w:firstLine="0"/>
        <w:jc w:val="left"/>
        <w:rPr>
          <w:szCs w:val="24"/>
        </w:rPr>
      </w:pPr>
    </w:p>
    <w:p w:rsidR="00A552C9" w:rsidRPr="00A623AA" w:rsidRDefault="006D0941" w:rsidP="00F02A94">
      <w:pPr>
        <w:autoSpaceDE w:val="0"/>
        <w:autoSpaceDN w:val="0"/>
        <w:adjustRightInd w:val="0"/>
        <w:snapToGrid w:val="0"/>
        <w:spacing w:line="480" w:lineRule="auto"/>
        <w:ind w:firstLine="0"/>
        <w:jc w:val="left"/>
        <w:rPr>
          <w:i/>
          <w:szCs w:val="24"/>
        </w:rPr>
      </w:pPr>
      <w:r w:rsidRPr="00A623AA">
        <w:rPr>
          <w:i/>
          <w:szCs w:val="24"/>
        </w:rPr>
        <w:lastRenderedPageBreak/>
        <w:t>Residential environment</w:t>
      </w:r>
    </w:p>
    <w:p w:rsidR="00FD638D" w:rsidRPr="00A623AA" w:rsidRDefault="00B339E8" w:rsidP="00F02A94">
      <w:pPr>
        <w:adjustRightInd w:val="0"/>
        <w:snapToGrid w:val="0"/>
        <w:spacing w:line="480" w:lineRule="auto"/>
        <w:ind w:firstLine="0"/>
        <w:jc w:val="left"/>
      </w:pPr>
      <w:r w:rsidRPr="00A623AA">
        <w:rPr>
          <w:rFonts w:hint="eastAsia"/>
        </w:rPr>
        <w:tab/>
      </w:r>
      <w:r w:rsidR="00B7405F" w:rsidRPr="00A623AA">
        <w:rPr>
          <w:rFonts w:hint="eastAsia"/>
        </w:rPr>
        <w:t>S</w:t>
      </w:r>
      <w:r w:rsidR="00B7405F" w:rsidRPr="00A623AA">
        <w:t>ince the end of 1980s, massive flow</w:t>
      </w:r>
      <w:r w:rsidR="00105FDB">
        <w:t>s</w:t>
      </w:r>
      <w:r w:rsidR="00B7405F" w:rsidRPr="00A623AA">
        <w:t xml:space="preserve"> of migrant workers have being moving into cities, but t</w:t>
      </w:r>
      <w:r w:rsidR="00FD638D" w:rsidRPr="00A623AA">
        <w:t xml:space="preserve">he institutional structure in Chinese cities </w:t>
      </w:r>
      <w:r w:rsidR="003F7003">
        <w:t>has been</w:t>
      </w:r>
      <w:r w:rsidR="00FD638D" w:rsidRPr="00A623AA">
        <w:t xml:space="preserve"> unable to accommodate</w:t>
      </w:r>
      <w:r w:rsidR="00B7405F" w:rsidRPr="00A623AA">
        <w:t xml:space="preserve"> these new comers</w:t>
      </w:r>
      <w:r w:rsidR="00FD638D" w:rsidRPr="00A623AA">
        <w:t xml:space="preserve">. </w:t>
      </w:r>
      <w:r w:rsidR="00880255" w:rsidRPr="00A623AA">
        <w:t>Not registered as</w:t>
      </w:r>
      <w:r w:rsidR="00FD638D" w:rsidRPr="00A623AA">
        <w:t xml:space="preserve"> local residents, migrant workers do not have access to public rental and public purchase housing provided by work units or municipal governments. </w:t>
      </w:r>
      <w:r w:rsidR="00D6691C" w:rsidRPr="00A623AA">
        <w:t>The formidabl</w:t>
      </w:r>
      <w:r w:rsidR="007E5614">
        <w:t>y</w:t>
      </w:r>
      <w:r w:rsidR="00D6691C" w:rsidRPr="00A623AA">
        <w:t xml:space="preserve"> high housing price and ineligibility of receiving bank mortgage preve</w:t>
      </w:r>
      <w:r w:rsidR="00882C03" w:rsidRPr="00A623AA">
        <w:t>nt migrant workers from purchasing</w:t>
      </w:r>
      <w:r w:rsidR="00D6691C" w:rsidRPr="00A623AA">
        <w:t xml:space="preserve"> housing on the private market. T</w:t>
      </w:r>
      <w:r w:rsidR="00FD638D" w:rsidRPr="00A623AA">
        <w:t>he housing choices available to temporary migrants are very limi</w:t>
      </w:r>
      <w:r w:rsidR="00882C03" w:rsidRPr="00A623AA">
        <w:t xml:space="preserve">ted. Renting private housing or </w:t>
      </w:r>
      <w:r w:rsidR="00FD638D" w:rsidRPr="00A623AA">
        <w:t xml:space="preserve">living collectively in </w:t>
      </w:r>
      <w:r w:rsidR="00882C03" w:rsidRPr="00A623AA">
        <w:t xml:space="preserve">employees’ </w:t>
      </w:r>
      <w:r w:rsidR="00FD638D" w:rsidRPr="00A623AA">
        <w:t>dorm</w:t>
      </w:r>
      <w:r w:rsidR="00882C03" w:rsidRPr="00A623AA">
        <w:t>s</w:t>
      </w:r>
      <w:r w:rsidR="00FD638D" w:rsidRPr="00A623AA">
        <w:t>/work shed</w:t>
      </w:r>
      <w:r w:rsidR="00882C03" w:rsidRPr="00A623AA">
        <w:t>s</w:t>
      </w:r>
      <w:r w:rsidR="00FD638D" w:rsidRPr="00A623AA">
        <w:t xml:space="preserve"> are </w:t>
      </w:r>
      <w:r w:rsidR="00D6691C" w:rsidRPr="00A623AA">
        <w:t>t</w:t>
      </w:r>
      <w:r w:rsidR="00FD638D" w:rsidRPr="00A623AA">
        <w:t xml:space="preserve">he two most common types of accommodation for temporary migrants in multiple cities in China </w:t>
      </w:r>
      <w:r w:rsidR="00144C6A" w:rsidRPr="00A623AA">
        <w:fldChar w:fldCharType="begin">
          <w:fldData xml:space="preserve">PEVuZE5vdGU+PENpdGU+PEF1dGhvcj5XdTwvQXV0aG9yPjxZZWFyPjIwMDI8L1llYXI+PFJlY051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</w:fldData>
        </w:fldChar>
      </w:r>
      <w:r w:rsidR="009E2EBF">
        <w:instrText xml:space="preserve"> ADDIN EN.CITE </w:instrText>
      </w:r>
      <w:r w:rsidR="009E2EBF">
        <w:fldChar w:fldCharType="begin">
          <w:fldData xml:space="preserve">PEVuZE5vdGU+PENpdGU+PEF1dGhvcj5XdTwvQXV0aG9yPjxZZWFyPjIwMDI8L1llYXI+PFJlY051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</w:fldData>
        </w:fldChar>
      </w:r>
      <w:r w:rsidR="009E2EBF">
        <w:instrText xml:space="preserve"> ADDIN EN.CITE.DATA </w:instrText>
      </w:r>
      <w:r w:rsidR="009E2EBF">
        <w:fldChar w:fldCharType="end"/>
      </w:r>
      <w:r w:rsidR="00144C6A" w:rsidRPr="00A623AA">
        <w:fldChar w:fldCharType="separate"/>
      </w:r>
      <w:r w:rsidR="009E2EBF">
        <w:rPr>
          <w:noProof/>
        </w:rPr>
        <w:t>(</w:t>
      </w:r>
      <w:hyperlink w:anchor="_ENREF_21" w:tooltip="Logan, 2009 #9" w:history="1">
        <w:r w:rsidR="00037140">
          <w:rPr>
            <w:noProof/>
          </w:rPr>
          <w:t>Logan, Fang, and Zhang 2009</w:t>
        </w:r>
      </w:hyperlink>
      <w:r w:rsidR="009E2EBF">
        <w:rPr>
          <w:noProof/>
        </w:rPr>
        <w:t xml:space="preserve">; </w:t>
      </w:r>
      <w:hyperlink w:anchor="_ENREF_30" w:tooltip="Wu, 2007 #13" w:history="1">
        <w:r w:rsidR="00037140">
          <w:rPr>
            <w:noProof/>
          </w:rPr>
          <w:t>Wu 2007</w:t>
        </w:r>
      </w:hyperlink>
      <w:r w:rsidR="009E2EBF">
        <w:rPr>
          <w:noProof/>
        </w:rPr>
        <w:t xml:space="preserve">; </w:t>
      </w:r>
      <w:hyperlink w:anchor="_ENREF_31" w:tooltip="Wu, 2002 #8" w:history="1">
        <w:r w:rsidR="00037140">
          <w:rPr>
            <w:noProof/>
          </w:rPr>
          <w:t>Wu 2002</w:t>
        </w:r>
      </w:hyperlink>
      <w:r w:rsidR="009E2EBF">
        <w:rPr>
          <w:noProof/>
        </w:rPr>
        <w:t>)</w:t>
      </w:r>
      <w:r w:rsidR="00144C6A" w:rsidRPr="00A623AA">
        <w:fldChar w:fldCharType="end"/>
      </w:r>
      <w:r w:rsidR="00FD638D" w:rsidRPr="00A623AA">
        <w:t>.</w:t>
      </w:r>
      <w:r w:rsidR="00D6691C" w:rsidRPr="00A623AA">
        <w:rPr>
          <w:rFonts w:hint="eastAsia"/>
        </w:rPr>
        <w:t xml:space="preserve"> </w:t>
      </w:r>
      <w:r w:rsidR="00D6691C" w:rsidRPr="00A623AA">
        <w:t>Due to the immatur</w:t>
      </w:r>
      <w:r w:rsidR="003F7003">
        <w:t>ity</w:t>
      </w:r>
      <w:r w:rsidR="00D6691C" w:rsidRPr="00A623AA">
        <w:t xml:space="preserve"> of </w:t>
      </w:r>
      <w:r w:rsidR="003F7003">
        <w:t xml:space="preserve">the </w:t>
      </w:r>
      <w:r w:rsidR="00D6691C" w:rsidRPr="00A623AA">
        <w:t xml:space="preserve">rental market and lack of regulations, </w:t>
      </w:r>
      <w:r w:rsidR="00FD638D" w:rsidRPr="00A623AA">
        <w:rPr>
          <w:rFonts w:hint="eastAsia"/>
        </w:rPr>
        <w:t>temporary migrants occupy far less space and endure poor</w:t>
      </w:r>
      <w:r w:rsidR="006C2D40" w:rsidRPr="00A623AA">
        <w:t>er</w:t>
      </w:r>
      <w:r w:rsidR="00FD638D" w:rsidRPr="00A623AA">
        <w:rPr>
          <w:rFonts w:hint="eastAsia"/>
        </w:rPr>
        <w:t xml:space="preserve"> housing conditions</w:t>
      </w:r>
      <w:r w:rsidR="00FD638D" w:rsidRPr="00A623AA">
        <w:t xml:space="preserve"> </w:t>
      </w:r>
      <w:r w:rsidR="006C2D40" w:rsidRPr="00A623AA">
        <w:t xml:space="preserve">than local residents </w:t>
      </w:r>
      <w:r w:rsidR="00144C6A" w:rsidRPr="00A623AA">
        <w:fldChar w:fldCharType="begin"/>
      </w:r>
      <w:r w:rsidR="009E2EBF">
        <w:instrText xml:space="preserve"> ADDIN EN.CITE &lt;EndNote&gt;&lt;Cite&gt;&lt;Author&gt;Zhou&lt;/Author&gt;&lt;Year&gt;2008&lt;/Year&gt;&lt;RecNum&gt;74&lt;/RecNum&gt;&lt;DisplayText&gt;(Wu 2002; Zhou and Cai 2008)&lt;/DisplayText&gt;&lt;record&gt;&lt;rec-number&gt;74&lt;/rec-number&gt;&lt;foreign-keys&gt;&lt;key app="EN" db-id="rtwfpwxwex0f92ee5syvvxtsxevxr55d5vtr"&gt;74&lt;/key&gt;&lt;/foreign-keys&gt;&lt;ref-type name="Book Section"&gt;5&lt;/ref-type&gt;&lt;contributors&gt;&lt;authors&gt;&lt;author&gt;Zhou, Min&lt;/author&gt;&lt;author&gt;Cai, Guoxuan&lt;/author&gt;&lt;/authors&gt;&lt;secondary-authors&gt;&lt;author&gt;John Logan&lt;/author&gt;&lt;/secondary-authors&gt;&lt;/contributors&gt;&lt;titles&gt;&lt;title&gt;Trapped in neglected corners of a booming metropolis: Residential patterns and marginalization of migrant workers in Guangzhou&lt;/title&gt;&lt;secondary-title&gt;Urban China in transition&lt;/secondary-title&gt;&lt;/titles&gt;&lt;periodical&gt;&lt;full-title&gt;Urban China in transition&lt;/full-title&gt;&lt;/periodical&gt;&lt;pages&gt;226-249&lt;/pages&gt;&lt;dates&gt;&lt;year&gt;2008&lt;/year&gt;&lt;/dates&gt;&lt;pub-location&gt;Oxford, UK&lt;/pub-location&gt;&lt;publisher&gt;Blackwell Publishing&lt;/publisher&gt;&lt;isbn&gt;0470712872&lt;/isbn&gt;&lt;urls&gt;&lt;/urls&gt;&lt;/record&gt;&lt;/Cite&gt;&lt;Cite&gt;&lt;Author&gt;Wu&lt;/Author&gt;&lt;Year&gt;2002&lt;/Year&gt;&lt;RecNum&gt;8&lt;/RecNum&gt;&lt;record&gt;&lt;rec-number&gt;8&lt;/rec-number&gt;&lt;foreign-keys&gt;&lt;key app="EN" db-id="rtwfpwxwex0f92ee5syvvxtsxevxr55d5vtr"&gt;8&lt;/key&gt;&lt;/foreign-keys&gt;&lt;ref-type name="Journal Article"&gt;17&lt;/ref-type&gt;&lt;contributors&gt;&lt;authors&gt;&lt;author&gt;Wu, Weiping&lt;/author&gt;&lt;/authors&gt;&lt;/contributors&gt;&lt;titles&gt;&lt;title&gt;Migrant Housing in Urban China Choices and Constraints&lt;/title&gt;&lt;secondary-title&gt;Urban Affairs Review&lt;/secondary-title&gt;&lt;/titles&gt;&lt;periodical&gt;&lt;full-title&gt;Urban Affairs Review&lt;/full-title&gt;&lt;/periodical&gt;&lt;pages&gt;90-119&lt;/pages&gt;&lt;volume&gt;38&lt;/volume&gt;&lt;number&gt;1&lt;/number&gt;&lt;dates&gt;&lt;year&gt;2002&lt;/year&gt;&lt;/dates&gt;&lt;isbn&gt;1078-0874&lt;/isbn&gt;&lt;urls&gt;&lt;/urls&gt;&lt;/record&gt;&lt;/Cite&gt;&lt;/EndNote&gt;</w:instrText>
      </w:r>
      <w:r w:rsidR="00144C6A" w:rsidRPr="00A623AA">
        <w:fldChar w:fldCharType="separate"/>
      </w:r>
      <w:r w:rsidR="009E2EBF">
        <w:rPr>
          <w:noProof/>
        </w:rPr>
        <w:t>(</w:t>
      </w:r>
      <w:hyperlink w:anchor="_ENREF_31" w:tooltip="Wu, 2002 #8" w:history="1">
        <w:r w:rsidR="00037140">
          <w:rPr>
            <w:noProof/>
          </w:rPr>
          <w:t>Wu 2002</w:t>
        </w:r>
      </w:hyperlink>
      <w:r w:rsidR="009E2EBF">
        <w:rPr>
          <w:noProof/>
        </w:rPr>
        <w:t xml:space="preserve">; </w:t>
      </w:r>
      <w:hyperlink w:anchor="_ENREF_33" w:tooltip="Zhou, 2008 #74" w:history="1">
        <w:r w:rsidR="00037140">
          <w:rPr>
            <w:noProof/>
          </w:rPr>
          <w:t>Zhou and Cai 2008</w:t>
        </w:r>
      </w:hyperlink>
      <w:r w:rsidR="009E2EBF">
        <w:rPr>
          <w:noProof/>
        </w:rPr>
        <w:t>)</w:t>
      </w:r>
      <w:r w:rsidR="00144C6A" w:rsidRPr="00A623AA">
        <w:fldChar w:fldCharType="end"/>
      </w:r>
      <w:r w:rsidR="00FD638D" w:rsidRPr="00A623AA">
        <w:rPr>
          <w:rFonts w:hint="eastAsia"/>
        </w:rPr>
        <w:t xml:space="preserve">. Shown </w:t>
      </w:r>
      <w:r w:rsidR="006C2D40" w:rsidRPr="00A623AA">
        <w:t>by</w:t>
      </w:r>
      <w:r w:rsidR="00FD638D" w:rsidRPr="00A623AA">
        <w:rPr>
          <w:rFonts w:hint="eastAsia"/>
        </w:rPr>
        <w:t xml:space="preserve"> a study </w:t>
      </w:r>
      <w:r w:rsidR="006C2D40" w:rsidRPr="00A623AA">
        <w:t xml:space="preserve">of migrant workers in </w:t>
      </w:r>
      <w:r w:rsidR="00FD638D" w:rsidRPr="00A623AA">
        <w:rPr>
          <w:rFonts w:hint="eastAsia"/>
        </w:rPr>
        <w:t xml:space="preserve">state-owned enterprises, 78.5% of them live in dorms provided by the employers with per capita living space of only 3.8 square meters </w:t>
      </w:r>
      <w:r w:rsidR="00144C6A" w:rsidRPr="00A623AA">
        <w:fldChar w:fldCharType="begin"/>
      </w:r>
      <w:r w:rsidR="009E2EBF">
        <w:instrText xml:space="preserve"> ADDIN EN.CITE &lt;EndNote&gt;&lt;Cite&gt;&lt;Author&gt;Knight&lt;/Author&gt;&lt;Year&gt;1999&lt;/Year&gt;&lt;RecNum&gt;12&lt;/RecNum&gt;&lt;DisplayText&gt;(Knight, Song, and Huaibin 1999)&lt;/DisplayText&gt;&lt;record&gt;&lt;rec-number&gt;12&lt;/rec-number&gt;&lt;foreign-keys&gt;&lt;key app="EN" db-id="rtwfpwxwex0f92ee5syvvxtsxevxr55d5vtr"&gt;12&lt;/key&gt;&lt;/foreign-keys&gt;&lt;ref-type name="Journal Article"&gt;17&lt;/ref-type&gt;&lt;contributors&gt;&lt;authors&gt;&lt;author&gt;Knight, John&lt;/author&gt;&lt;author&gt;Song, Lina&lt;/author&gt;&lt;author&gt;Huaibin, Jia&lt;/author&gt;&lt;/authors&gt;&lt;/contributors&gt;&lt;titles&gt;&lt;title&gt;Chinese rural migrants in urban enterprises: three perspectives&lt;/title&gt;&lt;secondary-title&gt;The Journal of Development Studies&lt;/secondary-title&gt;&lt;/titles&gt;&lt;periodical&gt;&lt;full-title&gt;The Journal of Development Studies&lt;/full-title&gt;&lt;/periodical&gt;&lt;pages&gt;73-104&lt;/pages&gt;&lt;volume&gt;35&lt;/volume&gt;&lt;number&gt;3&lt;/number&gt;&lt;dates&gt;&lt;year&gt;1999&lt;/year&gt;&lt;/dates&gt;&lt;isbn&gt;0022-0388&lt;/isbn&gt;&lt;urls&gt;&lt;/urls&gt;&lt;/record&gt;&lt;/Cite&gt;&lt;/EndNote&gt;</w:instrText>
      </w:r>
      <w:r w:rsidR="00144C6A" w:rsidRPr="00A623AA">
        <w:fldChar w:fldCharType="separate"/>
      </w:r>
      <w:r w:rsidR="009E2EBF">
        <w:rPr>
          <w:noProof/>
        </w:rPr>
        <w:t>(</w:t>
      </w:r>
      <w:hyperlink w:anchor="_ENREF_14" w:tooltip="Knight, 1999 #12" w:history="1">
        <w:r w:rsidR="00037140">
          <w:rPr>
            <w:noProof/>
          </w:rPr>
          <w:t>Knight, Song, and Huaibin 1999</w:t>
        </w:r>
      </w:hyperlink>
      <w:r w:rsidR="009E2EBF">
        <w:rPr>
          <w:noProof/>
        </w:rPr>
        <w:t>)</w:t>
      </w:r>
      <w:r w:rsidR="00144C6A" w:rsidRPr="00A623AA">
        <w:fldChar w:fldCharType="end"/>
      </w:r>
      <w:r w:rsidR="00FD638D" w:rsidRPr="00A623AA">
        <w:rPr>
          <w:rFonts w:hint="eastAsia"/>
        </w:rPr>
        <w:t xml:space="preserve">. In addition, temporary migrants also tend to live in dwellings that are less </w:t>
      </w:r>
      <w:r w:rsidR="00224CF5" w:rsidRPr="00A623AA">
        <w:t xml:space="preserve">likely to be </w:t>
      </w:r>
      <w:r w:rsidR="00FD638D" w:rsidRPr="00A623AA">
        <w:rPr>
          <w:rFonts w:hint="eastAsia"/>
        </w:rPr>
        <w:t>equipped with kitchen/bathroom facilities, have functions other than serving as residences</w:t>
      </w:r>
      <w:r w:rsidR="00C36E9F">
        <w:rPr>
          <w:rFonts w:hint="eastAsia"/>
        </w:rPr>
        <w:t xml:space="preserve"> </w:t>
      </w:r>
      <w:r w:rsidR="00C36E9F" w:rsidRPr="00A623AA">
        <w:rPr>
          <w:rFonts w:hint="eastAsia"/>
        </w:rPr>
        <w:t>(such as being used as working sites)</w:t>
      </w:r>
      <w:r w:rsidR="00FD638D" w:rsidRPr="00A623AA">
        <w:rPr>
          <w:rFonts w:hint="eastAsia"/>
        </w:rPr>
        <w:t>, and more likely to be temporary structure</w:t>
      </w:r>
      <w:r w:rsidR="003F7003">
        <w:t>s</w:t>
      </w:r>
      <w:r w:rsidR="00FD638D" w:rsidRPr="00A623AA">
        <w:rPr>
          <w:rFonts w:hint="eastAsia"/>
        </w:rPr>
        <w:t xml:space="preserve">. </w:t>
      </w:r>
      <w:r w:rsidR="006C2D40" w:rsidRPr="00A623AA">
        <w:t xml:space="preserve">Finally, </w:t>
      </w:r>
      <w:r w:rsidR="006556A8" w:rsidRPr="00A623AA">
        <w:rPr>
          <w:rFonts w:hint="eastAsia"/>
        </w:rPr>
        <w:t xml:space="preserve">migrant workers tend to be concentrated in </w:t>
      </w:r>
      <w:r w:rsidR="006556A8" w:rsidRPr="00A623AA">
        <w:t>urban</w:t>
      </w:r>
      <w:r w:rsidR="003F7003">
        <w:t>-</w:t>
      </w:r>
      <w:r w:rsidR="006556A8" w:rsidRPr="00A623AA">
        <w:t xml:space="preserve">rural transitional </w:t>
      </w:r>
      <w:r w:rsidR="006556A8" w:rsidRPr="00A623AA">
        <w:rPr>
          <w:rFonts w:hint="eastAsia"/>
        </w:rPr>
        <w:t>areas</w:t>
      </w:r>
      <w:r w:rsidR="006556A8" w:rsidRPr="00A623AA">
        <w:t xml:space="preserve"> at the edge of cities, which provide small apartments of low quality.</w:t>
      </w:r>
    </w:p>
    <w:p w:rsidR="002D136B" w:rsidRPr="00A623AA" w:rsidRDefault="00E83CB4" w:rsidP="00F02A94">
      <w:pPr>
        <w:autoSpaceDE w:val="0"/>
        <w:autoSpaceDN w:val="0"/>
        <w:adjustRightInd w:val="0"/>
        <w:snapToGrid w:val="0"/>
        <w:spacing w:line="480" w:lineRule="auto"/>
        <w:ind w:firstLine="0"/>
        <w:jc w:val="left"/>
      </w:pPr>
      <w:r w:rsidRPr="00A623AA">
        <w:tab/>
      </w:r>
      <w:r w:rsidR="000D1405" w:rsidRPr="00A623AA">
        <w:t>Housing quality and neighborhood environment have long been identified as determinant</w:t>
      </w:r>
      <w:r w:rsidR="001E6AF9">
        <w:t>s</w:t>
      </w:r>
      <w:r w:rsidR="000D1405" w:rsidRPr="00A623AA">
        <w:t xml:space="preserve"> of mental health </w:t>
      </w:r>
      <w:r w:rsidR="00144C6A" w:rsidRPr="00A623AA">
        <w:fldChar w:fldCharType="begin">
          <w:fldData xml:space="preserve">PEVuZE5vdGU+PENpdGU+PEF1dGhvcj5FdmFuczwvQXV0aG9yPjxZZWFyPjIwMDA8L1llYXI+PFJl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</w:fldData>
        </w:fldChar>
      </w:r>
      <w:r w:rsidR="009E2EBF">
        <w:instrText xml:space="preserve"> ADDIN EN.CITE </w:instrText>
      </w:r>
      <w:r w:rsidR="009E2EBF">
        <w:fldChar w:fldCharType="begin">
          <w:fldData xml:space="preserve">PEVuZE5vdGU+PENpdGU+PEF1dGhvcj5FdmFuczwvQXV0aG9yPjxZZWFyPjIwMDA8L1llYXI+PFJl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</w:fldData>
        </w:fldChar>
      </w:r>
      <w:r w:rsidR="009E2EBF">
        <w:instrText xml:space="preserve"> ADDIN EN.CITE.DATA </w:instrText>
      </w:r>
      <w:r w:rsidR="009E2EBF">
        <w:fldChar w:fldCharType="end"/>
      </w:r>
      <w:r w:rsidR="00144C6A" w:rsidRPr="00A623AA">
        <w:fldChar w:fldCharType="separate"/>
      </w:r>
      <w:r w:rsidR="009E2EBF">
        <w:rPr>
          <w:noProof/>
        </w:rPr>
        <w:t>(</w:t>
      </w:r>
      <w:hyperlink w:anchor="_ENREF_2" w:tooltip="Evans, 2003 #17" w:history="1">
        <w:r w:rsidR="00037140">
          <w:rPr>
            <w:noProof/>
          </w:rPr>
          <w:t>Evans 2003</w:t>
        </w:r>
      </w:hyperlink>
      <w:r w:rsidR="009E2EBF">
        <w:rPr>
          <w:noProof/>
        </w:rPr>
        <w:t xml:space="preserve">; </w:t>
      </w:r>
      <w:hyperlink w:anchor="_ENREF_3" w:tooltip="Evans, 2000 #18" w:history="1">
        <w:r w:rsidR="00037140">
          <w:rPr>
            <w:noProof/>
          </w:rPr>
          <w:t>Evans, Wells, Chan, and Saltzman 2000</w:t>
        </w:r>
      </w:hyperlink>
      <w:r w:rsidR="009E2EBF">
        <w:rPr>
          <w:noProof/>
        </w:rPr>
        <w:t xml:space="preserve">; </w:t>
      </w:r>
      <w:hyperlink w:anchor="_ENREF_12" w:tooltip="Kasl, 1975 #21" w:history="1">
        <w:r w:rsidR="00037140">
          <w:rPr>
            <w:noProof/>
          </w:rPr>
          <w:t>Kasl and Harburg 1975</w:t>
        </w:r>
      </w:hyperlink>
      <w:r w:rsidR="009E2EBF">
        <w:rPr>
          <w:noProof/>
        </w:rPr>
        <w:t xml:space="preserve">; </w:t>
      </w:r>
      <w:hyperlink w:anchor="_ENREF_25" w:tooltip="Wandersman, 1998 #20" w:history="1">
        <w:r w:rsidR="00037140">
          <w:rPr>
            <w:noProof/>
          </w:rPr>
          <w:t>Wandersman and Nation 1998</w:t>
        </w:r>
      </w:hyperlink>
      <w:r w:rsidR="009E2EBF">
        <w:rPr>
          <w:noProof/>
        </w:rPr>
        <w:t xml:space="preserve">; </w:t>
      </w:r>
      <w:hyperlink w:anchor="_ENREF_28" w:tooltip="Weich, 2002 #19" w:history="1">
        <w:r w:rsidR="00037140">
          <w:rPr>
            <w:noProof/>
          </w:rPr>
          <w:t>Weich, Blanchard, Prince, Burton, Erens, and Sproston 2002</w:t>
        </w:r>
      </w:hyperlink>
      <w:r w:rsidR="009E2EBF">
        <w:rPr>
          <w:noProof/>
        </w:rPr>
        <w:t>)</w:t>
      </w:r>
      <w:r w:rsidR="00144C6A" w:rsidRPr="00A623AA">
        <w:fldChar w:fldCharType="end"/>
      </w:r>
      <w:r w:rsidR="000D1405" w:rsidRPr="00A623AA">
        <w:t xml:space="preserve">. </w:t>
      </w:r>
      <w:r w:rsidR="006C2D40" w:rsidRPr="00A623AA">
        <w:t>R</w:t>
      </w:r>
      <w:r w:rsidR="000D1405" w:rsidRPr="00A623AA">
        <w:t>esidential crowding</w:t>
      </w:r>
      <w:r w:rsidR="006C2D40" w:rsidRPr="00A623AA">
        <w:t xml:space="preserve"> </w:t>
      </w:r>
      <w:r w:rsidR="000D1405" w:rsidRPr="00A623AA">
        <w:t>and loud exterior noise sources</w:t>
      </w:r>
      <w:r w:rsidR="006C2D40" w:rsidRPr="00A623AA">
        <w:t xml:space="preserve"> </w:t>
      </w:r>
      <w:r w:rsidR="000D1405" w:rsidRPr="00A623AA">
        <w:t>are found to be predictors of</w:t>
      </w:r>
      <w:r w:rsidR="006C2D40" w:rsidRPr="00A623AA">
        <w:t xml:space="preserve"> psychological distress</w:t>
      </w:r>
      <w:r w:rsidR="000D1405" w:rsidRPr="00A623AA">
        <w:t xml:space="preserve"> </w:t>
      </w:r>
      <w:r w:rsidR="00144C6A" w:rsidRPr="00A623AA">
        <w:fldChar w:fldCharType="begin"/>
      </w:r>
      <w:r w:rsidR="009E2EBF">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144C6A" w:rsidRPr="00A623AA">
        <w:fldChar w:fldCharType="separate"/>
      </w:r>
      <w:r w:rsidR="009E2EBF">
        <w:rPr>
          <w:noProof/>
        </w:rPr>
        <w:t>(</w:t>
      </w:r>
      <w:hyperlink w:anchor="_ENREF_2" w:tooltip="Evans, 2003 #17" w:history="1">
        <w:r w:rsidR="00037140">
          <w:rPr>
            <w:noProof/>
          </w:rPr>
          <w:t>Evans 2003</w:t>
        </w:r>
      </w:hyperlink>
      <w:r w:rsidR="009E2EBF">
        <w:rPr>
          <w:noProof/>
        </w:rPr>
        <w:t>)</w:t>
      </w:r>
      <w:r w:rsidR="00144C6A" w:rsidRPr="00A623AA">
        <w:fldChar w:fldCharType="end"/>
      </w:r>
      <w:r w:rsidR="006C2D40" w:rsidRPr="00A623AA">
        <w:t xml:space="preserve">. Malodorous air </w:t>
      </w:r>
      <w:r w:rsidR="004E70E5" w:rsidRPr="00A623AA">
        <w:t>pollution</w:t>
      </w:r>
      <w:r w:rsidR="006C2D40" w:rsidRPr="00A623AA">
        <w:t xml:space="preserve"> </w:t>
      </w:r>
      <w:r w:rsidR="004E70E5" w:rsidRPr="00A623AA">
        <w:t xml:space="preserve">increases </w:t>
      </w:r>
      <w:r w:rsidR="006C2D40" w:rsidRPr="00A623AA">
        <w:lastRenderedPageBreak/>
        <w:t xml:space="preserve">negative </w:t>
      </w:r>
      <w:r w:rsidR="004E70E5" w:rsidRPr="00A623AA">
        <w:t>emotions,</w:t>
      </w:r>
      <w:r w:rsidR="006C2D40" w:rsidRPr="00A623AA">
        <w:t xml:space="preserve"> and some toxins </w:t>
      </w:r>
      <w:r w:rsidR="004E70E5" w:rsidRPr="00A623AA">
        <w:t xml:space="preserve">cause behavioral disturbances, such as </w:t>
      </w:r>
      <w:r w:rsidR="006C2D40" w:rsidRPr="00A623AA">
        <w:t>self</w:t>
      </w:r>
      <w:r w:rsidR="004E70E5" w:rsidRPr="00A623AA">
        <w:t>-regulatory ability, and aggression</w:t>
      </w:r>
      <w:r w:rsidR="006C2D40" w:rsidRPr="00A623AA">
        <w:t xml:space="preserve">. Insufficient daylight is </w:t>
      </w:r>
      <w:r w:rsidR="004E70E5" w:rsidRPr="00A623AA">
        <w:t>linked to</w:t>
      </w:r>
      <w:r w:rsidR="006C2D40" w:rsidRPr="00A623AA">
        <w:t xml:space="preserve"> </w:t>
      </w:r>
      <w:r w:rsidR="00105D0F" w:rsidRPr="00A623AA">
        <w:t xml:space="preserve">higher risk of </w:t>
      </w:r>
      <w:r w:rsidR="006C2D40" w:rsidRPr="00A623AA">
        <w:t>depressive symptoms</w:t>
      </w:r>
      <w:r w:rsidR="00105D0F" w:rsidRPr="00A623AA">
        <w:t xml:space="preserve"> </w:t>
      </w:r>
      <w:r w:rsidR="00144C6A" w:rsidRPr="00A623AA">
        <w:fldChar w:fldCharType="begin"/>
      </w:r>
      <w:r w:rsidR="009E2EBF">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144C6A" w:rsidRPr="00A623AA">
        <w:fldChar w:fldCharType="separate"/>
      </w:r>
      <w:r w:rsidR="009E2EBF">
        <w:rPr>
          <w:noProof/>
        </w:rPr>
        <w:t>(</w:t>
      </w:r>
      <w:hyperlink w:anchor="_ENREF_2" w:tooltip="Evans, 2003 #17" w:history="1">
        <w:r w:rsidR="00037140">
          <w:rPr>
            <w:noProof/>
          </w:rPr>
          <w:t>Evans 2003</w:t>
        </w:r>
      </w:hyperlink>
      <w:r w:rsidR="009E2EBF">
        <w:rPr>
          <w:noProof/>
        </w:rPr>
        <w:t>)</w:t>
      </w:r>
      <w:r w:rsidR="00144C6A" w:rsidRPr="00A623AA">
        <w:fldChar w:fldCharType="end"/>
      </w:r>
      <w:r w:rsidR="00105D0F" w:rsidRPr="00A623AA">
        <w:t xml:space="preserve">. </w:t>
      </w:r>
      <w:r w:rsidR="002D136B" w:rsidRPr="00A623AA">
        <w:t>Therefore, I hypothesize that:</w:t>
      </w:r>
    </w:p>
    <w:p w:rsidR="002D136B" w:rsidRPr="00A623AA" w:rsidRDefault="002D136B" w:rsidP="00F02A94">
      <w:pPr>
        <w:autoSpaceDE w:val="0"/>
        <w:autoSpaceDN w:val="0"/>
        <w:adjustRightInd w:val="0"/>
        <w:snapToGrid w:val="0"/>
        <w:spacing w:line="480" w:lineRule="auto"/>
        <w:ind w:firstLine="0"/>
        <w:jc w:val="left"/>
      </w:pPr>
    </w:p>
    <w:p w:rsidR="00E83CB4" w:rsidRPr="00A623AA" w:rsidRDefault="002D136B" w:rsidP="00F02A94">
      <w:pPr>
        <w:autoSpaceDE w:val="0"/>
        <w:autoSpaceDN w:val="0"/>
        <w:adjustRightInd w:val="0"/>
        <w:snapToGrid w:val="0"/>
        <w:spacing w:line="480" w:lineRule="auto"/>
        <w:ind w:firstLine="0"/>
        <w:jc w:val="left"/>
      </w:pPr>
      <w:r w:rsidRPr="00A623AA">
        <w:rPr>
          <w:i/>
        </w:rPr>
        <w:t>Hypothesis 1:</w:t>
      </w:r>
      <w:r w:rsidRPr="00A623AA">
        <w:t xml:space="preserve"> </w:t>
      </w:r>
      <w:r w:rsidR="0099380D">
        <w:t>Among m</w:t>
      </w:r>
      <w:r w:rsidRPr="00A623AA">
        <w:t>igrant workers</w:t>
      </w:r>
      <w:r w:rsidR="0099380D">
        <w:t xml:space="preserve">, </w:t>
      </w:r>
      <w:r w:rsidRPr="00A623AA">
        <w:t xml:space="preserve">smaller living space and fewer </w:t>
      </w:r>
      <w:r w:rsidR="003E0CEA">
        <w:t xml:space="preserve">residential </w:t>
      </w:r>
      <w:r w:rsidRPr="00A623AA">
        <w:t xml:space="preserve">facilities (such as hot water, shower, bathroom, kitchen, TV, and air conditioner) </w:t>
      </w:r>
      <w:r w:rsidR="007A304C" w:rsidRPr="00A623AA">
        <w:t xml:space="preserve">are </w:t>
      </w:r>
      <w:r w:rsidR="0099380D">
        <w:t xml:space="preserve">associated with </w:t>
      </w:r>
      <w:r w:rsidRPr="00A623AA">
        <w:t>poor</w:t>
      </w:r>
      <w:r w:rsidR="00882C03" w:rsidRPr="00A623AA">
        <w:t>er</w:t>
      </w:r>
      <w:r w:rsidRPr="00A623AA">
        <w:t xml:space="preserve"> mental health. </w:t>
      </w:r>
    </w:p>
    <w:p w:rsidR="00E83CB4" w:rsidRPr="00A623AA" w:rsidRDefault="00E83CB4" w:rsidP="00F02A94">
      <w:pPr>
        <w:autoSpaceDE w:val="0"/>
        <w:autoSpaceDN w:val="0"/>
        <w:adjustRightInd w:val="0"/>
        <w:snapToGrid w:val="0"/>
        <w:spacing w:line="480" w:lineRule="auto"/>
        <w:ind w:firstLine="0"/>
        <w:jc w:val="left"/>
      </w:pPr>
    </w:p>
    <w:p w:rsidR="002D136B" w:rsidRPr="00A623AA" w:rsidRDefault="002D136B" w:rsidP="00F02A94">
      <w:pPr>
        <w:autoSpaceDE w:val="0"/>
        <w:autoSpaceDN w:val="0"/>
        <w:adjustRightInd w:val="0"/>
        <w:snapToGrid w:val="0"/>
        <w:spacing w:line="480" w:lineRule="auto"/>
        <w:ind w:firstLine="0"/>
        <w:jc w:val="left"/>
      </w:pPr>
      <w:r w:rsidRPr="00A623AA">
        <w:rPr>
          <w:i/>
        </w:rPr>
        <w:t>Working conditions</w:t>
      </w:r>
    </w:p>
    <w:p w:rsidR="00E64C9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E64C97" w:rsidRPr="00A623AA">
        <w:rPr>
          <w:szCs w:val="24"/>
        </w:rPr>
        <w:t xml:space="preserve">A hundred years ago, Karl Marx discussed the association between production activities and worker’s mental health. </w:t>
      </w:r>
      <w:r w:rsidR="00E64C97" w:rsidRPr="00A623AA">
        <w:rPr>
          <w:rFonts w:eastAsia="SimSun"/>
          <w:szCs w:val="24"/>
        </w:rPr>
        <w:t>Marx use</w:t>
      </w:r>
      <w:r w:rsidR="004F5DEC">
        <w:rPr>
          <w:rFonts w:eastAsia="SimSun"/>
          <w:szCs w:val="24"/>
        </w:rPr>
        <w:t>d</w:t>
      </w:r>
      <w:r w:rsidR="00E64C97" w:rsidRPr="00A623AA">
        <w:rPr>
          <w:rFonts w:eastAsia="SimSun"/>
          <w:szCs w:val="24"/>
        </w:rPr>
        <w:t xml:space="preserve"> the concept of “alienation” to explain the </w:t>
      </w:r>
      <w:r w:rsidR="00E64C97" w:rsidRPr="00A623AA">
        <w:rPr>
          <w:szCs w:val="24"/>
        </w:rPr>
        <w:t xml:space="preserve">experience of workers </w:t>
      </w:r>
      <w:r w:rsidR="001E6AF9">
        <w:rPr>
          <w:szCs w:val="24"/>
        </w:rPr>
        <w:t xml:space="preserve">in </w:t>
      </w:r>
      <w:r w:rsidR="00E64C97" w:rsidRPr="00A623AA">
        <w:rPr>
          <w:szCs w:val="24"/>
        </w:rPr>
        <w:t>factories</w:t>
      </w:r>
      <w:r w:rsidR="00E64C97" w:rsidRPr="00A623AA">
        <w:rPr>
          <w:rFonts w:eastAsia="SimSun"/>
          <w:szCs w:val="24"/>
        </w:rPr>
        <w:t xml:space="preserve">. </w:t>
      </w:r>
      <w:r w:rsidR="00882C03" w:rsidRPr="00A623AA">
        <w:rPr>
          <w:szCs w:val="24"/>
        </w:rPr>
        <w:t>He</w:t>
      </w:r>
      <w:r w:rsidR="00E64C97" w:rsidRPr="00A623AA">
        <w:rPr>
          <w:szCs w:val="24"/>
        </w:rPr>
        <w:t xml:space="preserve"> argued that w</w:t>
      </w:r>
      <w:r w:rsidR="00E64C97" w:rsidRPr="00A623AA">
        <w:rPr>
          <w:rFonts w:eastAsia="SimSun"/>
          <w:szCs w:val="24"/>
        </w:rPr>
        <w:t xml:space="preserve">hen labour is estranged and infused into </w:t>
      </w:r>
      <w:r w:rsidR="004F5DEC">
        <w:rPr>
          <w:rFonts w:eastAsia="SimSun"/>
          <w:szCs w:val="24"/>
        </w:rPr>
        <w:t xml:space="preserve">a </w:t>
      </w:r>
      <w:r w:rsidR="00E64C97" w:rsidRPr="00A623AA">
        <w:rPr>
          <w:rFonts w:eastAsia="SimSun"/>
          <w:szCs w:val="24"/>
        </w:rPr>
        <w:t xml:space="preserve">product, it no longer belongs to the worker. </w:t>
      </w:r>
      <w:r w:rsidR="00E64C97" w:rsidRPr="00A623AA">
        <w:rPr>
          <w:szCs w:val="24"/>
        </w:rPr>
        <w:t>P</w:t>
      </w:r>
      <w:r w:rsidR="00E64C97" w:rsidRPr="00A623AA">
        <w:rPr>
          <w:rFonts w:eastAsia="SimSun"/>
          <w:szCs w:val="24"/>
        </w:rPr>
        <w:t>roduction becomes “forced labour” which is external, unpleasant, and painful to the worker.</w:t>
      </w:r>
      <w:r w:rsidR="00E64C97" w:rsidRPr="00A623AA">
        <w:rPr>
          <w:szCs w:val="24"/>
        </w:rPr>
        <w:t xml:space="preserve"> </w:t>
      </w:r>
      <w:r w:rsidR="00E64C97" w:rsidRPr="00A623AA">
        <w:rPr>
          <w:rFonts w:eastAsia="SimSun"/>
          <w:szCs w:val="24"/>
        </w:rPr>
        <w:t>The production activity does not only alienate labour but also alienates the worker himself by “exerting power over him” and “emasculating the worker’s physical and mental energy, his personal life”</w:t>
      </w:r>
      <w:r w:rsidR="00E64C97" w:rsidRPr="00A623AA">
        <w:rPr>
          <w:szCs w:val="24"/>
        </w:rPr>
        <w:t xml:space="preserve"> </w:t>
      </w:r>
      <w:r w:rsidR="00144C6A" w:rsidRPr="00A623AA">
        <w:rPr>
          <w:szCs w:val="24"/>
        </w:rPr>
        <w:fldChar w:fldCharType="begin"/>
      </w:r>
      <w:r w:rsidR="009E2EBF">
        <w:rPr>
          <w:szCs w:val="24"/>
        </w:rPr>
        <w:instrText xml:space="preserve"> ADDIN EN.CITE &lt;EndNote&gt;&lt;Cite&gt;&lt;Author&gt;Elster&lt;/Author&gt;&lt;Year&gt;1989&lt;/Year&gt;&lt;RecNum&gt;22&lt;/RecNum&gt;&lt;Suffix&gt;: 40&lt;/Suffix&gt;&lt;DisplayText&gt;(Elster 1989: 40)&lt;/DisplayText&gt;&lt;record&gt;&lt;rec-number&gt;22&lt;/rec-number&gt;&lt;foreign-keys&gt;&lt;key app="EN" db-id="zzfev5r0pt2w2metaer5z9dtdrp52ae0pz0s"&gt;22&lt;/key&gt;&lt;/foreign-keys&gt;&lt;ref-type name="Book"&gt;6&lt;/ref-type&gt;&lt;contributors&gt;&lt;authors&gt;&lt;author&gt;Elster, Jon&lt;/author&gt;&lt;/authors&gt;&lt;/contributors&gt;&lt;titles&gt;&lt;title&gt;Karl Marx: a reader&lt;/title&gt;&lt;/titles&gt;&lt;dates&gt;&lt;year&gt;1989&lt;/year&gt;&lt;/dates&gt;&lt;pub-location&gt;Cambridge, UK&lt;/pub-location&gt;&lt;publisher&gt;Cambridge University Press&lt;/publisher&gt;&lt;isbn&gt;0521338328&lt;/isbn&gt;&lt;urls&gt;&lt;/urls&gt;&lt;/record&gt;&lt;/Cite&gt;&lt;/EndNote&gt;</w:instrText>
      </w:r>
      <w:r w:rsidR="00144C6A" w:rsidRPr="00A623AA">
        <w:rPr>
          <w:szCs w:val="24"/>
        </w:rPr>
        <w:fldChar w:fldCharType="separate"/>
      </w:r>
      <w:r w:rsidR="009E2EBF">
        <w:rPr>
          <w:noProof/>
          <w:szCs w:val="24"/>
        </w:rPr>
        <w:t>(</w:t>
      </w:r>
      <w:hyperlink w:anchor="_ENREF_1" w:tooltip="Elster, 1989 #22" w:history="1">
        <w:r w:rsidR="00037140">
          <w:rPr>
            <w:noProof/>
            <w:szCs w:val="24"/>
          </w:rPr>
          <w:t>Elster 1989: 40</w:t>
        </w:r>
      </w:hyperlink>
      <w:r w:rsidR="009E2EBF">
        <w:rPr>
          <w:noProof/>
          <w:szCs w:val="24"/>
        </w:rPr>
        <w:t>)</w:t>
      </w:r>
      <w:r w:rsidR="00144C6A" w:rsidRPr="00A623AA">
        <w:rPr>
          <w:szCs w:val="24"/>
        </w:rPr>
        <w:fldChar w:fldCharType="end"/>
      </w:r>
      <w:r w:rsidR="00E64C97" w:rsidRPr="00A623AA">
        <w:rPr>
          <w:rFonts w:eastAsia="SimSun"/>
          <w:szCs w:val="24"/>
        </w:rPr>
        <w:t>.</w:t>
      </w:r>
      <w:r w:rsidR="00600CFE" w:rsidRPr="00A623AA">
        <w:rPr>
          <w:szCs w:val="24"/>
        </w:rPr>
        <w:t xml:space="preserve"> According to Marx’s theory of alienation, the production activities directly affe</w:t>
      </w:r>
      <w:r w:rsidR="009B79D6" w:rsidRPr="00A623AA">
        <w:rPr>
          <w:szCs w:val="24"/>
        </w:rPr>
        <w:t>ct worker’s psychological well-being. Thus, w</w:t>
      </w:r>
      <w:r w:rsidR="00600CFE" w:rsidRPr="00A623AA">
        <w:rPr>
          <w:szCs w:val="24"/>
        </w:rPr>
        <w:t>orking conditions and labor right</w:t>
      </w:r>
      <w:r w:rsidR="009B79D6" w:rsidRPr="00A623AA">
        <w:rPr>
          <w:szCs w:val="24"/>
        </w:rPr>
        <w:t xml:space="preserve">s are important and major risk factors </w:t>
      </w:r>
      <w:r w:rsidR="000101D8">
        <w:rPr>
          <w:szCs w:val="24"/>
        </w:rPr>
        <w:t>that need to be considered when studying</w:t>
      </w:r>
      <w:r w:rsidR="00600CFE" w:rsidRPr="00A623AA">
        <w:rPr>
          <w:szCs w:val="24"/>
        </w:rPr>
        <w:t xml:space="preserve"> mental health problems</w:t>
      </w:r>
      <w:r w:rsidR="004826BB" w:rsidRPr="00A623AA">
        <w:rPr>
          <w:rFonts w:hint="eastAsia"/>
          <w:szCs w:val="24"/>
        </w:rPr>
        <w:t xml:space="preserve"> </w:t>
      </w:r>
      <w:r w:rsidR="004826BB" w:rsidRPr="00A623AA">
        <w:rPr>
          <w:szCs w:val="24"/>
        </w:rPr>
        <w:t>among</w:t>
      </w:r>
      <w:r w:rsidR="00600CFE" w:rsidRPr="00A623AA">
        <w:rPr>
          <w:szCs w:val="24"/>
        </w:rPr>
        <w:t xml:space="preserve"> </w:t>
      </w:r>
      <w:r w:rsidR="009B79D6" w:rsidRPr="00A623AA">
        <w:rPr>
          <w:szCs w:val="24"/>
        </w:rPr>
        <w:t xml:space="preserve">rural </w:t>
      </w:r>
      <w:r w:rsidR="00600CFE" w:rsidRPr="00A623AA">
        <w:rPr>
          <w:szCs w:val="24"/>
        </w:rPr>
        <w:t>migrant workers</w:t>
      </w:r>
      <w:r w:rsidR="009B79D6" w:rsidRPr="00A623AA">
        <w:rPr>
          <w:szCs w:val="24"/>
        </w:rPr>
        <w:t xml:space="preserve"> in China</w:t>
      </w:r>
      <w:r w:rsidR="00600CFE" w:rsidRPr="00A623AA">
        <w:rPr>
          <w:szCs w:val="24"/>
        </w:rPr>
        <w:t xml:space="preserve">. </w:t>
      </w:r>
    </w:p>
    <w:p w:rsidR="004826BB"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4826BB" w:rsidRPr="00A623AA">
        <w:rPr>
          <w:szCs w:val="24"/>
        </w:rPr>
        <w:t xml:space="preserve">Studies of contemporary migrant workers in Chinese cities found that delayed pay, working </w:t>
      </w:r>
      <w:r w:rsidR="00105FDB">
        <w:rPr>
          <w:szCs w:val="24"/>
        </w:rPr>
        <w:t xml:space="preserve">long </w:t>
      </w:r>
      <w:r w:rsidR="004826BB" w:rsidRPr="00A623AA">
        <w:rPr>
          <w:szCs w:val="24"/>
        </w:rPr>
        <w:t>hour</w:t>
      </w:r>
      <w:r w:rsidR="00105FDB">
        <w:rPr>
          <w:szCs w:val="24"/>
        </w:rPr>
        <w:t>s</w:t>
      </w:r>
      <w:r w:rsidR="004826BB" w:rsidRPr="00A623AA">
        <w:rPr>
          <w:szCs w:val="24"/>
        </w:rPr>
        <w:t>, and forced labor are positively</w:t>
      </w:r>
      <w:r w:rsidR="00095645" w:rsidRPr="00A623AA">
        <w:rPr>
          <w:szCs w:val="24"/>
        </w:rPr>
        <w:t xml:space="preserve"> associated with migrant worker</w:t>
      </w:r>
      <w:r w:rsidR="004826BB" w:rsidRPr="00A623AA">
        <w:rPr>
          <w:szCs w:val="24"/>
        </w:rPr>
        <w:t>s</w:t>
      </w:r>
      <w:r w:rsidR="00095645" w:rsidRPr="00A623AA">
        <w:rPr>
          <w:szCs w:val="24"/>
        </w:rPr>
        <w:t>’</w:t>
      </w:r>
      <w:r w:rsidR="004826BB" w:rsidRPr="00A623AA">
        <w:rPr>
          <w:szCs w:val="24"/>
        </w:rPr>
        <w:t xml:space="preserve"> psychological problems </w:t>
      </w:r>
      <w:r w:rsidR="00144C6A" w:rsidRPr="00A623AA">
        <w:rPr>
          <w:szCs w:val="24"/>
        </w:rPr>
        <w:fldChar w:fldCharType="begin">
          <w:fldData xml:space="preserve">PEVuZE5vdGU+PENpdGU+PEF1dGhvcj5MaXU8L0F1dGhvcj48WWVhcj4yMDExPC9ZZWFyPjxSZWNO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</w:fldData>
        </w:fldChar>
      </w:r>
      <w:r w:rsidR="00037140">
        <w:rPr>
          <w:szCs w:val="24"/>
        </w:rPr>
        <w:instrText xml:space="preserve"> ADDIN EN.CITE </w:instrText>
      </w:r>
      <w:r w:rsidR="00037140">
        <w:rPr>
          <w:szCs w:val="24"/>
        </w:rPr>
        <w:fldChar w:fldCharType="begin">
          <w:fldData xml:space="preserve">PEVuZE5vdGU+PENpdGU+PEF1dGhvcj5MaXU8L0F1dGhvcj48WWVhcj4yMDExPC9ZZWFyPjxSZWNO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</w:fldData>
        </w:fldChar>
      </w:r>
      <w:r w:rsidR="00037140">
        <w:rPr>
          <w:szCs w:val="24"/>
        </w:rPr>
        <w:instrText xml:space="preserve"> ADDIN EN.CITE.DATA </w:instrText>
      </w:r>
      <w:r w:rsidR="00037140">
        <w:rPr>
          <w:szCs w:val="24"/>
        </w:rPr>
      </w:r>
      <w:r w:rsidR="00037140">
        <w:rPr>
          <w:szCs w:val="24"/>
        </w:rPr>
        <w:fldChar w:fldCharType="end"/>
      </w:r>
      <w:r w:rsidR="00144C6A" w:rsidRPr="00A623AA">
        <w:rPr>
          <w:szCs w:val="24"/>
        </w:rPr>
      </w:r>
      <w:r w:rsidR="00144C6A" w:rsidRPr="00A623AA">
        <w:rPr>
          <w:szCs w:val="24"/>
        </w:rPr>
        <w:fldChar w:fldCharType="separate"/>
      </w:r>
      <w:r w:rsidR="00037140">
        <w:rPr>
          <w:noProof/>
          <w:szCs w:val="24"/>
        </w:rPr>
        <w:t>(</w:t>
      </w:r>
      <w:hyperlink w:anchor="_ENREF_19" w:tooltip="Liu, 2011 #15" w:history="1">
        <w:r w:rsidR="00037140">
          <w:rPr>
            <w:noProof/>
            <w:szCs w:val="24"/>
          </w:rPr>
          <w:t>Liu et al. 2011</w:t>
        </w:r>
      </w:hyperlink>
      <w:r w:rsidR="00037140">
        <w:rPr>
          <w:noProof/>
          <w:szCs w:val="24"/>
        </w:rPr>
        <w:t xml:space="preserve">; </w:t>
      </w:r>
      <w:hyperlink w:anchor="_ENREF_20" w:tooltip="Liu, 2011 #14" w:history="1">
        <w:r w:rsidR="00037140">
          <w:rPr>
            <w:noProof/>
            <w:szCs w:val="24"/>
          </w:rPr>
          <w:t>Liu 2011</w:t>
        </w:r>
      </w:hyperlink>
      <w:r w:rsidR="00037140">
        <w:rPr>
          <w:noProof/>
          <w:szCs w:val="24"/>
        </w:rPr>
        <w:t>)</w:t>
      </w:r>
      <w:r w:rsidR="00144C6A" w:rsidRPr="00A623AA">
        <w:rPr>
          <w:szCs w:val="24"/>
        </w:rPr>
        <w:fldChar w:fldCharType="end"/>
      </w:r>
      <w:r w:rsidR="004826BB" w:rsidRPr="00A623AA">
        <w:rPr>
          <w:szCs w:val="24"/>
        </w:rPr>
        <w:t xml:space="preserve">. </w:t>
      </w:r>
      <w:r w:rsidR="009678C8" w:rsidRPr="00A623AA">
        <w:rPr>
          <w:szCs w:val="24"/>
        </w:rPr>
        <w:t>Migrant workers who have experienced delayed pay may feel greater economic pre</w:t>
      </w:r>
      <w:r w:rsidR="00095645" w:rsidRPr="00A623AA">
        <w:rPr>
          <w:szCs w:val="24"/>
        </w:rPr>
        <w:t>ssure. Longer work</w:t>
      </w:r>
      <w:r w:rsidR="009678C8" w:rsidRPr="00A623AA">
        <w:rPr>
          <w:szCs w:val="24"/>
        </w:rPr>
        <w:t xml:space="preserve"> hours would leave migrant workers less leisure time to recover from work related stress. </w:t>
      </w:r>
      <w:r w:rsidR="00656784" w:rsidRPr="00A623AA">
        <w:rPr>
          <w:szCs w:val="24"/>
        </w:rPr>
        <w:t xml:space="preserve">If the productive activities are </w:t>
      </w:r>
      <w:r w:rsidR="00656784" w:rsidRPr="00A623AA">
        <w:rPr>
          <w:szCs w:val="24"/>
        </w:rPr>
        <w:lastRenderedPageBreak/>
        <w:t xml:space="preserve">forced, workers may develop more negative affect or resentment towards the employer. </w:t>
      </w:r>
      <w:r w:rsidR="009678C8" w:rsidRPr="00A623AA">
        <w:rPr>
          <w:szCs w:val="24"/>
        </w:rPr>
        <w:t>In addition, migrant workers who</w:t>
      </w:r>
      <w:r w:rsidR="009678C8" w:rsidRPr="00A623AA">
        <w:rPr>
          <w:rFonts w:hint="eastAsia"/>
          <w:szCs w:val="24"/>
        </w:rPr>
        <w:t xml:space="preserve"> </w:t>
      </w:r>
      <w:r w:rsidR="009678C8" w:rsidRPr="00A623AA">
        <w:rPr>
          <w:szCs w:val="24"/>
        </w:rPr>
        <w:t>have complained about labor rights issues are more likely to be mentally unhealthy</w:t>
      </w:r>
      <w:r w:rsidR="00656784" w:rsidRPr="00A623AA">
        <w:rPr>
          <w:szCs w:val="24"/>
        </w:rPr>
        <w:t xml:space="preserve"> </w:t>
      </w:r>
      <w:r w:rsidR="00144C6A" w:rsidRPr="00A623AA">
        <w:rPr>
          <w:szCs w:val="24"/>
        </w:rPr>
        <w:fldChar w:fldCharType="begin"/>
      </w:r>
      <w:r w:rsidR="00037140">
        <w:rPr>
          <w:szCs w:val="24"/>
        </w:rPr>
        <w:instrText xml:space="preserve"> ADDIN EN.CITE &lt;EndNote&gt;&lt;Cite&gt;&lt;Author&gt;Liu&lt;/Author&gt;&lt;Year&gt;2011&lt;/Year&gt;&lt;RecNum&gt;15&lt;/RecNum&gt;&lt;DisplayText&gt;(Liu et al. 2011)&lt;/DisplayText&gt;&lt;record&gt;&lt;rec-number&gt;15&lt;/rec-number&gt;&lt;foreign-keys&gt;&lt;key app="EN" db-id="zzfev5r0pt2w2metaer5z9dtdrp52ae0pz0s"&gt;15&lt;/key&gt;&lt;/foreign-keys&gt;&lt;ref-type name="Journal Article"&gt;17&lt;/ref-type&gt;&lt;contributors&gt;&lt;authors&gt;&lt;author&gt;Liu, Linpin&lt;/author&gt;&lt;author&gt;Zheng, Guanghuai&lt;/author&gt;&lt;author&gt;Sun, Zhongwei&lt;/author&gt;&lt;/authors&gt;&lt;/contributors&gt;&lt;titles&gt;&lt;title&gt;&lt;style face="normal" font="default" size="100%"&gt;L</w:instrText>
      </w:r>
      <w:r w:rsidR="00037140">
        <w:rPr>
          <w:rFonts w:hint="eastAsia"/>
          <w:szCs w:val="24"/>
        </w:rPr>
        <w:instrText>abor Rights and Mental Health: Survey on migrant workers in Pearl River Delta and Yangtze River Delta (&lt;/style&gt;&lt;style face="normal" font="default" charset="134" size="100%"&gt;</w:instrText>
      </w:r>
      <w:r w:rsidR="00037140">
        <w:rPr>
          <w:rFonts w:hint="eastAsia"/>
          <w:szCs w:val="24"/>
        </w:rPr>
        <w:instrText>劳动权益与精神健康——基于对长三角和珠三角外来工的问卷调查</w:instrText>
      </w:r>
      <w:r w:rsidR="00037140">
        <w:rPr>
          <w:rFonts w:hint="eastAsia"/>
          <w:szCs w:val="24"/>
        </w:rPr>
        <w:instrText>&lt;/style&gt;&lt;style face="normal" font="default" size="100%"&gt;)&lt;/style&gt;&lt;/title&gt;&lt;secondary-title&gt;Sociological Research (</w:instrText>
      </w:r>
      <w:r w:rsidR="00037140">
        <w:rPr>
          <w:rFonts w:hint="eastAsia"/>
          <w:szCs w:val="24"/>
        </w:rPr>
        <w:instrText>社会学研究</w:instrText>
      </w:r>
      <w:r w:rsidR="00037140">
        <w:rPr>
          <w:rFonts w:hint="eastAsia"/>
          <w:szCs w:val="24"/>
        </w:rPr>
        <w:instrText>)&lt;/secondary-title&gt;&lt;/titles&gt;&lt;periodical&gt;&lt;full-title&gt;Sociological Research (</w:instrText>
      </w:r>
      <w:r w:rsidR="00037140">
        <w:rPr>
          <w:rFonts w:hint="eastAsia"/>
          <w:szCs w:val="24"/>
        </w:rPr>
        <w:instrText>社会学研究</w:instrText>
      </w:r>
      <w:r w:rsidR="00037140">
        <w:rPr>
          <w:rFonts w:hint="eastAsia"/>
          <w:szCs w:val="24"/>
        </w:rPr>
        <w:instrText>)&lt;/full-title&gt;&lt;/periodical&gt;&lt;pages&gt;164-184&lt;/pages&gt;&lt;volume&gt;4&lt;/volume&gt;&lt;dates&gt;&lt;year&gt;2011&lt;/year&gt;&lt;/dates&gt;&lt;urls&gt;&lt;/url</w:instrText>
      </w:r>
      <w:r w:rsidR="00037140">
        <w:rPr>
          <w:szCs w:val="24"/>
        </w:rPr>
        <w:instrText>s&gt;&lt;/record&gt;&lt;/Cite&gt;&lt;/EndNote&gt;</w:instrText>
      </w:r>
      <w:r w:rsidR="00144C6A" w:rsidRPr="00A623AA">
        <w:rPr>
          <w:szCs w:val="24"/>
        </w:rPr>
        <w:fldChar w:fldCharType="separate"/>
      </w:r>
      <w:r w:rsidR="00037140">
        <w:rPr>
          <w:noProof/>
          <w:szCs w:val="24"/>
        </w:rPr>
        <w:t>(</w:t>
      </w:r>
      <w:hyperlink w:anchor="_ENREF_19" w:tooltip="Liu, 2011 #15" w:history="1">
        <w:r w:rsidR="00037140">
          <w:rPr>
            <w:noProof/>
            <w:szCs w:val="24"/>
          </w:rPr>
          <w:t>Liu et al. 2011</w:t>
        </w:r>
      </w:hyperlink>
      <w:r w:rsidR="00037140">
        <w:rPr>
          <w:noProof/>
          <w:szCs w:val="24"/>
        </w:rPr>
        <w:t>)</w:t>
      </w:r>
      <w:r w:rsidR="00144C6A" w:rsidRPr="00A623AA">
        <w:rPr>
          <w:szCs w:val="24"/>
        </w:rPr>
        <w:fldChar w:fldCharType="end"/>
      </w:r>
      <w:r w:rsidR="009678C8" w:rsidRPr="00A623AA">
        <w:rPr>
          <w:szCs w:val="24"/>
        </w:rPr>
        <w:t>.</w:t>
      </w:r>
      <w:r w:rsidR="00BD47F2" w:rsidRPr="00A623AA">
        <w:rPr>
          <w:szCs w:val="24"/>
        </w:rPr>
        <w:t xml:space="preserve"> </w:t>
      </w:r>
      <w:r w:rsidR="00C4420D" w:rsidRPr="00A623AA">
        <w:rPr>
          <w:szCs w:val="24"/>
        </w:rPr>
        <w:t>Moreover, working environments affect migrant workers’ mental health. Exposure to poisonous particles, toxic gas and noise, and lack of safety protections, may direct</w:t>
      </w:r>
      <w:r w:rsidR="00FE1141">
        <w:rPr>
          <w:szCs w:val="24"/>
        </w:rPr>
        <w:t>ly</w:t>
      </w:r>
      <w:r w:rsidR="00C4420D" w:rsidRPr="00A623AA">
        <w:rPr>
          <w:szCs w:val="24"/>
        </w:rPr>
        <w:t xml:space="preserve"> harm the </w:t>
      </w:r>
      <w:r w:rsidR="00EC7DE2" w:rsidRPr="00A623AA">
        <w:rPr>
          <w:szCs w:val="24"/>
        </w:rPr>
        <w:t xml:space="preserve">physical </w:t>
      </w:r>
      <w:r w:rsidR="00C4420D" w:rsidRPr="00A623AA">
        <w:rPr>
          <w:szCs w:val="24"/>
        </w:rPr>
        <w:t>health and mental health of migrant workers</w:t>
      </w:r>
      <w:r w:rsidR="00C4420D" w:rsidRPr="00A623AA">
        <w:rPr>
          <w:rFonts w:hint="eastAsia"/>
          <w:szCs w:val="24"/>
        </w:rPr>
        <w:t xml:space="preserve"> </w:t>
      </w:r>
      <w:r w:rsidR="00144C6A" w:rsidRPr="00A623AA">
        <w:rPr>
          <w:szCs w:val="24"/>
        </w:rPr>
        <w:fldChar w:fldCharType="begin"/>
      </w:r>
      <w:r w:rsidR="00037140">
        <w:rPr>
          <w:szCs w:val="24"/>
        </w:rPr>
        <w:instrText xml:space="preserve"> ADDIN EN.CITE &lt;EndNote&gt;&lt;Cite&gt;&lt;Author&gt;Liu&lt;/Author&gt;&lt;Year&gt;2011&lt;/Year&gt;&lt;RecNum&gt;15&lt;/RecNum&gt;&lt;DisplayText&gt;(Liu et al. 2011)&lt;/DisplayText&gt;&lt;record&gt;&lt;rec-number&gt;15&lt;/rec-number&gt;&lt;foreign-keys&gt;&lt;key app="EN" db-id="zzfev5r0pt2w2metaer5z9dtdrp52ae0pz0s"&gt;15&lt;/key&gt;&lt;/foreign-keys&gt;&lt;ref-type name="Journal Article"&gt;17&lt;/ref-type&gt;&lt;contributors&gt;&lt;authors&gt;&lt;author&gt;Liu, Linpin&lt;/author&gt;&lt;author&gt;Zheng, Guanghuai&lt;/author&gt;&lt;author&gt;Sun, Zhongwei&lt;/author&gt;&lt;/authors&gt;&lt;/contributors&gt;&lt;titles&gt;&lt;title&gt;&lt;style face="normal" font="default" size="100%"&gt;L</w:instrText>
      </w:r>
      <w:r w:rsidR="00037140">
        <w:rPr>
          <w:rFonts w:hint="eastAsia"/>
          <w:szCs w:val="24"/>
        </w:rPr>
        <w:instrText>abor Rights and Mental Health: Survey on migrant workers in Pearl River Delta and Yangtze River Delta (&lt;/style&gt;&lt;style face="normal" font="default" charset="134" size="100%"&gt;</w:instrText>
      </w:r>
      <w:r w:rsidR="00037140">
        <w:rPr>
          <w:rFonts w:hint="eastAsia"/>
          <w:szCs w:val="24"/>
        </w:rPr>
        <w:instrText>劳动权益与精神健康——基于对长三角和珠三角外来工的问卷调查</w:instrText>
      </w:r>
      <w:r w:rsidR="00037140">
        <w:rPr>
          <w:rFonts w:hint="eastAsia"/>
          <w:szCs w:val="24"/>
        </w:rPr>
        <w:instrText>&lt;/style&gt;&lt;style face="normal" font="default" size="100%"&gt;)&lt;/style&gt;&lt;/title&gt;&lt;secondary-title&gt;Sociological Research (</w:instrText>
      </w:r>
      <w:r w:rsidR="00037140">
        <w:rPr>
          <w:rFonts w:hint="eastAsia"/>
          <w:szCs w:val="24"/>
        </w:rPr>
        <w:instrText>社会学研究</w:instrText>
      </w:r>
      <w:r w:rsidR="00037140">
        <w:rPr>
          <w:rFonts w:hint="eastAsia"/>
          <w:szCs w:val="24"/>
        </w:rPr>
        <w:instrText>)&lt;/secondary-title&gt;&lt;/titles&gt;&lt;periodical&gt;&lt;full-title&gt;Sociological Research (</w:instrText>
      </w:r>
      <w:r w:rsidR="00037140">
        <w:rPr>
          <w:rFonts w:hint="eastAsia"/>
          <w:szCs w:val="24"/>
        </w:rPr>
        <w:instrText>社会学研究</w:instrText>
      </w:r>
      <w:r w:rsidR="00037140">
        <w:rPr>
          <w:rFonts w:hint="eastAsia"/>
          <w:szCs w:val="24"/>
        </w:rPr>
        <w:instrText>)&lt;/full-title&gt;&lt;/periodical&gt;&lt;pages&gt;164-184&lt;/pages&gt;&lt;volume&gt;4&lt;/volume&gt;&lt;dates&gt;&lt;year&gt;2011&lt;/year&gt;&lt;/dates&gt;&lt;urls&gt;&lt;/url</w:instrText>
      </w:r>
      <w:r w:rsidR="00037140">
        <w:rPr>
          <w:szCs w:val="24"/>
        </w:rPr>
        <w:instrText>s&gt;&lt;/record&gt;&lt;/Cite&gt;&lt;/EndNote&gt;</w:instrText>
      </w:r>
      <w:r w:rsidR="00144C6A" w:rsidRPr="00A623AA">
        <w:rPr>
          <w:szCs w:val="24"/>
        </w:rPr>
        <w:fldChar w:fldCharType="separate"/>
      </w:r>
      <w:r w:rsidR="00037140">
        <w:rPr>
          <w:noProof/>
          <w:szCs w:val="24"/>
        </w:rPr>
        <w:t>(</w:t>
      </w:r>
      <w:hyperlink w:anchor="_ENREF_19" w:tooltip="Liu, 2011 #15" w:history="1">
        <w:r w:rsidR="00037140">
          <w:rPr>
            <w:noProof/>
            <w:szCs w:val="24"/>
          </w:rPr>
          <w:t>Liu et al. 2011</w:t>
        </w:r>
      </w:hyperlink>
      <w:r w:rsidR="00037140">
        <w:rPr>
          <w:noProof/>
          <w:szCs w:val="24"/>
        </w:rPr>
        <w:t>)</w:t>
      </w:r>
      <w:r w:rsidR="00144C6A" w:rsidRPr="00A623AA">
        <w:rPr>
          <w:szCs w:val="24"/>
        </w:rPr>
        <w:fldChar w:fldCharType="end"/>
      </w:r>
      <w:r w:rsidR="00C4420D" w:rsidRPr="00A623AA">
        <w:rPr>
          <w:szCs w:val="24"/>
        </w:rPr>
        <w:t xml:space="preserve">. </w:t>
      </w:r>
    </w:p>
    <w:p w:rsidR="007A304C" w:rsidRPr="00A623AA" w:rsidRDefault="007A304C" w:rsidP="00F02A94">
      <w:pPr>
        <w:autoSpaceDE w:val="0"/>
        <w:autoSpaceDN w:val="0"/>
        <w:adjustRightInd w:val="0"/>
        <w:snapToGrid w:val="0"/>
        <w:spacing w:line="480" w:lineRule="auto"/>
        <w:ind w:firstLine="0"/>
        <w:jc w:val="left"/>
        <w:rPr>
          <w:szCs w:val="24"/>
        </w:rPr>
      </w:pPr>
    </w:p>
    <w:p w:rsidR="00E83CB4" w:rsidRPr="00A623AA" w:rsidRDefault="007A304C" w:rsidP="00F02A94">
      <w:pPr>
        <w:autoSpaceDE w:val="0"/>
        <w:autoSpaceDN w:val="0"/>
        <w:adjustRightInd w:val="0"/>
        <w:snapToGrid w:val="0"/>
        <w:spacing w:line="480" w:lineRule="auto"/>
        <w:ind w:firstLine="0"/>
        <w:jc w:val="left"/>
        <w:rPr>
          <w:szCs w:val="24"/>
        </w:rPr>
      </w:pPr>
      <w:r w:rsidRPr="00A623AA">
        <w:rPr>
          <w:i/>
          <w:szCs w:val="24"/>
        </w:rPr>
        <w:t>Hypothesis 2</w:t>
      </w:r>
      <w:r w:rsidRPr="00A623AA">
        <w:rPr>
          <w:szCs w:val="24"/>
        </w:rPr>
        <w:t xml:space="preserve">: Poor working </w:t>
      </w:r>
      <w:r w:rsidR="00287C56">
        <w:rPr>
          <w:szCs w:val="24"/>
        </w:rPr>
        <w:t xml:space="preserve">conditions </w:t>
      </w:r>
      <w:r w:rsidR="003E0CEA">
        <w:rPr>
          <w:szCs w:val="24"/>
        </w:rPr>
        <w:t xml:space="preserve">are associated with lower </w:t>
      </w:r>
      <w:r w:rsidRPr="00A623AA">
        <w:rPr>
          <w:szCs w:val="24"/>
        </w:rPr>
        <w:t xml:space="preserve">mental health </w:t>
      </w:r>
      <w:r w:rsidR="00095645" w:rsidRPr="00A623AA">
        <w:rPr>
          <w:szCs w:val="24"/>
        </w:rPr>
        <w:t>of</w:t>
      </w:r>
      <w:r w:rsidRPr="00A623AA">
        <w:rPr>
          <w:szCs w:val="24"/>
        </w:rPr>
        <w:t xml:space="preserve"> migrant workers. </w:t>
      </w:r>
    </w:p>
    <w:p w:rsidR="009B79D6" w:rsidRPr="003E0CEA" w:rsidRDefault="009B79D6" w:rsidP="00F02A94">
      <w:pPr>
        <w:autoSpaceDE w:val="0"/>
        <w:autoSpaceDN w:val="0"/>
        <w:adjustRightInd w:val="0"/>
        <w:snapToGrid w:val="0"/>
        <w:spacing w:line="480" w:lineRule="auto"/>
        <w:ind w:firstLine="0"/>
        <w:jc w:val="left"/>
        <w:rPr>
          <w:szCs w:val="24"/>
        </w:rPr>
      </w:pPr>
    </w:p>
    <w:p w:rsidR="007A304C" w:rsidRPr="00A623AA" w:rsidRDefault="00552FE2" w:rsidP="00F02A94">
      <w:pPr>
        <w:autoSpaceDE w:val="0"/>
        <w:autoSpaceDN w:val="0"/>
        <w:adjustRightInd w:val="0"/>
        <w:snapToGrid w:val="0"/>
        <w:spacing w:line="480" w:lineRule="auto"/>
        <w:ind w:firstLine="0"/>
        <w:jc w:val="left"/>
        <w:rPr>
          <w:szCs w:val="24"/>
        </w:rPr>
      </w:pPr>
      <w:r w:rsidRPr="00A623AA">
        <w:rPr>
          <w:i/>
        </w:rPr>
        <w:t xml:space="preserve">Crime </w:t>
      </w:r>
      <w:r w:rsidR="007A304C" w:rsidRPr="00A623AA">
        <w:rPr>
          <w:i/>
        </w:rPr>
        <w:t>Victimization</w:t>
      </w:r>
    </w:p>
    <w:p w:rsidR="00A1082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9B79D6" w:rsidRPr="00A623AA">
        <w:rPr>
          <w:szCs w:val="24"/>
        </w:rPr>
        <w:t xml:space="preserve">In </w:t>
      </w:r>
      <w:r w:rsidR="00A10827" w:rsidRPr="00A623AA">
        <w:rPr>
          <w:szCs w:val="24"/>
        </w:rPr>
        <w:t>Chinese cities</w:t>
      </w:r>
      <w:r w:rsidR="009B79D6" w:rsidRPr="00A623AA">
        <w:rPr>
          <w:szCs w:val="24"/>
        </w:rPr>
        <w:t>, the local residents often attribute</w:t>
      </w:r>
      <w:r w:rsidR="00A10827" w:rsidRPr="00A623AA">
        <w:rPr>
          <w:szCs w:val="24"/>
        </w:rPr>
        <w:t xml:space="preserve"> increased crime rates</w:t>
      </w:r>
      <w:r w:rsidR="009B79D6" w:rsidRPr="00A623AA">
        <w:rPr>
          <w:szCs w:val="24"/>
        </w:rPr>
        <w:t xml:space="preserve"> to the inflow of rural migrant workers</w:t>
      </w:r>
      <w:r w:rsidR="00A10827" w:rsidRPr="00A623AA">
        <w:rPr>
          <w:szCs w:val="24"/>
        </w:rPr>
        <w:t xml:space="preserve">. National Police data showed that the number crimes committed by migrant workers </w:t>
      </w:r>
      <w:r w:rsidR="009B79D6" w:rsidRPr="00A623AA">
        <w:rPr>
          <w:szCs w:val="24"/>
        </w:rPr>
        <w:t>accounts for</w:t>
      </w:r>
      <w:r w:rsidR="00A10827" w:rsidRPr="00A623AA">
        <w:rPr>
          <w:szCs w:val="24"/>
        </w:rPr>
        <w:t xml:space="preserve"> about 1/3 o</w:t>
      </w:r>
      <w:r w:rsidR="009B79D6" w:rsidRPr="00A623AA">
        <w:rPr>
          <w:szCs w:val="24"/>
        </w:rPr>
        <w:t>f the total in 2000 a</w:t>
      </w:r>
      <w:r w:rsidR="00CB1EEA" w:rsidRPr="00A623AA">
        <w:rPr>
          <w:szCs w:val="24"/>
        </w:rPr>
        <w:t>nd over</w:t>
      </w:r>
      <w:r w:rsidR="00A10827" w:rsidRPr="00A623AA">
        <w:rPr>
          <w:szCs w:val="24"/>
        </w:rPr>
        <w:t xml:space="preserve"> 50%</w:t>
      </w:r>
      <w:r w:rsidR="00CB1EEA" w:rsidRPr="00A623AA">
        <w:rPr>
          <w:szCs w:val="24"/>
        </w:rPr>
        <w:t xml:space="preserve"> of crimes </w:t>
      </w:r>
      <w:r w:rsidR="00A10827" w:rsidRPr="00A623AA">
        <w:rPr>
          <w:szCs w:val="24"/>
        </w:rPr>
        <w:t>in medium and large cities</w:t>
      </w:r>
      <w:r w:rsidR="003C48C1" w:rsidRPr="00A623AA">
        <w:rPr>
          <w:szCs w:val="24"/>
        </w:rPr>
        <w:t xml:space="preserve"> </w:t>
      </w:r>
      <w:r w:rsidR="00CB1EEA" w:rsidRPr="00A623AA">
        <w:rPr>
          <w:szCs w:val="24"/>
        </w:rPr>
        <w:t>was committed by migrants, because these cities have</w:t>
      </w:r>
      <w:r w:rsidR="003C48C1" w:rsidRPr="00A623AA">
        <w:rPr>
          <w:szCs w:val="24"/>
        </w:rPr>
        <w:t xml:space="preserve"> larger shares of migrant population</w:t>
      </w:r>
      <w:r w:rsidR="004F0282" w:rsidRPr="00A623AA">
        <w:rPr>
          <w:rFonts w:hint="eastAsia"/>
          <w:szCs w:val="24"/>
        </w:rPr>
        <w:t xml:space="preserve"> </w:t>
      </w:r>
      <w:r w:rsidR="00144C6A" w:rsidRPr="00A623AA">
        <w:rPr>
          <w:szCs w:val="24"/>
        </w:rPr>
        <w:fldChar w:fldCharType="begin"/>
      </w:r>
      <w:r w:rsidR="009E2EBF">
        <w:rPr>
          <w:szCs w:val="24"/>
        </w:rPr>
        <w:instrText xml:space="preserve"> ADDIN EN.CITE &lt;EndNote&gt;&lt;Cite&gt;&lt;Author&gt;Wang&lt;/Author&gt;&lt;Year&gt;2002&lt;/Year&gt;&lt;RecNum&gt;26&lt;/RecNum&gt;&lt;DisplayText&gt;(Wang 2002)&lt;/DisplayText&gt;&lt;record&gt;&lt;rec-number&gt;26&lt;/rec-number&gt;&lt;foreign-keys&gt;&lt;key app="EN" db-id="zzfev5r0pt2w2metaer5z9dtdrp52ae0pz0s"&gt;26&lt;/key&gt;&lt;/foreign-keys&gt;&lt;ref-type name="Book"&gt;6&lt;/ref-type&gt;&lt;contributors&gt;&lt;authors&gt;&lt;author&gt;Wang, Zhimin&lt;/author&gt;&lt;/authors&gt;&lt;/contributors&gt;&lt;titles&gt;&lt;title&gt;&lt;style face="normal" font="default" size="100%"&gt;Crime of Migrant Workers in Contemporary China (&lt;/style&gt;&lt;style face="normal" fon</w:instrText>
      </w:r>
      <w:r w:rsidR="009E2EBF">
        <w:rPr>
          <w:rFonts w:hint="eastAsia"/>
          <w:szCs w:val="24"/>
        </w:rPr>
        <w:instrText>t="default" charset="134" size="100%"&gt;</w:instrText>
      </w:r>
      <w:r w:rsidR="009E2EBF">
        <w:rPr>
          <w:rFonts w:hint="eastAsia"/>
          <w:szCs w:val="24"/>
        </w:rPr>
        <w:instrText>当前中国流动人口犯罪研究</w:instrText>
      </w:r>
      <w:r w:rsidR="009E2EBF">
        <w:rPr>
          <w:rFonts w:hint="eastAsia"/>
          <w:szCs w:val="24"/>
        </w:rPr>
        <w:instrText>&lt;/style&gt;&lt;style face="normal" font="default" size="100%"&gt;)&lt;/style&gt;&lt;/title&gt;&lt;/titles&gt;&lt;dates&gt;&lt;year&gt;2002&lt;/year&gt;&lt;/dates&gt;&lt;pub-location&gt;Beijing&lt;/pub-location&gt;&lt;publisher&gt;Chinese People&amp;apos;s Public Security Univer</w:instrText>
      </w:r>
      <w:r w:rsidR="009E2EBF">
        <w:rPr>
          <w:szCs w:val="24"/>
        </w:rPr>
        <w:instrText>sity Press&lt;/publisher&gt;&lt;urls&gt;&lt;/urls&gt;&lt;/record&gt;&lt;/Cite&gt;&lt;/EndNote&gt;</w:instrText>
      </w:r>
      <w:r w:rsidR="00144C6A" w:rsidRPr="00A623AA">
        <w:rPr>
          <w:szCs w:val="24"/>
        </w:rPr>
        <w:fldChar w:fldCharType="separate"/>
      </w:r>
      <w:r w:rsidR="009E2EBF">
        <w:rPr>
          <w:noProof/>
          <w:szCs w:val="24"/>
        </w:rPr>
        <w:t>(</w:t>
      </w:r>
      <w:hyperlink w:anchor="_ENREF_27" w:tooltip="Wang, 2002 #26" w:history="1">
        <w:r w:rsidR="00037140">
          <w:rPr>
            <w:noProof/>
            <w:szCs w:val="24"/>
          </w:rPr>
          <w:t>Wang 2002</w:t>
        </w:r>
      </w:hyperlink>
      <w:r w:rsidR="009E2EBF">
        <w:rPr>
          <w:noProof/>
          <w:szCs w:val="24"/>
        </w:rPr>
        <w:t>)</w:t>
      </w:r>
      <w:r w:rsidR="00144C6A" w:rsidRPr="00A623AA">
        <w:rPr>
          <w:szCs w:val="24"/>
        </w:rPr>
        <w:fldChar w:fldCharType="end"/>
      </w:r>
      <w:r w:rsidR="00A10827" w:rsidRPr="00A623AA">
        <w:rPr>
          <w:szCs w:val="24"/>
        </w:rPr>
        <w:t xml:space="preserve">. However, migrant workers are also more likely </w:t>
      </w:r>
      <w:r w:rsidR="00B84AE2" w:rsidRPr="00A623AA">
        <w:rPr>
          <w:szCs w:val="24"/>
        </w:rPr>
        <w:t>than local residents to become victims of violent crimes</w:t>
      </w:r>
      <w:r w:rsidR="004F0282" w:rsidRPr="00A623AA">
        <w:rPr>
          <w:rFonts w:hint="eastAsia"/>
          <w:szCs w:val="24"/>
        </w:rPr>
        <w:t xml:space="preserve"> </w:t>
      </w:r>
      <w:r w:rsidR="00144C6A" w:rsidRPr="00A623AA">
        <w:rPr>
          <w:szCs w:val="24"/>
        </w:rPr>
        <w:fldChar w:fldCharType="begin"/>
      </w:r>
      <w:r w:rsidR="009E2EBF">
        <w:rPr>
          <w:szCs w:val="24"/>
        </w:rPr>
        <w:instrText xml:space="preserve"> ADDIN EN.CITE &lt;EndNote&gt;&lt;Cite&gt;&lt;Author&gt;Xu&lt;/Author&gt;&lt;Year&gt;2005&lt;/Year&gt;&lt;RecNum&gt;27&lt;/RecNum&gt;&lt;DisplayText&gt;(Xu and Song 2005)&lt;/DisplayText&gt;&lt;record&gt;&lt;rec-number&gt;27&lt;/rec-number&gt;&lt;foreign-keys&gt;&lt;key app="EN" db-id="zzfev5r0pt2w2metaer5z9dtdrp52ae0pz0s"&gt;27&lt;/key&gt;&lt;/foreign-keys&gt;&lt;ref-type name="Journal Article"&gt;17&lt;/ref-type&gt;&lt;contributors&gt;&lt;authors&gt;&lt;author&gt;Xu, Jianhua&lt;/author&gt;&lt;author&gt;Song, Xiaoming&lt;/author&gt;&lt;/authors&gt;&lt;/contributors&gt;&lt;titles&gt;&lt;title&gt;&lt;style face="normal" font="default" size="100%"&gt;A Study of the Demographic Charac</w:instrText>
      </w:r>
      <w:r w:rsidR="009E2EBF">
        <w:rPr>
          <w:rFonts w:hint="eastAsia"/>
          <w:szCs w:val="24"/>
        </w:rPr>
        <w:instrText>teristics of Offenders and Victims in Pearl River Delta (&lt;/style&gt;&lt;style face="normal" font="default" charset="134" size="100%"&gt;</w:instrText>
      </w:r>
      <w:r w:rsidR="009E2EBF">
        <w:rPr>
          <w:rFonts w:hint="eastAsia"/>
          <w:szCs w:val="24"/>
        </w:rPr>
        <w:instrText>珠江三角洲刑事犯罪人被害人的人口特征分析</w:instrText>
      </w:r>
      <w:r w:rsidR="009E2EBF">
        <w:rPr>
          <w:rFonts w:hint="eastAsia"/>
          <w:szCs w:val="24"/>
        </w:rPr>
        <w:instrText>&lt;/style&gt;&lt;style face="normal" font="default" size="100%"&gt;)&lt;/style&gt;&lt;/title&gt;&lt;secondary-title&gt;&lt;style face="normal" font="default" size="100%"&gt;South China Population (&lt;/style&gt;&lt;style face="normal" font="default" charset="134" size="100%"&gt;</w:instrText>
      </w:r>
      <w:r w:rsidR="009E2EBF">
        <w:rPr>
          <w:rFonts w:hint="eastAsia"/>
          <w:szCs w:val="24"/>
        </w:rPr>
        <w:instrText>南方人口</w:instrText>
      </w:r>
      <w:r w:rsidR="009E2EBF">
        <w:rPr>
          <w:rFonts w:hint="eastAsia"/>
          <w:szCs w:val="24"/>
        </w:rPr>
        <w:instrText>&lt;/style&gt;&lt;style face="normal" font="default" size="100%"&gt;)&lt;/style&gt;&lt;/secondary-title&gt;&lt;/titles&gt;&lt;periodical&gt;&lt;full-title&gt;South China Population (</w:instrText>
      </w:r>
      <w:r w:rsidR="009E2EBF">
        <w:rPr>
          <w:rFonts w:hint="eastAsia"/>
          <w:szCs w:val="24"/>
        </w:rPr>
        <w:instrText>南方人口</w:instrText>
      </w:r>
      <w:r w:rsidR="009E2EBF">
        <w:rPr>
          <w:rFonts w:hint="eastAsia"/>
          <w:szCs w:val="24"/>
        </w:rPr>
        <w:instrText>)&lt;/full-title&gt;&lt;/periodical&gt;&lt;pages&gt;&lt;style face="normal" font="default" charset="134" size="100%"&gt;36-43&lt;/style&gt;&lt;/pages&gt;&lt;volume&gt;&lt;style face="normal" font="default" charset="134" size="100%"&gt;20&lt;/style&gt;&lt;/volume&gt;&lt;dates&gt;&lt;year&gt;2005&lt;/year&gt;&lt;/dates&gt;</w:instrText>
      </w:r>
      <w:r w:rsidR="009E2EBF">
        <w:rPr>
          <w:szCs w:val="24"/>
        </w:rPr>
        <w:instrText>&lt;urls&gt;&lt;/urls&gt;&lt;/record&gt;&lt;/Cite&gt;&lt;/EndNote&gt;</w:instrText>
      </w:r>
      <w:r w:rsidR="00144C6A" w:rsidRPr="00A623AA">
        <w:rPr>
          <w:szCs w:val="24"/>
        </w:rPr>
        <w:fldChar w:fldCharType="separate"/>
      </w:r>
      <w:r w:rsidR="009E2EBF">
        <w:rPr>
          <w:noProof/>
          <w:szCs w:val="24"/>
        </w:rPr>
        <w:t>(</w:t>
      </w:r>
      <w:hyperlink w:anchor="_ENREF_32" w:tooltip="Xu, 2005 #27" w:history="1">
        <w:r w:rsidR="00037140">
          <w:rPr>
            <w:noProof/>
            <w:szCs w:val="24"/>
          </w:rPr>
          <w:t>Xu and Song 2005</w:t>
        </w:r>
      </w:hyperlink>
      <w:r w:rsidR="009E2EBF">
        <w:rPr>
          <w:noProof/>
          <w:szCs w:val="24"/>
        </w:rPr>
        <w:t>)</w:t>
      </w:r>
      <w:r w:rsidR="00144C6A" w:rsidRPr="00A623AA">
        <w:rPr>
          <w:szCs w:val="24"/>
        </w:rPr>
        <w:fldChar w:fldCharType="end"/>
      </w:r>
      <w:r w:rsidR="00B84AE2" w:rsidRPr="00A623AA">
        <w:rPr>
          <w:szCs w:val="24"/>
        </w:rPr>
        <w:t xml:space="preserve">. </w:t>
      </w:r>
    </w:p>
    <w:p w:rsidR="00552FE2" w:rsidRPr="00A623AA" w:rsidRDefault="00CB1EEA" w:rsidP="00F02A94">
      <w:pPr>
        <w:autoSpaceDE w:val="0"/>
        <w:autoSpaceDN w:val="0"/>
        <w:adjustRightInd w:val="0"/>
        <w:snapToGrid w:val="0"/>
        <w:spacing w:line="480" w:lineRule="auto"/>
        <w:ind w:firstLine="0"/>
        <w:jc w:val="left"/>
        <w:rPr>
          <w:szCs w:val="24"/>
        </w:rPr>
      </w:pPr>
      <w:r w:rsidRPr="00A623AA">
        <w:rPr>
          <w:szCs w:val="24"/>
        </w:rPr>
        <w:tab/>
      </w:r>
      <w:r w:rsidR="00366793" w:rsidRPr="00A623AA">
        <w:rPr>
          <w:szCs w:val="24"/>
        </w:rPr>
        <w:t xml:space="preserve">Numerous studies have documented the distress stemmed from crime victimization </w:t>
      </w:r>
      <w:r w:rsidR="00144C6A" w:rsidRPr="00A623AA">
        <w:rPr>
          <w:szCs w:val="24"/>
        </w:rPr>
        <w:fldChar w:fldCharType="begin"/>
      </w:r>
      <w:r w:rsidR="009E2EBF">
        <w:rPr>
          <w:szCs w:val="24"/>
        </w:rPr>
        <w:instrText xml:space="preserve"> ADDIN EN.CITE &lt;EndNote&gt;&lt;Cite&gt;&lt;Author&gt;MacMillan&lt;/Author&gt;&lt;Year&gt;2001&lt;/Year&gt;&lt;RecNum&gt;23&lt;/RecNum&gt;&lt;DisplayText&gt;(MacMillan 2001)&lt;/DisplayText&gt;&lt;record&gt;&lt;rec-number&gt;23&lt;/rec-number&gt;&lt;foreign-keys&gt;&lt;key app="EN" db-id="zzfev5r0pt2w2metaer5z9dtdrp52ae0pz0s"&gt;23&lt;/key&gt;&lt;/foreign-keys&gt;&lt;ref-type name="Journal Article"&gt;17&lt;/ref-type&gt;&lt;contributors&gt;&lt;authors&gt;&lt;author&gt;MacMillan, Ross&lt;/author&gt;&lt;/authors&gt;&lt;/contributors&gt;&lt;titles&gt;&lt;title&gt;Violence and the life course: The consequences of victimization for personal and social development&lt;/title&gt;&lt;secondary-title&gt;Annual Review of Sociology&lt;/secondary-title&gt;&lt;/titles&gt;&lt;periodical&gt;&lt;full-title&gt;Annual Review of Sociology&lt;/full-title&gt;&lt;/periodical&gt;&lt;pages&gt;1-22&lt;/pages&gt;&lt;volume&gt;27&lt;/volume&gt;&lt;dates&gt;&lt;year&gt;2001&lt;/year&gt;&lt;/dates&gt;&lt;isbn&gt;0360-0572&lt;/isbn&gt;&lt;urls&gt;&lt;/urls&gt;&lt;/record&gt;&lt;/Cite&gt;&lt;/EndNote&gt;</w:instrText>
      </w:r>
      <w:r w:rsidR="00144C6A" w:rsidRPr="00A623AA">
        <w:rPr>
          <w:szCs w:val="24"/>
        </w:rPr>
        <w:fldChar w:fldCharType="separate"/>
      </w:r>
      <w:r w:rsidR="009E2EBF">
        <w:rPr>
          <w:noProof/>
          <w:szCs w:val="24"/>
        </w:rPr>
        <w:t>(</w:t>
      </w:r>
      <w:hyperlink w:anchor="_ENREF_22" w:tooltip="MacMillan, 2001 #23" w:history="1">
        <w:r w:rsidR="00037140">
          <w:rPr>
            <w:noProof/>
            <w:szCs w:val="24"/>
          </w:rPr>
          <w:t>MacMillan 2001</w:t>
        </w:r>
      </w:hyperlink>
      <w:r w:rsidR="009E2EBF">
        <w:rPr>
          <w:noProof/>
          <w:szCs w:val="24"/>
        </w:rPr>
        <w:t>)</w:t>
      </w:r>
      <w:r w:rsidR="00144C6A" w:rsidRPr="00A623AA">
        <w:rPr>
          <w:szCs w:val="24"/>
        </w:rPr>
        <w:fldChar w:fldCharType="end"/>
      </w:r>
      <w:r w:rsidR="00366793" w:rsidRPr="00A623AA">
        <w:rPr>
          <w:szCs w:val="24"/>
        </w:rPr>
        <w:t xml:space="preserve">. Victims of physical and sexual abuse have higher prevalence of anxiety, depression, and post-traumatic stress disorder (PTSD) symptomology </w:t>
      </w:r>
      <w:r w:rsidR="00144C6A" w:rsidRPr="00A623AA">
        <w:rPr>
          <w:szCs w:val="24"/>
        </w:rPr>
        <w:fldChar w:fldCharType="begin"/>
      </w:r>
      <w:r w:rsidR="009E2EBF">
        <w:rPr>
          <w:szCs w:val="24"/>
        </w:rPr>
        <w:instrText xml:space="preserve"> ADDIN EN.CITE &lt;EndNote&gt;&lt;Cite&gt;&lt;Author&gt;Hjorth&lt;/Author&gt;&lt;Year&gt;1982&lt;/Year&gt;&lt;RecNum&gt;25&lt;/RecNum&gt;&lt;DisplayText&gt;(Hjorth and Ostrov 1982)&lt;/DisplayText&gt;&lt;record&gt;&lt;rec-number&gt;25&lt;/rec-number&gt;&lt;foreign-keys&gt;&lt;key app="EN" db-id="zzfev5r0pt2w2metaer5z9dtdrp52ae0pz0s"&gt;25&lt;/key&gt;&lt;/foreign-keys&gt;&lt;ref-type name="Journal Article"&gt;17&lt;/ref-type&gt;&lt;contributors&gt;&lt;authors&gt;&lt;author&gt;Hjorth, Craig W&lt;/author&gt;&lt;author&gt;Ostrov, Eric&lt;/author&gt;&lt;/authors&gt;&lt;/contributors&gt;&lt;titles&gt;&lt;title&gt;The self-image of physically abused adolescents&lt;/title&gt;&lt;secondary-title&gt;Journal of Youth and Adolescence&lt;/secondary-title&gt;&lt;/titles&gt;&lt;periodical&gt;&lt;full-title&gt;Journal of Youth and Adolescence&lt;/full-title&gt;&lt;/periodical&gt;&lt;pages&gt;71-76&lt;/pages&gt;&lt;volume&gt;11&lt;/volume&gt;&lt;number&gt;2&lt;/number&gt;&lt;dates&gt;&lt;year&gt;1982&lt;/year&gt;&lt;/dates&gt;&lt;isbn&gt;0047-2891&lt;/isbn&gt;&lt;urls&gt;&lt;/urls&gt;&lt;/record&gt;&lt;/Cite&gt;&lt;/EndNote&gt;</w:instrText>
      </w:r>
      <w:r w:rsidR="00144C6A" w:rsidRPr="00A623AA">
        <w:rPr>
          <w:szCs w:val="24"/>
        </w:rPr>
        <w:fldChar w:fldCharType="separate"/>
      </w:r>
      <w:r w:rsidR="009E2EBF">
        <w:rPr>
          <w:noProof/>
          <w:szCs w:val="24"/>
        </w:rPr>
        <w:t>(</w:t>
      </w:r>
      <w:hyperlink w:anchor="_ENREF_7" w:tooltip="Hjorth, 1982 #25" w:history="1">
        <w:r w:rsidR="00037140">
          <w:rPr>
            <w:noProof/>
            <w:szCs w:val="24"/>
          </w:rPr>
          <w:t>Hjorth and Ostrov 1982</w:t>
        </w:r>
      </w:hyperlink>
      <w:r w:rsidR="009E2EBF">
        <w:rPr>
          <w:noProof/>
          <w:szCs w:val="24"/>
        </w:rPr>
        <w:t>)</w:t>
      </w:r>
      <w:r w:rsidR="00144C6A" w:rsidRPr="00A623AA">
        <w:rPr>
          <w:szCs w:val="24"/>
        </w:rPr>
        <w:fldChar w:fldCharType="end"/>
      </w:r>
      <w:r w:rsidR="00366793" w:rsidRPr="00A623AA">
        <w:rPr>
          <w:szCs w:val="24"/>
        </w:rPr>
        <w:t xml:space="preserve">. </w:t>
      </w:r>
      <w:r w:rsidR="00FB7176" w:rsidRPr="00A623AA">
        <w:rPr>
          <w:szCs w:val="24"/>
        </w:rPr>
        <w:t xml:space="preserve">Kilpartrick et al. </w:t>
      </w:r>
      <w:r w:rsidR="00144C6A" w:rsidRPr="00A623AA">
        <w:rPr>
          <w:szCs w:val="24"/>
        </w:rPr>
        <w:fldChar w:fldCharType="begin"/>
      </w:r>
      <w:r w:rsidR="009E2EBF">
        <w:rPr>
          <w:szCs w:val="24"/>
        </w:rPr>
        <w:instrText xml:space="preserve"> ADDIN EN.CITE &lt;EndNote&gt;&lt;Cite ExcludeAuth="1"&gt;&lt;Author&gt;Kilpatrick&lt;/Author&gt;&lt;Year&gt;1985&lt;/Year&gt;&lt;RecNum&gt;24&lt;/RecNum&gt;&lt;DisplayText&gt;(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144C6A" w:rsidRPr="00A623AA">
        <w:rPr>
          <w:szCs w:val="24"/>
        </w:rPr>
        <w:fldChar w:fldCharType="separate"/>
      </w:r>
      <w:r w:rsidR="009E2EBF">
        <w:rPr>
          <w:noProof/>
          <w:szCs w:val="24"/>
        </w:rPr>
        <w:t>(</w:t>
      </w:r>
      <w:hyperlink w:anchor="_ENREF_13" w:tooltip="Kilpatrick, 1985 #24" w:history="1">
        <w:r w:rsidR="00037140">
          <w:rPr>
            <w:noProof/>
            <w:szCs w:val="24"/>
          </w:rPr>
          <w:t>1985</w:t>
        </w:r>
      </w:hyperlink>
      <w:r w:rsidR="009E2EBF">
        <w:rPr>
          <w:noProof/>
          <w:szCs w:val="24"/>
        </w:rPr>
        <w:t>)</w:t>
      </w:r>
      <w:r w:rsidR="00144C6A" w:rsidRPr="00A623AA">
        <w:rPr>
          <w:szCs w:val="24"/>
        </w:rPr>
        <w:fldChar w:fldCharType="end"/>
      </w:r>
      <w:r w:rsidR="00FB7176" w:rsidRPr="00A623AA">
        <w:rPr>
          <w:szCs w:val="24"/>
        </w:rPr>
        <w:t xml:space="preserve"> found that</w:t>
      </w:r>
      <w:r w:rsidR="00D8278F" w:rsidRPr="00A623AA">
        <w:rPr>
          <w:szCs w:val="24"/>
        </w:rPr>
        <w:t xml:space="preserve"> victims have significantly higher</w:t>
      </w:r>
      <w:r w:rsidR="00FB7176" w:rsidRPr="00A623AA">
        <w:rPr>
          <w:szCs w:val="24"/>
        </w:rPr>
        <w:t xml:space="preserve"> rates of “nervous breakdowns”, </w:t>
      </w:r>
      <w:r w:rsidR="00552FE2" w:rsidRPr="00A623AA">
        <w:rPr>
          <w:szCs w:val="24"/>
        </w:rPr>
        <w:t>suicidal ideation, and suicide attempts than nonvictims</w:t>
      </w:r>
      <w:r w:rsidR="00FB7176" w:rsidRPr="00A623AA">
        <w:rPr>
          <w:szCs w:val="24"/>
        </w:rPr>
        <w:t xml:space="preserve"> </w:t>
      </w:r>
      <w:r w:rsidR="00552FE2" w:rsidRPr="00A623AA">
        <w:rPr>
          <w:szCs w:val="24"/>
        </w:rPr>
        <w:t xml:space="preserve">. Victims of attempted rape, completed rape, and attempted sexual molestation </w:t>
      </w:r>
      <w:r w:rsidR="004B1B05" w:rsidRPr="00A623AA">
        <w:rPr>
          <w:szCs w:val="24"/>
        </w:rPr>
        <w:t>are more likely to have mental health problems</w:t>
      </w:r>
      <w:r w:rsidR="00552FE2" w:rsidRPr="00A623AA">
        <w:rPr>
          <w:szCs w:val="24"/>
        </w:rPr>
        <w:t xml:space="preserve"> than </w:t>
      </w:r>
      <w:r w:rsidR="004F5DEC">
        <w:rPr>
          <w:szCs w:val="24"/>
        </w:rPr>
        <w:t xml:space="preserve">do </w:t>
      </w:r>
      <w:r w:rsidR="00552FE2" w:rsidRPr="00A623AA">
        <w:rPr>
          <w:szCs w:val="24"/>
        </w:rPr>
        <w:t>victims of attempted robbery, completed robbery, aggravated assault, or completed molestation</w:t>
      </w:r>
      <w:r w:rsidR="00D8278F" w:rsidRPr="00A623AA">
        <w:rPr>
          <w:szCs w:val="24"/>
        </w:rPr>
        <w:t xml:space="preserve"> </w:t>
      </w:r>
      <w:r w:rsidR="00144C6A" w:rsidRPr="00A623AA">
        <w:rPr>
          <w:szCs w:val="24"/>
        </w:rPr>
        <w:fldChar w:fldCharType="begin"/>
      </w:r>
      <w:r w:rsidR="009E2EBF">
        <w:rPr>
          <w:szCs w:val="24"/>
        </w:rPr>
        <w:instrText xml:space="preserve"> ADDIN EN.CITE &lt;EndNote&gt;&lt;Cite&gt;&lt;Author&gt;Kilpatrick&lt;/Author&gt;&lt;Year&gt;1985&lt;/Year&gt;&lt;RecNum&gt;24&lt;/RecNum&gt;&lt;DisplayText&gt;(Kilpatrick et al. 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144C6A" w:rsidRPr="00A623AA">
        <w:rPr>
          <w:szCs w:val="24"/>
        </w:rPr>
        <w:fldChar w:fldCharType="separate"/>
      </w:r>
      <w:r w:rsidR="009E2EBF">
        <w:rPr>
          <w:noProof/>
          <w:szCs w:val="24"/>
        </w:rPr>
        <w:t>(</w:t>
      </w:r>
      <w:hyperlink w:anchor="_ENREF_13" w:tooltip="Kilpatrick, 1985 #24" w:history="1">
        <w:r w:rsidR="00037140">
          <w:rPr>
            <w:noProof/>
            <w:szCs w:val="24"/>
          </w:rPr>
          <w:t>Kilpatrick et al. 1985</w:t>
        </w:r>
      </w:hyperlink>
      <w:r w:rsidR="009E2EBF">
        <w:rPr>
          <w:noProof/>
          <w:szCs w:val="24"/>
        </w:rPr>
        <w:t>)</w:t>
      </w:r>
      <w:r w:rsidR="00144C6A" w:rsidRPr="00A623AA">
        <w:rPr>
          <w:szCs w:val="24"/>
        </w:rPr>
        <w:fldChar w:fldCharType="end"/>
      </w:r>
      <w:r w:rsidR="00D8278F" w:rsidRPr="00A623AA">
        <w:rPr>
          <w:szCs w:val="24"/>
        </w:rPr>
        <w:t xml:space="preserve">. </w:t>
      </w:r>
    </w:p>
    <w:p w:rsidR="000E7480" w:rsidRPr="00A623AA" w:rsidRDefault="000E7480" w:rsidP="00F02A94">
      <w:pPr>
        <w:autoSpaceDE w:val="0"/>
        <w:autoSpaceDN w:val="0"/>
        <w:adjustRightInd w:val="0"/>
        <w:snapToGrid w:val="0"/>
        <w:spacing w:line="480" w:lineRule="auto"/>
        <w:ind w:firstLine="0"/>
        <w:jc w:val="left"/>
        <w:rPr>
          <w:szCs w:val="24"/>
        </w:rPr>
      </w:pPr>
    </w:p>
    <w:p w:rsidR="000E7480" w:rsidRPr="00A623AA" w:rsidRDefault="000E7480" w:rsidP="00F02A94">
      <w:pPr>
        <w:autoSpaceDE w:val="0"/>
        <w:autoSpaceDN w:val="0"/>
        <w:adjustRightInd w:val="0"/>
        <w:snapToGrid w:val="0"/>
        <w:spacing w:line="480" w:lineRule="auto"/>
        <w:ind w:firstLine="0"/>
        <w:jc w:val="left"/>
        <w:rPr>
          <w:szCs w:val="24"/>
        </w:rPr>
      </w:pPr>
      <w:r w:rsidRPr="00A623AA">
        <w:rPr>
          <w:i/>
          <w:szCs w:val="24"/>
        </w:rPr>
        <w:t>Hypothesis 3</w:t>
      </w:r>
      <w:r w:rsidRPr="00A623AA">
        <w:rPr>
          <w:szCs w:val="24"/>
        </w:rPr>
        <w:t xml:space="preserve">: </w:t>
      </w:r>
      <w:r w:rsidR="008850DC" w:rsidRPr="00A623AA">
        <w:rPr>
          <w:szCs w:val="24"/>
        </w:rPr>
        <w:t>Crime victimi</w:t>
      </w:r>
      <w:r w:rsidR="00613F97" w:rsidRPr="00A623AA">
        <w:rPr>
          <w:szCs w:val="24"/>
        </w:rPr>
        <w:t xml:space="preserve">zation is associated with worse </w:t>
      </w:r>
      <w:r w:rsidR="003E0CEA">
        <w:rPr>
          <w:szCs w:val="24"/>
        </w:rPr>
        <w:t>mental</w:t>
      </w:r>
      <w:r w:rsidR="008850DC" w:rsidRPr="00A623AA">
        <w:rPr>
          <w:szCs w:val="24"/>
        </w:rPr>
        <w:t xml:space="preserve"> health of migrant workers</w:t>
      </w:r>
      <w:r w:rsidR="00D47E46" w:rsidRPr="00A623AA">
        <w:rPr>
          <w:szCs w:val="24"/>
        </w:rPr>
        <w:t xml:space="preserve">. </w:t>
      </w:r>
    </w:p>
    <w:p w:rsidR="000D759C" w:rsidRPr="00A623AA" w:rsidRDefault="000D759C" w:rsidP="00F02A94">
      <w:pPr>
        <w:autoSpaceDE w:val="0"/>
        <w:autoSpaceDN w:val="0"/>
        <w:adjustRightInd w:val="0"/>
        <w:snapToGrid w:val="0"/>
        <w:spacing w:line="480" w:lineRule="auto"/>
        <w:ind w:firstLine="0"/>
        <w:jc w:val="left"/>
        <w:rPr>
          <w:szCs w:val="24"/>
        </w:rPr>
      </w:pPr>
    </w:p>
    <w:p w:rsidR="00276DC9" w:rsidRPr="00A623AA" w:rsidRDefault="00C90524" w:rsidP="00F02A94">
      <w:pPr>
        <w:autoSpaceDE w:val="0"/>
        <w:autoSpaceDN w:val="0"/>
        <w:adjustRightInd w:val="0"/>
        <w:snapToGrid w:val="0"/>
        <w:spacing w:line="480" w:lineRule="auto"/>
        <w:ind w:firstLine="0"/>
        <w:jc w:val="left"/>
        <w:rPr>
          <w:i/>
          <w:szCs w:val="24"/>
        </w:rPr>
      </w:pPr>
      <w:r w:rsidRPr="00A623AA">
        <w:rPr>
          <w:i/>
          <w:szCs w:val="24"/>
        </w:rPr>
        <w:t>The Role of E</w:t>
      </w:r>
      <w:r w:rsidR="00276DC9" w:rsidRPr="00A623AA">
        <w:rPr>
          <w:i/>
          <w:szCs w:val="24"/>
        </w:rPr>
        <w:t>ducation</w:t>
      </w:r>
    </w:p>
    <w:p w:rsidR="00D77A0C" w:rsidRPr="00A623AA" w:rsidRDefault="00C14E94" w:rsidP="00F02A94">
      <w:pPr>
        <w:autoSpaceDE w:val="0"/>
        <w:autoSpaceDN w:val="0"/>
        <w:adjustRightInd w:val="0"/>
        <w:snapToGrid w:val="0"/>
        <w:spacing w:line="480" w:lineRule="auto"/>
        <w:ind w:firstLine="0"/>
        <w:jc w:val="left"/>
        <w:rPr>
          <w:szCs w:val="24"/>
        </w:rPr>
      </w:pPr>
      <w:r w:rsidRPr="00A623AA">
        <w:rPr>
          <w:szCs w:val="24"/>
        </w:rPr>
        <w:tab/>
      </w:r>
      <w:r w:rsidR="00F21882" w:rsidRPr="00A623AA">
        <w:rPr>
          <w:szCs w:val="24"/>
        </w:rPr>
        <w:t>Migrant workers with higher education</w:t>
      </w:r>
      <w:r w:rsidR="00C53C03" w:rsidRPr="00A623AA">
        <w:rPr>
          <w:szCs w:val="24"/>
        </w:rPr>
        <w:t>al levels</w:t>
      </w:r>
      <w:r w:rsidR="00F21882" w:rsidRPr="00A623AA">
        <w:rPr>
          <w:szCs w:val="24"/>
        </w:rPr>
        <w:t xml:space="preserve"> tend to </w:t>
      </w:r>
      <w:r w:rsidR="00C53C03" w:rsidRPr="00A623AA">
        <w:rPr>
          <w:szCs w:val="24"/>
        </w:rPr>
        <w:t>experience</w:t>
      </w:r>
      <w:r w:rsidR="00F21882" w:rsidRPr="00A623AA">
        <w:rPr>
          <w:szCs w:val="24"/>
        </w:rPr>
        <w:t xml:space="preserve"> better working conditions,</w:t>
      </w:r>
      <w:r w:rsidR="00E61832">
        <w:rPr>
          <w:szCs w:val="24"/>
        </w:rPr>
        <w:t xml:space="preserve"> residential </w:t>
      </w:r>
      <w:r w:rsidR="00F21882" w:rsidRPr="00A623AA">
        <w:rPr>
          <w:szCs w:val="24"/>
        </w:rPr>
        <w:t>environment, higher income</w:t>
      </w:r>
      <w:r w:rsidR="00E61832">
        <w:rPr>
          <w:szCs w:val="24"/>
        </w:rPr>
        <w:t>,</w:t>
      </w:r>
      <w:r w:rsidR="00F21882" w:rsidRPr="00A623AA">
        <w:rPr>
          <w:szCs w:val="24"/>
        </w:rPr>
        <w:t xml:space="preserve"> and </w:t>
      </w:r>
      <w:r w:rsidR="00C53C03" w:rsidRPr="00A623AA">
        <w:rPr>
          <w:szCs w:val="24"/>
        </w:rPr>
        <w:t>l</w:t>
      </w:r>
      <w:r w:rsidR="00E61832">
        <w:rPr>
          <w:szCs w:val="24"/>
        </w:rPr>
        <w:t>ower</w:t>
      </w:r>
      <w:r w:rsidR="00C53C03" w:rsidRPr="00A623AA">
        <w:rPr>
          <w:szCs w:val="24"/>
        </w:rPr>
        <w:t xml:space="preserve"> </w:t>
      </w:r>
      <w:r w:rsidR="00F21882" w:rsidRPr="00A623AA">
        <w:rPr>
          <w:szCs w:val="24"/>
        </w:rPr>
        <w:t>migration</w:t>
      </w:r>
      <w:r w:rsidR="00C53C03" w:rsidRPr="00A623AA">
        <w:rPr>
          <w:szCs w:val="24"/>
        </w:rPr>
        <w:t xml:space="preserve"> stress</w:t>
      </w:r>
      <w:r w:rsidR="00F21882" w:rsidRPr="00A623AA">
        <w:rPr>
          <w:szCs w:val="24"/>
        </w:rPr>
        <w:t xml:space="preserve">. </w:t>
      </w:r>
      <w:r w:rsidR="0039198D" w:rsidRPr="00A623AA">
        <w:rPr>
          <w:szCs w:val="24"/>
        </w:rPr>
        <w:t>Therefore, educational level is expected to be associated with better ps</w:t>
      </w:r>
      <w:r w:rsidR="004B1B7B" w:rsidRPr="00A623AA">
        <w:rPr>
          <w:szCs w:val="24"/>
        </w:rPr>
        <w:t xml:space="preserve">ychological health. In addition to this direct impact, how </w:t>
      </w:r>
      <w:r w:rsidR="004A0D9A">
        <w:rPr>
          <w:szCs w:val="24"/>
        </w:rPr>
        <w:t>individuals</w:t>
      </w:r>
      <w:r w:rsidR="004B1B7B" w:rsidRPr="00A623AA">
        <w:rPr>
          <w:szCs w:val="24"/>
        </w:rPr>
        <w:t xml:space="preserve"> deal with environmental occurrences and life circumstances vary along the line of education. E</w:t>
      </w:r>
      <w:r w:rsidR="00C53C03" w:rsidRPr="00A623AA">
        <w:rPr>
          <w:szCs w:val="24"/>
        </w:rPr>
        <w:t xml:space="preserve">ducational level could </w:t>
      </w:r>
      <w:r w:rsidR="004B1B7B" w:rsidRPr="00A623AA">
        <w:rPr>
          <w:szCs w:val="24"/>
        </w:rPr>
        <w:t>moderate</w:t>
      </w:r>
      <w:r w:rsidR="00C53C03" w:rsidRPr="00A623AA">
        <w:rPr>
          <w:szCs w:val="24"/>
        </w:rPr>
        <w:t xml:space="preserve"> the relationship between </w:t>
      </w:r>
      <w:r w:rsidR="004B1B7B" w:rsidRPr="00A623AA">
        <w:rPr>
          <w:szCs w:val="24"/>
        </w:rPr>
        <w:t>stressful experience</w:t>
      </w:r>
      <w:r w:rsidR="004A0D9A">
        <w:rPr>
          <w:szCs w:val="24"/>
        </w:rPr>
        <w:t>s</w:t>
      </w:r>
      <w:r w:rsidR="00C53C03" w:rsidRPr="00A623AA">
        <w:rPr>
          <w:szCs w:val="24"/>
        </w:rPr>
        <w:t xml:space="preserve"> and mental health in one of the two ways. </w:t>
      </w:r>
    </w:p>
    <w:p w:rsidR="00276DC9" w:rsidRPr="00A623AA" w:rsidRDefault="00D77A0C" w:rsidP="00F02A94">
      <w:pPr>
        <w:autoSpaceDE w:val="0"/>
        <w:autoSpaceDN w:val="0"/>
        <w:adjustRightInd w:val="0"/>
        <w:snapToGrid w:val="0"/>
        <w:spacing w:line="480" w:lineRule="auto"/>
        <w:ind w:firstLine="0"/>
        <w:jc w:val="left"/>
        <w:rPr>
          <w:szCs w:val="24"/>
        </w:rPr>
      </w:pPr>
      <w:r w:rsidRPr="00A623AA">
        <w:rPr>
          <w:szCs w:val="24"/>
        </w:rPr>
        <w:tab/>
      </w:r>
      <w:r w:rsidR="00C53C03" w:rsidRPr="00A623AA">
        <w:rPr>
          <w:szCs w:val="24"/>
        </w:rPr>
        <w:t>First, the mental health of h</w:t>
      </w:r>
      <w:r w:rsidR="004968C4" w:rsidRPr="00A623AA">
        <w:rPr>
          <w:szCs w:val="24"/>
        </w:rPr>
        <w:t xml:space="preserve">ighly educated migrant workers </w:t>
      </w:r>
      <w:r w:rsidR="0039198D" w:rsidRPr="00A623AA">
        <w:rPr>
          <w:szCs w:val="24"/>
        </w:rPr>
        <w:t xml:space="preserve">may </w:t>
      </w:r>
      <w:r w:rsidR="00C53C03" w:rsidRPr="00A623AA">
        <w:rPr>
          <w:szCs w:val="24"/>
        </w:rPr>
        <w:t>be more adversely affected by</w:t>
      </w:r>
      <w:r w:rsidR="0039198D" w:rsidRPr="00A623AA">
        <w:rPr>
          <w:szCs w:val="24"/>
        </w:rPr>
        <w:t xml:space="preserve"> </w:t>
      </w:r>
      <w:r w:rsidR="00C3297D" w:rsidRPr="00A623AA">
        <w:rPr>
          <w:szCs w:val="24"/>
        </w:rPr>
        <w:t>risk factors</w:t>
      </w:r>
      <w:r w:rsidR="0039198D" w:rsidRPr="00A623AA">
        <w:rPr>
          <w:szCs w:val="24"/>
        </w:rPr>
        <w:t>, such as poor living environment and harsh working conditions</w:t>
      </w:r>
      <w:r w:rsidR="004968C4" w:rsidRPr="00A623AA">
        <w:rPr>
          <w:szCs w:val="24"/>
        </w:rPr>
        <w:t xml:space="preserve">, and life </w:t>
      </w:r>
      <w:r w:rsidR="00C3297D" w:rsidRPr="00A623AA">
        <w:rPr>
          <w:szCs w:val="24"/>
        </w:rPr>
        <w:t>shocks</w:t>
      </w:r>
      <w:r w:rsidRPr="00A623AA">
        <w:rPr>
          <w:szCs w:val="24"/>
        </w:rPr>
        <w:t>,</w:t>
      </w:r>
      <w:r w:rsidR="004968C4" w:rsidRPr="00A623AA">
        <w:rPr>
          <w:szCs w:val="24"/>
        </w:rPr>
        <w:t xml:space="preserve"> </w:t>
      </w:r>
      <w:r w:rsidR="00C53C03" w:rsidRPr="00A623AA">
        <w:rPr>
          <w:szCs w:val="24"/>
        </w:rPr>
        <w:t xml:space="preserve">than </w:t>
      </w:r>
      <w:r w:rsidR="004968C4" w:rsidRPr="00A623AA">
        <w:rPr>
          <w:szCs w:val="24"/>
        </w:rPr>
        <w:t xml:space="preserve">those </w:t>
      </w:r>
      <w:r w:rsidR="00C53C03" w:rsidRPr="00A623AA">
        <w:rPr>
          <w:szCs w:val="24"/>
        </w:rPr>
        <w:t>with</w:t>
      </w:r>
      <w:r w:rsidR="004968C4" w:rsidRPr="00A623AA">
        <w:rPr>
          <w:szCs w:val="24"/>
        </w:rPr>
        <w:t xml:space="preserve"> low</w:t>
      </w:r>
      <w:r w:rsidR="00C53C03" w:rsidRPr="00A623AA">
        <w:rPr>
          <w:szCs w:val="24"/>
        </w:rPr>
        <w:t>er</w:t>
      </w:r>
      <w:r w:rsidR="004968C4" w:rsidRPr="00A623AA">
        <w:rPr>
          <w:szCs w:val="24"/>
        </w:rPr>
        <w:t xml:space="preserve"> education. Migrant workers with higher levels of education tend to </w:t>
      </w:r>
      <w:r w:rsidR="00D965A9" w:rsidRPr="00A623AA">
        <w:rPr>
          <w:szCs w:val="24"/>
        </w:rPr>
        <w:t>expect a higher</w:t>
      </w:r>
      <w:r w:rsidR="004968C4" w:rsidRPr="00A623AA">
        <w:rPr>
          <w:szCs w:val="24"/>
        </w:rPr>
        <w:t xml:space="preserve"> </w:t>
      </w:r>
      <w:r w:rsidR="00D965A9" w:rsidRPr="00A623AA">
        <w:rPr>
          <w:szCs w:val="24"/>
        </w:rPr>
        <w:t xml:space="preserve">socioeconomic </w:t>
      </w:r>
      <w:r w:rsidR="00C53C03" w:rsidRPr="00A623AA">
        <w:rPr>
          <w:szCs w:val="24"/>
        </w:rPr>
        <w:t>advancement</w:t>
      </w:r>
      <w:r w:rsidR="004968C4" w:rsidRPr="00A623AA">
        <w:rPr>
          <w:szCs w:val="24"/>
        </w:rPr>
        <w:t xml:space="preserve"> in migration destinations</w:t>
      </w:r>
      <w:r w:rsidR="00C53C03" w:rsidRPr="00A623AA">
        <w:rPr>
          <w:szCs w:val="24"/>
        </w:rPr>
        <w:t xml:space="preserve"> and </w:t>
      </w:r>
      <w:r w:rsidR="00263677" w:rsidRPr="00A623AA">
        <w:rPr>
          <w:szCs w:val="24"/>
        </w:rPr>
        <w:t>decent</w:t>
      </w:r>
      <w:r w:rsidR="00D965A9" w:rsidRPr="00A623AA">
        <w:rPr>
          <w:szCs w:val="24"/>
        </w:rPr>
        <w:t xml:space="preserve"> </w:t>
      </w:r>
      <w:r w:rsidR="00C53C03" w:rsidRPr="00A623AA">
        <w:rPr>
          <w:szCs w:val="24"/>
        </w:rPr>
        <w:t>working and living conditions</w:t>
      </w:r>
      <w:r w:rsidR="004968C4" w:rsidRPr="00A623AA">
        <w:rPr>
          <w:szCs w:val="24"/>
        </w:rPr>
        <w:t xml:space="preserve">. The discrepancy between </w:t>
      </w:r>
      <w:r w:rsidR="00C14E94" w:rsidRPr="00A623AA">
        <w:rPr>
          <w:szCs w:val="24"/>
        </w:rPr>
        <w:t xml:space="preserve">the reality and their expectations </w:t>
      </w:r>
      <w:r w:rsidRPr="00A623AA">
        <w:rPr>
          <w:szCs w:val="24"/>
        </w:rPr>
        <w:t>produce</w:t>
      </w:r>
      <w:r w:rsidR="003C280A" w:rsidRPr="00A623AA">
        <w:rPr>
          <w:szCs w:val="24"/>
        </w:rPr>
        <w:t>s</w:t>
      </w:r>
      <w:r w:rsidRPr="00A623AA">
        <w:rPr>
          <w:szCs w:val="24"/>
        </w:rPr>
        <w:t xml:space="preserve"> feelings of </w:t>
      </w:r>
      <w:r w:rsidR="003C280A" w:rsidRPr="00A623AA">
        <w:rPr>
          <w:szCs w:val="24"/>
        </w:rPr>
        <w:t xml:space="preserve">dissatisfaction, </w:t>
      </w:r>
      <w:r w:rsidRPr="00A623AA">
        <w:rPr>
          <w:szCs w:val="24"/>
        </w:rPr>
        <w:t xml:space="preserve">disappointment and unfairness. Given their high expectations, highly educated migrant workers may be more sensitive to poor working and living conditions and </w:t>
      </w:r>
      <w:r w:rsidR="00E61832">
        <w:rPr>
          <w:szCs w:val="24"/>
        </w:rPr>
        <w:t xml:space="preserve">more likely to be disturbed by </w:t>
      </w:r>
      <w:r w:rsidRPr="00A623AA">
        <w:rPr>
          <w:szCs w:val="24"/>
        </w:rPr>
        <w:t xml:space="preserve">unfair treatments by employers or local residents. Thus, </w:t>
      </w:r>
      <w:r w:rsidR="003C280A" w:rsidRPr="00A623AA">
        <w:rPr>
          <w:szCs w:val="24"/>
        </w:rPr>
        <w:t xml:space="preserve">these </w:t>
      </w:r>
      <w:r w:rsidR="005329D8" w:rsidRPr="00A623AA">
        <w:rPr>
          <w:szCs w:val="24"/>
        </w:rPr>
        <w:t>life circumstances could</w:t>
      </w:r>
      <w:r w:rsidR="003C280A" w:rsidRPr="00A623AA">
        <w:rPr>
          <w:szCs w:val="24"/>
        </w:rPr>
        <w:t xml:space="preserve"> generate greater adverse mental health consequences among individuals of higher educational levels.</w:t>
      </w:r>
    </w:p>
    <w:p w:rsidR="004B1B7B" w:rsidRPr="00A623AA" w:rsidRDefault="004B1B7B" w:rsidP="00F02A94">
      <w:pPr>
        <w:autoSpaceDE w:val="0"/>
        <w:autoSpaceDN w:val="0"/>
        <w:adjustRightInd w:val="0"/>
        <w:snapToGrid w:val="0"/>
        <w:spacing w:line="480" w:lineRule="auto"/>
        <w:ind w:firstLine="0"/>
        <w:jc w:val="left"/>
        <w:rPr>
          <w:szCs w:val="24"/>
        </w:rPr>
      </w:pPr>
    </w:p>
    <w:p w:rsidR="00263677" w:rsidRPr="00A623AA" w:rsidRDefault="00263677" w:rsidP="00F02A94">
      <w:pPr>
        <w:autoSpaceDE w:val="0"/>
        <w:autoSpaceDN w:val="0"/>
        <w:adjustRightInd w:val="0"/>
        <w:snapToGrid w:val="0"/>
        <w:spacing w:line="480" w:lineRule="auto"/>
        <w:ind w:firstLine="0"/>
        <w:jc w:val="left"/>
        <w:rPr>
          <w:szCs w:val="24"/>
        </w:rPr>
      </w:pPr>
      <w:r w:rsidRPr="00A623AA">
        <w:rPr>
          <w:i/>
          <w:szCs w:val="24"/>
        </w:rPr>
        <w:t xml:space="preserve">Hypothesis 4: </w:t>
      </w:r>
      <w:r w:rsidRPr="00A623AA">
        <w:rPr>
          <w:szCs w:val="24"/>
        </w:rPr>
        <w:t xml:space="preserve">The negative </w:t>
      </w:r>
      <w:r w:rsidR="003368F6" w:rsidRPr="00A623AA">
        <w:rPr>
          <w:szCs w:val="24"/>
        </w:rPr>
        <w:t>effects</w:t>
      </w:r>
      <w:r w:rsidRPr="00A623AA">
        <w:rPr>
          <w:szCs w:val="24"/>
        </w:rPr>
        <w:t xml:space="preserve"> of poor living and working conditions and crime victimizati</w:t>
      </w:r>
      <w:r w:rsidR="003368F6" w:rsidRPr="00A623AA">
        <w:rPr>
          <w:szCs w:val="24"/>
        </w:rPr>
        <w:t>on are</w:t>
      </w:r>
      <w:r w:rsidRPr="00A623AA">
        <w:rPr>
          <w:szCs w:val="24"/>
        </w:rPr>
        <w:t xml:space="preserve"> </w:t>
      </w:r>
      <w:r w:rsidR="005329D8" w:rsidRPr="00A623AA">
        <w:rPr>
          <w:szCs w:val="24"/>
        </w:rPr>
        <w:t>stronger among highly educated migrant workers than among those with lower educational level</w:t>
      </w:r>
      <w:r w:rsidR="003368F6" w:rsidRPr="00A623AA">
        <w:rPr>
          <w:szCs w:val="24"/>
        </w:rPr>
        <w:t>s</w:t>
      </w:r>
      <w:r w:rsidR="004B1B7B" w:rsidRPr="00A623AA">
        <w:rPr>
          <w:szCs w:val="24"/>
        </w:rPr>
        <w:t>.</w:t>
      </w:r>
    </w:p>
    <w:p w:rsidR="004B1B7B" w:rsidRPr="00A623AA" w:rsidRDefault="004B1B7B" w:rsidP="00F02A94">
      <w:pPr>
        <w:autoSpaceDE w:val="0"/>
        <w:autoSpaceDN w:val="0"/>
        <w:adjustRightInd w:val="0"/>
        <w:snapToGrid w:val="0"/>
        <w:spacing w:line="480" w:lineRule="auto"/>
        <w:ind w:firstLine="0"/>
        <w:jc w:val="left"/>
        <w:rPr>
          <w:szCs w:val="24"/>
        </w:rPr>
      </w:pPr>
    </w:p>
    <w:p w:rsidR="00CD3F3A" w:rsidRPr="00A623AA" w:rsidRDefault="003C280A" w:rsidP="00F02A94">
      <w:pPr>
        <w:autoSpaceDE w:val="0"/>
        <w:autoSpaceDN w:val="0"/>
        <w:adjustRightInd w:val="0"/>
        <w:snapToGrid w:val="0"/>
        <w:spacing w:line="480" w:lineRule="auto"/>
        <w:ind w:firstLine="0"/>
        <w:jc w:val="left"/>
        <w:rPr>
          <w:szCs w:val="24"/>
        </w:rPr>
      </w:pPr>
      <w:r w:rsidRPr="00A623AA">
        <w:rPr>
          <w:szCs w:val="24"/>
        </w:rPr>
        <w:lastRenderedPageBreak/>
        <w:tab/>
      </w:r>
      <w:r w:rsidR="00D44310">
        <w:rPr>
          <w:szCs w:val="24"/>
        </w:rPr>
        <w:t>Alternatively</w:t>
      </w:r>
      <w:r w:rsidRPr="00A623AA">
        <w:rPr>
          <w:szCs w:val="24"/>
        </w:rPr>
        <w:t xml:space="preserve">, </w:t>
      </w:r>
      <w:r w:rsidR="006E448A" w:rsidRPr="00A623AA">
        <w:rPr>
          <w:szCs w:val="24"/>
        </w:rPr>
        <w:t>education could protect migrant workers from the harm of negative experiences in</w:t>
      </w:r>
      <w:r w:rsidR="00E61832">
        <w:rPr>
          <w:szCs w:val="24"/>
        </w:rPr>
        <w:t xml:space="preserve"> daily</w:t>
      </w:r>
      <w:r w:rsidR="006E448A" w:rsidRPr="00A623AA">
        <w:rPr>
          <w:szCs w:val="24"/>
        </w:rPr>
        <w:t xml:space="preserve"> life and work to their mental health. </w:t>
      </w:r>
      <w:r w:rsidR="006C7698" w:rsidRPr="00A623AA">
        <w:rPr>
          <w:szCs w:val="24"/>
        </w:rPr>
        <w:t xml:space="preserve">People with higher education </w:t>
      </w:r>
      <w:r w:rsidR="00B60BCD" w:rsidRPr="00A623AA">
        <w:rPr>
          <w:szCs w:val="24"/>
        </w:rPr>
        <w:t xml:space="preserve">tend to </w:t>
      </w:r>
      <w:r w:rsidR="005837B1">
        <w:rPr>
          <w:szCs w:val="24"/>
        </w:rPr>
        <w:t xml:space="preserve">acquire </w:t>
      </w:r>
      <w:r w:rsidR="00B60BCD" w:rsidRPr="00A623AA">
        <w:rPr>
          <w:szCs w:val="24"/>
        </w:rPr>
        <w:t xml:space="preserve">more prestigious and </w:t>
      </w:r>
      <w:r w:rsidR="00F87428" w:rsidRPr="00A623AA">
        <w:rPr>
          <w:szCs w:val="24"/>
        </w:rPr>
        <w:t>high-skill</w:t>
      </w:r>
      <w:r w:rsidR="00B60BCD" w:rsidRPr="00A623AA">
        <w:rPr>
          <w:szCs w:val="24"/>
        </w:rPr>
        <w:t xml:space="preserve"> jobs </w:t>
      </w:r>
      <w:r w:rsidR="00CC53E4" w:rsidRPr="00A623AA">
        <w:rPr>
          <w:szCs w:val="24"/>
        </w:rPr>
        <w:t>that bring them</w:t>
      </w:r>
      <w:r w:rsidR="00B60BCD" w:rsidRPr="00A623AA">
        <w:rPr>
          <w:szCs w:val="24"/>
        </w:rPr>
        <w:t xml:space="preserve"> higher </w:t>
      </w:r>
      <w:r w:rsidR="00F87428" w:rsidRPr="00A623AA">
        <w:rPr>
          <w:szCs w:val="24"/>
        </w:rPr>
        <w:t xml:space="preserve">economic return and </w:t>
      </w:r>
      <w:r w:rsidR="00B60BCD" w:rsidRPr="00A623AA">
        <w:rPr>
          <w:szCs w:val="24"/>
        </w:rPr>
        <w:t xml:space="preserve">socioeconomic status. </w:t>
      </w:r>
      <w:r w:rsidR="00CC53E4" w:rsidRPr="00A623AA">
        <w:rPr>
          <w:szCs w:val="24"/>
        </w:rPr>
        <w:t>Even when they work</w:t>
      </w:r>
      <w:r w:rsidR="000B4B23" w:rsidRPr="00A623AA">
        <w:rPr>
          <w:szCs w:val="24"/>
        </w:rPr>
        <w:t xml:space="preserve"> for longer time or</w:t>
      </w:r>
      <w:r w:rsidR="00CC53E4" w:rsidRPr="00A623AA">
        <w:rPr>
          <w:szCs w:val="24"/>
        </w:rPr>
        <w:t xml:space="preserve"> in </w:t>
      </w:r>
      <w:r w:rsidR="00F87428" w:rsidRPr="00A623AA">
        <w:rPr>
          <w:szCs w:val="24"/>
        </w:rPr>
        <w:t xml:space="preserve">a </w:t>
      </w:r>
      <w:r w:rsidR="00CC53E4" w:rsidRPr="00A623AA">
        <w:rPr>
          <w:szCs w:val="24"/>
        </w:rPr>
        <w:t>harmful and dangerous environment, the economic</w:t>
      </w:r>
      <w:r w:rsidR="00F87428" w:rsidRPr="00A623AA">
        <w:rPr>
          <w:szCs w:val="24"/>
        </w:rPr>
        <w:t xml:space="preserve"> and social rewards</w:t>
      </w:r>
      <w:r w:rsidR="00CC53E4" w:rsidRPr="00A623AA">
        <w:rPr>
          <w:szCs w:val="24"/>
        </w:rPr>
        <w:t xml:space="preserve"> </w:t>
      </w:r>
      <w:r w:rsidR="005837B1">
        <w:rPr>
          <w:szCs w:val="24"/>
        </w:rPr>
        <w:t xml:space="preserve">tend </w:t>
      </w:r>
      <w:r w:rsidR="00CC53E4" w:rsidRPr="00A623AA">
        <w:rPr>
          <w:szCs w:val="24"/>
        </w:rPr>
        <w:t xml:space="preserve">provide great comfort and relieve their negative feelings. </w:t>
      </w:r>
      <w:r w:rsidR="00CD3F3A" w:rsidRPr="00A623AA">
        <w:rPr>
          <w:szCs w:val="24"/>
        </w:rPr>
        <w:t xml:space="preserve">Moreover, psychological research has found that individuals with higher educational level and socioeconomic status tend to possess greater mastery (locus of control) and self-esteem, which encourage positive problem solving and reduces depression </w:t>
      </w:r>
      <w:r w:rsidR="00144C6A" w:rsidRPr="00A623AA">
        <w:rPr>
          <w:szCs w:val="24"/>
        </w:rPr>
        <w:fldChar w:fldCharType="begin"/>
      </w:r>
      <w:r w:rsidR="009E2EBF">
        <w:rPr>
          <w:szCs w:val="24"/>
        </w:rPr>
        <w:instrText xml:space="preserve"> ADDIN EN.CITE &lt;EndNote&gt;&lt;Cite&gt;&lt;Author&gt;Turner&lt;/Author&gt;&lt;Year&gt;1999&lt;/Year&gt;&lt;RecNum&gt;29&lt;/RecNum&gt;&lt;DisplayText&gt;(Turner, Lloyd, and Roszell 1999)&lt;/DisplayText&gt;&lt;record&gt;&lt;rec-number&gt;29&lt;/rec-number&gt;&lt;foreign-keys&gt;&lt;key app="EN" db-id="zzfev5r0pt2w2metaer5z9dtdrp52ae0pz0s"&gt;29&lt;/key&gt;&lt;/foreign-keys&gt;&lt;ref-type name="Journal Article"&gt;17&lt;/ref-type&gt;&lt;contributors&gt;&lt;authors&gt;&lt;author&gt;Turner, R Jay&lt;/author&gt;&lt;author&gt;Lloyd, Donald A&lt;/author&gt;&lt;author&gt;Roszell, Patricia&lt;/author&gt;&lt;/authors&gt;&lt;/contributors&gt;&lt;titles&gt;&lt;title&gt;Personal resources and the social distribution of depression&lt;/title&gt;&lt;secondary-title&gt;American Journal of Community Psychology&lt;/secondary-title&gt;&lt;/titles&gt;&lt;periodical&gt;&lt;full-title&gt;American Journal of Community Psychology&lt;/full-title&gt;&lt;/periodical&gt;&lt;pages&gt;643-672&lt;/pages&gt;&lt;volume&gt;27&lt;/volume&gt;&lt;number&gt;5&lt;/number&gt;&lt;dates&gt;&lt;year&gt;1999&lt;/year&gt;&lt;/dates&gt;&lt;isbn&gt;0091-0562&lt;/isbn&gt;&lt;urls&gt;&lt;/urls&gt;&lt;/record&gt;&lt;/Cite&gt;&lt;/EndNote&gt;</w:instrText>
      </w:r>
      <w:r w:rsidR="00144C6A" w:rsidRPr="00A623AA">
        <w:rPr>
          <w:szCs w:val="24"/>
        </w:rPr>
        <w:fldChar w:fldCharType="separate"/>
      </w:r>
      <w:r w:rsidR="009E2EBF">
        <w:rPr>
          <w:noProof/>
          <w:szCs w:val="24"/>
        </w:rPr>
        <w:t>(</w:t>
      </w:r>
      <w:hyperlink w:anchor="_ENREF_24" w:tooltip="Turner, 1999 #29" w:history="1">
        <w:r w:rsidR="00037140">
          <w:rPr>
            <w:noProof/>
            <w:szCs w:val="24"/>
          </w:rPr>
          <w:t>Turner, Lloyd, and Roszell 1999</w:t>
        </w:r>
      </w:hyperlink>
      <w:r w:rsidR="009E2EBF">
        <w:rPr>
          <w:noProof/>
          <w:szCs w:val="24"/>
        </w:rPr>
        <w:t>)</w:t>
      </w:r>
      <w:r w:rsidR="00144C6A" w:rsidRPr="00A623AA">
        <w:rPr>
          <w:szCs w:val="24"/>
        </w:rPr>
        <w:fldChar w:fldCharType="end"/>
      </w:r>
      <w:r w:rsidR="00CD3F3A" w:rsidRPr="00A623AA">
        <w:rPr>
          <w:szCs w:val="24"/>
        </w:rPr>
        <w:t xml:space="preserve">. </w:t>
      </w:r>
    </w:p>
    <w:p w:rsidR="004968C4" w:rsidRPr="00A623AA" w:rsidRDefault="00CD3F3A" w:rsidP="00F02A94">
      <w:pPr>
        <w:autoSpaceDE w:val="0"/>
        <w:autoSpaceDN w:val="0"/>
        <w:adjustRightInd w:val="0"/>
        <w:snapToGrid w:val="0"/>
        <w:spacing w:line="480" w:lineRule="auto"/>
        <w:ind w:firstLine="0"/>
        <w:jc w:val="left"/>
        <w:rPr>
          <w:szCs w:val="24"/>
        </w:rPr>
      </w:pPr>
      <w:r w:rsidRPr="00A623AA">
        <w:rPr>
          <w:szCs w:val="24"/>
        </w:rPr>
        <w:tab/>
      </w:r>
      <w:r w:rsidR="005B2D03" w:rsidRPr="00A623AA">
        <w:rPr>
          <w:szCs w:val="24"/>
        </w:rPr>
        <w:t>In addition, migrant workers with higher education</w:t>
      </w:r>
      <w:r w:rsidR="000B4B23" w:rsidRPr="00A623AA">
        <w:rPr>
          <w:szCs w:val="24"/>
        </w:rPr>
        <w:t xml:space="preserve">al </w:t>
      </w:r>
      <w:r w:rsidR="00F87428" w:rsidRPr="00A623AA">
        <w:rPr>
          <w:szCs w:val="24"/>
        </w:rPr>
        <w:t>attainment</w:t>
      </w:r>
      <w:r w:rsidR="005B2D03" w:rsidRPr="00A623AA">
        <w:rPr>
          <w:szCs w:val="24"/>
        </w:rPr>
        <w:t xml:space="preserve"> may have </w:t>
      </w:r>
      <w:r w:rsidR="00EE4D2A" w:rsidRPr="00A623AA">
        <w:rPr>
          <w:szCs w:val="24"/>
        </w:rPr>
        <w:t>the</w:t>
      </w:r>
      <w:r w:rsidR="005B2D03" w:rsidRPr="00A623AA">
        <w:rPr>
          <w:szCs w:val="24"/>
        </w:rPr>
        <w:t xml:space="preserve"> knowledge and resources to </w:t>
      </w:r>
      <w:r w:rsidR="004B1B7B" w:rsidRPr="00A623AA">
        <w:rPr>
          <w:szCs w:val="24"/>
        </w:rPr>
        <w:t xml:space="preserve">more effectively </w:t>
      </w:r>
      <w:r w:rsidR="005B2D03" w:rsidRPr="00A623AA">
        <w:rPr>
          <w:szCs w:val="24"/>
        </w:rPr>
        <w:t>cope with adverse events</w:t>
      </w:r>
      <w:r w:rsidR="000B4B23" w:rsidRPr="00A623AA">
        <w:rPr>
          <w:szCs w:val="24"/>
        </w:rPr>
        <w:t>,</w:t>
      </w:r>
      <w:r w:rsidR="005B2D03" w:rsidRPr="00A623AA">
        <w:rPr>
          <w:szCs w:val="24"/>
        </w:rPr>
        <w:t xml:space="preserve"> or obstacles in life. </w:t>
      </w:r>
      <w:r w:rsidR="000B4B23" w:rsidRPr="00A623AA">
        <w:rPr>
          <w:szCs w:val="24"/>
        </w:rPr>
        <w:t xml:space="preserve">For example, when their rights are infringed by employers, they have the option to quit because they </w:t>
      </w:r>
      <w:r w:rsidR="00F87428" w:rsidRPr="00A623AA">
        <w:rPr>
          <w:szCs w:val="24"/>
        </w:rPr>
        <w:t xml:space="preserve">are </w:t>
      </w:r>
      <w:r w:rsidR="000B4B23" w:rsidRPr="00A623AA">
        <w:rPr>
          <w:szCs w:val="24"/>
        </w:rPr>
        <w:t xml:space="preserve">qualified for many other jobs and they have the financial capability to </w:t>
      </w:r>
      <w:r w:rsidR="00F87428" w:rsidRPr="00A623AA">
        <w:rPr>
          <w:szCs w:val="24"/>
        </w:rPr>
        <w:t>live</w:t>
      </w:r>
      <w:r w:rsidR="000B4B23" w:rsidRPr="00A623AA">
        <w:rPr>
          <w:szCs w:val="24"/>
        </w:rPr>
        <w:t xml:space="preserve"> for a </w:t>
      </w:r>
      <w:r w:rsidR="00F87428" w:rsidRPr="00A623AA">
        <w:rPr>
          <w:szCs w:val="24"/>
        </w:rPr>
        <w:t>short period</w:t>
      </w:r>
      <w:r w:rsidR="000B4B23" w:rsidRPr="00A623AA">
        <w:rPr>
          <w:szCs w:val="24"/>
        </w:rPr>
        <w:t xml:space="preserve"> without a job. </w:t>
      </w:r>
      <w:r w:rsidR="00F87428" w:rsidRPr="00A623AA">
        <w:rPr>
          <w:szCs w:val="24"/>
        </w:rPr>
        <w:t xml:space="preserve">Many migrant workers with minimum education </w:t>
      </w:r>
      <w:r w:rsidR="004B1B7B" w:rsidRPr="00A623AA">
        <w:rPr>
          <w:szCs w:val="24"/>
        </w:rPr>
        <w:t>simply suffer more from poor working conditions, because they</w:t>
      </w:r>
      <w:r w:rsidR="00F87428" w:rsidRPr="00A623AA">
        <w:rPr>
          <w:szCs w:val="24"/>
        </w:rPr>
        <w:t xml:space="preserve"> have</w:t>
      </w:r>
      <w:r w:rsidR="004B1B7B" w:rsidRPr="00A623AA">
        <w:rPr>
          <w:szCs w:val="24"/>
        </w:rPr>
        <w:t xml:space="preserve"> neither</w:t>
      </w:r>
      <w:r w:rsidR="00F87428" w:rsidRPr="00A623AA">
        <w:rPr>
          <w:szCs w:val="24"/>
        </w:rPr>
        <w:t xml:space="preserve"> the </w:t>
      </w:r>
      <w:r w:rsidR="00EE4D2A" w:rsidRPr="00A623AA">
        <w:rPr>
          <w:szCs w:val="24"/>
        </w:rPr>
        <w:t>leverage</w:t>
      </w:r>
      <w:r w:rsidR="00F87428" w:rsidRPr="00A623AA">
        <w:rPr>
          <w:szCs w:val="24"/>
        </w:rPr>
        <w:t xml:space="preserve"> to negotiate with employers</w:t>
      </w:r>
      <w:r w:rsidR="00EE4D2A" w:rsidRPr="00A623AA">
        <w:rPr>
          <w:szCs w:val="24"/>
        </w:rPr>
        <w:t xml:space="preserve"> </w:t>
      </w:r>
      <w:r w:rsidR="004B1B7B" w:rsidRPr="00A623AA">
        <w:rPr>
          <w:szCs w:val="24"/>
        </w:rPr>
        <w:t>n</w:t>
      </w:r>
      <w:r w:rsidR="00EE4D2A" w:rsidRPr="00A623AA">
        <w:rPr>
          <w:szCs w:val="24"/>
        </w:rPr>
        <w:t xml:space="preserve">or the </w:t>
      </w:r>
      <w:r w:rsidR="00665B0F" w:rsidRPr="00A623AA">
        <w:rPr>
          <w:szCs w:val="24"/>
        </w:rPr>
        <w:t xml:space="preserve">skills or </w:t>
      </w:r>
      <w:r w:rsidR="00EE4D2A" w:rsidRPr="00A623AA">
        <w:rPr>
          <w:szCs w:val="24"/>
        </w:rPr>
        <w:t>capital that allow</w:t>
      </w:r>
      <w:r w:rsidR="00665B0F" w:rsidRPr="00A623AA">
        <w:rPr>
          <w:szCs w:val="24"/>
        </w:rPr>
        <w:t>s</w:t>
      </w:r>
      <w:r w:rsidR="00EE4D2A" w:rsidRPr="00A623AA">
        <w:rPr>
          <w:szCs w:val="24"/>
        </w:rPr>
        <w:t xml:space="preserve"> them to leave the company. </w:t>
      </w:r>
    </w:p>
    <w:p w:rsidR="005329D8" w:rsidRPr="00A623AA" w:rsidRDefault="005329D8" w:rsidP="00F02A94">
      <w:pPr>
        <w:autoSpaceDE w:val="0"/>
        <w:autoSpaceDN w:val="0"/>
        <w:adjustRightInd w:val="0"/>
        <w:snapToGrid w:val="0"/>
        <w:spacing w:line="480" w:lineRule="auto"/>
        <w:ind w:firstLine="0"/>
        <w:jc w:val="left"/>
        <w:rPr>
          <w:szCs w:val="24"/>
        </w:rPr>
      </w:pPr>
    </w:p>
    <w:p w:rsidR="005329D8" w:rsidRPr="00A623AA" w:rsidRDefault="005329D8" w:rsidP="00F02A94">
      <w:pPr>
        <w:autoSpaceDE w:val="0"/>
        <w:autoSpaceDN w:val="0"/>
        <w:adjustRightInd w:val="0"/>
        <w:snapToGrid w:val="0"/>
        <w:spacing w:line="480" w:lineRule="auto"/>
        <w:ind w:firstLine="0"/>
        <w:jc w:val="left"/>
        <w:rPr>
          <w:szCs w:val="24"/>
        </w:rPr>
      </w:pPr>
      <w:r w:rsidRPr="00A623AA">
        <w:rPr>
          <w:i/>
          <w:szCs w:val="24"/>
        </w:rPr>
        <w:t xml:space="preserve">Hypothesis 5: </w:t>
      </w:r>
      <w:r w:rsidR="003368F6" w:rsidRPr="00A623AA">
        <w:rPr>
          <w:szCs w:val="24"/>
        </w:rPr>
        <w:t>The negative effects</w:t>
      </w:r>
      <w:r w:rsidRPr="00A623AA">
        <w:rPr>
          <w:szCs w:val="24"/>
        </w:rPr>
        <w:t xml:space="preserve"> of poor living and working condi</w:t>
      </w:r>
      <w:r w:rsidR="003368F6" w:rsidRPr="00A623AA">
        <w:rPr>
          <w:szCs w:val="24"/>
        </w:rPr>
        <w:t>tions and crime victimization are</w:t>
      </w:r>
      <w:r w:rsidRPr="00A623AA">
        <w:rPr>
          <w:szCs w:val="24"/>
        </w:rPr>
        <w:t xml:space="preserve"> weaker among highly educated migrant workers than among those with lower educational level</w:t>
      </w:r>
      <w:r w:rsidR="003368F6" w:rsidRPr="00A623AA">
        <w:rPr>
          <w:szCs w:val="24"/>
        </w:rPr>
        <w:t>s</w:t>
      </w:r>
      <w:r w:rsidRPr="00A623AA">
        <w:rPr>
          <w:szCs w:val="24"/>
        </w:rPr>
        <w:t>.</w:t>
      </w:r>
    </w:p>
    <w:p w:rsidR="004968C4" w:rsidRPr="00A623AA" w:rsidRDefault="004968C4" w:rsidP="00F02A94">
      <w:pPr>
        <w:autoSpaceDE w:val="0"/>
        <w:autoSpaceDN w:val="0"/>
        <w:adjustRightInd w:val="0"/>
        <w:snapToGrid w:val="0"/>
        <w:spacing w:line="480" w:lineRule="auto"/>
        <w:ind w:firstLine="0"/>
        <w:jc w:val="left"/>
        <w:rPr>
          <w:szCs w:val="24"/>
        </w:rPr>
      </w:pPr>
    </w:p>
    <w:p w:rsidR="000D759C" w:rsidRPr="00A623AA" w:rsidRDefault="000D759C" w:rsidP="00F02A94">
      <w:pPr>
        <w:autoSpaceDE w:val="0"/>
        <w:autoSpaceDN w:val="0"/>
        <w:adjustRightInd w:val="0"/>
        <w:snapToGrid w:val="0"/>
        <w:spacing w:line="480" w:lineRule="auto"/>
        <w:ind w:firstLine="0"/>
        <w:jc w:val="left"/>
        <w:rPr>
          <w:b/>
          <w:szCs w:val="24"/>
        </w:rPr>
      </w:pPr>
      <w:r w:rsidRPr="00A623AA">
        <w:rPr>
          <w:rFonts w:hint="eastAsia"/>
          <w:b/>
          <w:szCs w:val="24"/>
        </w:rPr>
        <w:t>D</w:t>
      </w:r>
      <w:r w:rsidRPr="00A623AA">
        <w:rPr>
          <w:b/>
          <w:szCs w:val="24"/>
        </w:rPr>
        <w:t>ata and Method</w:t>
      </w:r>
    </w:p>
    <w:p w:rsidR="00242734" w:rsidRPr="00A623AA" w:rsidRDefault="00602F35" w:rsidP="00F02A94">
      <w:pPr>
        <w:autoSpaceDE w:val="0"/>
        <w:autoSpaceDN w:val="0"/>
        <w:adjustRightInd w:val="0"/>
        <w:snapToGrid w:val="0"/>
        <w:spacing w:line="480" w:lineRule="auto"/>
        <w:ind w:firstLine="0"/>
        <w:jc w:val="left"/>
        <w:rPr>
          <w:szCs w:val="24"/>
        </w:rPr>
      </w:pPr>
      <w:r w:rsidRPr="00A623AA">
        <w:rPr>
          <w:szCs w:val="24"/>
        </w:rPr>
        <w:tab/>
        <w:t>This study use</w:t>
      </w:r>
      <w:r w:rsidR="0061492C" w:rsidRPr="00A623AA">
        <w:rPr>
          <w:szCs w:val="24"/>
        </w:rPr>
        <w:t>s</w:t>
      </w:r>
      <w:r w:rsidRPr="00A623AA">
        <w:rPr>
          <w:szCs w:val="24"/>
        </w:rPr>
        <w:t xml:space="preserve"> data from a survey of </w:t>
      </w:r>
      <w:r w:rsidR="00877438" w:rsidRPr="00A623AA">
        <w:rPr>
          <w:szCs w:val="24"/>
        </w:rPr>
        <w:t>4</w:t>
      </w:r>
      <w:r w:rsidR="00613F97" w:rsidRPr="00A623AA">
        <w:rPr>
          <w:szCs w:val="24"/>
        </w:rPr>
        <w:t>,</w:t>
      </w:r>
      <w:r w:rsidR="00877438" w:rsidRPr="00A623AA">
        <w:rPr>
          <w:szCs w:val="24"/>
        </w:rPr>
        <w:t xml:space="preserve">152 </w:t>
      </w:r>
      <w:r w:rsidRPr="00A623AA">
        <w:rPr>
          <w:szCs w:val="24"/>
        </w:rPr>
        <w:t xml:space="preserve">migrant workers in </w:t>
      </w:r>
      <w:r w:rsidR="00D44310">
        <w:rPr>
          <w:szCs w:val="24"/>
        </w:rPr>
        <w:t xml:space="preserve">the </w:t>
      </w:r>
      <w:r w:rsidRPr="00A623AA">
        <w:rPr>
          <w:szCs w:val="24"/>
        </w:rPr>
        <w:t xml:space="preserve">Pearl River Delta and </w:t>
      </w:r>
      <w:r w:rsidR="00D44310">
        <w:rPr>
          <w:szCs w:val="24"/>
        </w:rPr>
        <w:t xml:space="preserve">the </w:t>
      </w:r>
      <w:r w:rsidR="001F0CCA" w:rsidRPr="00A623AA">
        <w:rPr>
          <w:szCs w:val="24"/>
        </w:rPr>
        <w:t>Yangtze</w:t>
      </w:r>
      <w:r w:rsidRPr="00A623AA">
        <w:rPr>
          <w:szCs w:val="24"/>
        </w:rPr>
        <w:t xml:space="preserve"> River Delta</w:t>
      </w:r>
      <w:r w:rsidR="0046560A" w:rsidRPr="00A623AA">
        <w:rPr>
          <w:szCs w:val="24"/>
        </w:rPr>
        <w:t xml:space="preserve"> </w:t>
      </w:r>
      <w:r w:rsidR="00144C6A" w:rsidRPr="00A623AA">
        <w:rPr>
          <w:szCs w:val="24"/>
        </w:rPr>
        <w:fldChar w:fldCharType="begin"/>
      </w:r>
      <w:r w:rsidR="00037140">
        <w:rPr>
          <w:szCs w:val="24"/>
        </w:rPr>
        <w:instrText xml:space="preserve"> ADDIN EN.CITE &lt;EndNote&gt;&lt;Cite&gt;&lt;Author&gt;Liu&lt;/Author&gt;&lt;Year&gt;2011&lt;/Year&gt;&lt;RecNum&gt;15&lt;/RecNum&gt;&lt;DisplayText&gt;(Liu et al. 2011)&lt;/DisplayText&gt;&lt;record&gt;&lt;rec-number&gt;15&lt;/rec-number&gt;&lt;foreign-keys&gt;&lt;key app="EN" db-id="zzfev5r0pt2w2metaer5z9dtdrp52ae0pz0s"&gt;15&lt;/key&gt;&lt;/foreign-keys&gt;&lt;ref-type name="Journal Article"&gt;17&lt;/ref-type&gt;&lt;contributors&gt;&lt;authors&gt;&lt;author&gt;Liu, Linpin&lt;/author&gt;&lt;author&gt;Zheng, Guanghuai&lt;/author&gt;&lt;author&gt;Sun, Zhongwei&lt;/author&gt;&lt;/authors&gt;&lt;/contributors&gt;&lt;titles&gt;&lt;title&gt;&lt;style face="normal" font="default" size="100%"&gt;L</w:instrText>
      </w:r>
      <w:r w:rsidR="00037140">
        <w:rPr>
          <w:rFonts w:hint="eastAsia"/>
          <w:szCs w:val="24"/>
        </w:rPr>
        <w:instrText>abor Rights and Mental Health: Survey on migrant workers in Pearl River Delta and Yangtze River Delta (&lt;/style&gt;&lt;style face="normal" font="default" charset="134" size="100%"&gt;</w:instrText>
      </w:r>
      <w:r w:rsidR="00037140">
        <w:rPr>
          <w:rFonts w:hint="eastAsia"/>
          <w:szCs w:val="24"/>
        </w:rPr>
        <w:instrText>劳动权益与精神健康——基于对长三角和珠三角外来工的问卷调查</w:instrText>
      </w:r>
      <w:r w:rsidR="00037140">
        <w:rPr>
          <w:rFonts w:hint="eastAsia"/>
          <w:szCs w:val="24"/>
        </w:rPr>
        <w:instrText>&lt;/style&gt;&lt;style face="normal" font="default" size="100%"&gt;)&lt;/style&gt;&lt;/title&gt;&lt;secondary-title&gt;Sociological Research (</w:instrText>
      </w:r>
      <w:r w:rsidR="00037140">
        <w:rPr>
          <w:rFonts w:hint="eastAsia"/>
          <w:szCs w:val="24"/>
        </w:rPr>
        <w:instrText>社会学研究</w:instrText>
      </w:r>
      <w:r w:rsidR="00037140">
        <w:rPr>
          <w:rFonts w:hint="eastAsia"/>
          <w:szCs w:val="24"/>
        </w:rPr>
        <w:instrText>)&lt;/secondary-title&gt;&lt;/titles&gt;&lt;periodical&gt;&lt;full-title&gt;Sociological Research (</w:instrText>
      </w:r>
      <w:r w:rsidR="00037140">
        <w:rPr>
          <w:rFonts w:hint="eastAsia"/>
          <w:szCs w:val="24"/>
        </w:rPr>
        <w:instrText>社会学研究</w:instrText>
      </w:r>
      <w:r w:rsidR="00037140">
        <w:rPr>
          <w:rFonts w:hint="eastAsia"/>
          <w:szCs w:val="24"/>
        </w:rPr>
        <w:instrText>)&lt;/full-title&gt;&lt;/periodical&gt;&lt;pages&gt;164-184&lt;/pages&gt;&lt;volume&gt;4&lt;/volume&gt;&lt;dates&gt;&lt;year&gt;2011&lt;/year&gt;&lt;/dates&gt;&lt;urls&gt;&lt;/url</w:instrText>
      </w:r>
      <w:r w:rsidR="00037140">
        <w:rPr>
          <w:szCs w:val="24"/>
        </w:rPr>
        <w:instrText>s&gt;&lt;/record&gt;&lt;/Cite&gt;&lt;/EndNote&gt;</w:instrText>
      </w:r>
      <w:r w:rsidR="00144C6A" w:rsidRPr="00A623AA">
        <w:rPr>
          <w:szCs w:val="24"/>
        </w:rPr>
        <w:fldChar w:fldCharType="separate"/>
      </w:r>
      <w:r w:rsidR="00037140">
        <w:rPr>
          <w:noProof/>
          <w:szCs w:val="24"/>
        </w:rPr>
        <w:t>(</w:t>
      </w:r>
      <w:hyperlink w:anchor="_ENREF_19" w:tooltip="Liu, 2011 #15" w:history="1">
        <w:r w:rsidR="00037140">
          <w:rPr>
            <w:noProof/>
            <w:szCs w:val="24"/>
          </w:rPr>
          <w:t>Liu et al. 2011</w:t>
        </w:r>
      </w:hyperlink>
      <w:r w:rsidR="00037140">
        <w:rPr>
          <w:noProof/>
          <w:szCs w:val="24"/>
        </w:rPr>
        <w:t>)</w:t>
      </w:r>
      <w:r w:rsidR="00144C6A" w:rsidRPr="00A623AA">
        <w:rPr>
          <w:szCs w:val="24"/>
        </w:rPr>
        <w:fldChar w:fldCharType="end"/>
      </w:r>
      <w:r w:rsidRPr="00A623AA">
        <w:rPr>
          <w:szCs w:val="24"/>
        </w:rPr>
        <w:t xml:space="preserve">. </w:t>
      </w:r>
      <w:r w:rsidR="00877438" w:rsidRPr="00A623AA">
        <w:rPr>
          <w:szCs w:val="24"/>
        </w:rPr>
        <w:t>The sample of migrant workers was selected from 19 cities and 3</w:t>
      </w:r>
      <w:r w:rsidR="00613F97" w:rsidRPr="00A623AA">
        <w:rPr>
          <w:szCs w:val="24"/>
        </w:rPr>
        <w:t>,</w:t>
      </w:r>
      <w:r w:rsidR="00877438" w:rsidRPr="00A623AA">
        <w:rPr>
          <w:szCs w:val="24"/>
        </w:rPr>
        <w:t xml:space="preserve">264 </w:t>
      </w:r>
      <w:r w:rsidR="003910A3" w:rsidRPr="00A623AA">
        <w:rPr>
          <w:szCs w:val="24"/>
        </w:rPr>
        <w:t xml:space="preserve">state-owned, collectedly owned, foreign investment, and </w:t>
      </w:r>
      <w:r w:rsidR="003910A3" w:rsidRPr="00A623AA">
        <w:rPr>
          <w:szCs w:val="24"/>
        </w:rPr>
        <w:lastRenderedPageBreak/>
        <w:t xml:space="preserve">private-owned </w:t>
      </w:r>
      <w:r w:rsidR="00877438" w:rsidRPr="00A623AA">
        <w:rPr>
          <w:szCs w:val="24"/>
        </w:rPr>
        <w:t xml:space="preserve">enterprises </w:t>
      </w:r>
      <w:r w:rsidR="003910A3" w:rsidRPr="00A623AA">
        <w:rPr>
          <w:szCs w:val="24"/>
        </w:rPr>
        <w:t>from</w:t>
      </w:r>
      <w:r w:rsidR="00877438" w:rsidRPr="00A623AA">
        <w:rPr>
          <w:szCs w:val="24"/>
        </w:rPr>
        <w:t xml:space="preserve"> different sectors and </w:t>
      </w:r>
      <w:r w:rsidR="003910A3" w:rsidRPr="00A623AA">
        <w:rPr>
          <w:szCs w:val="24"/>
        </w:rPr>
        <w:t xml:space="preserve">of </w:t>
      </w:r>
      <w:r w:rsidR="00BD0362">
        <w:rPr>
          <w:szCs w:val="24"/>
        </w:rPr>
        <w:t xml:space="preserve">different </w:t>
      </w:r>
      <w:r w:rsidR="00877438" w:rsidRPr="00A623AA">
        <w:rPr>
          <w:szCs w:val="24"/>
        </w:rPr>
        <w:t>sizes</w:t>
      </w:r>
      <w:r w:rsidR="003910A3" w:rsidRPr="00A623AA">
        <w:rPr>
          <w:szCs w:val="24"/>
        </w:rPr>
        <w:t xml:space="preserve"> (from </w:t>
      </w:r>
      <w:r w:rsidR="0061492C" w:rsidRPr="00A623AA">
        <w:rPr>
          <w:szCs w:val="24"/>
        </w:rPr>
        <w:t xml:space="preserve">as small as </w:t>
      </w:r>
      <w:r w:rsidR="003910A3" w:rsidRPr="00A623AA">
        <w:rPr>
          <w:szCs w:val="24"/>
        </w:rPr>
        <w:t xml:space="preserve">30 persons to </w:t>
      </w:r>
      <w:r w:rsidR="0061492C" w:rsidRPr="00A623AA">
        <w:rPr>
          <w:szCs w:val="24"/>
        </w:rPr>
        <w:t xml:space="preserve">as large as </w:t>
      </w:r>
      <w:r w:rsidR="003910A3" w:rsidRPr="00A623AA">
        <w:rPr>
          <w:szCs w:val="24"/>
        </w:rPr>
        <w:t>thousands of employees)</w:t>
      </w:r>
      <w:r w:rsidR="00877438" w:rsidRPr="00A623AA">
        <w:rPr>
          <w:szCs w:val="24"/>
        </w:rPr>
        <w:t xml:space="preserve">. </w:t>
      </w:r>
      <w:r w:rsidR="0046560A" w:rsidRPr="00A623AA">
        <w:rPr>
          <w:szCs w:val="24"/>
        </w:rPr>
        <w:t xml:space="preserve">Due to the lack of a sampling frame </w:t>
      </w:r>
      <w:r w:rsidR="0061492C" w:rsidRPr="00A623AA">
        <w:rPr>
          <w:szCs w:val="24"/>
        </w:rPr>
        <w:t>of</w:t>
      </w:r>
      <w:r w:rsidR="0046560A" w:rsidRPr="00A623AA">
        <w:rPr>
          <w:szCs w:val="24"/>
        </w:rPr>
        <w:t xml:space="preserve"> migrant workers, the researchers adopted a </w:t>
      </w:r>
      <w:r w:rsidR="00D44310">
        <w:rPr>
          <w:szCs w:val="24"/>
        </w:rPr>
        <w:t xml:space="preserve">purposive, </w:t>
      </w:r>
      <w:r w:rsidR="0046560A" w:rsidRPr="00A623AA">
        <w:rPr>
          <w:szCs w:val="24"/>
        </w:rPr>
        <w:t>non</w:t>
      </w:r>
      <w:r w:rsidR="0061492C" w:rsidRPr="00A623AA">
        <w:rPr>
          <w:szCs w:val="24"/>
        </w:rPr>
        <w:t>-</w:t>
      </w:r>
      <w:r w:rsidR="0046560A" w:rsidRPr="00A623AA">
        <w:rPr>
          <w:szCs w:val="24"/>
        </w:rPr>
        <w:t xml:space="preserve">probability sampling method. They first estimated the distribution and composition of migrant workers in </w:t>
      </w:r>
      <w:r w:rsidR="00E62DCF">
        <w:rPr>
          <w:szCs w:val="24"/>
        </w:rPr>
        <w:t xml:space="preserve">the </w:t>
      </w:r>
      <w:r w:rsidR="0046560A" w:rsidRPr="00A623AA">
        <w:rPr>
          <w:szCs w:val="24"/>
        </w:rPr>
        <w:t xml:space="preserve">Pearl River Delta and </w:t>
      </w:r>
      <w:r w:rsidR="00E62DCF">
        <w:rPr>
          <w:szCs w:val="24"/>
        </w:rPr>
        <w:t xml:space="preserve">the </w:t>
      </w:r>
      <w:r w:rsidR="001F0CCA" w:rsidRPr="00A623AA">
        <w:rPr>
          <w:szCs w:val="24"/>
        </w:rPr>
        <w:t>Yangtze</w:t>
      </w:r>
      <w:r w:rsidR="0046560A" w:rsidRPr="00A623AA">
        <w:rPr>
          <w:szCs w:val="24"/>
        </w:rPr>
        <w:t xml:space="preserve"> River Delta using official statistics and census data. </w:t>
      </w:r>
      <w:r w:rsidR="0061492C" w:rsidRPr="00A623AA">
        <w:rPr>
          <w:szCs w:val="24"/>
        </w:rPr>
        <w:t xml:space="preserve">Based on the size of their migrant population, </w:t>
      </w:r>
      <w:r w:rsidR="0046560A" w:rsidRPr="00A623AA">
        <w:rPr>
          <w:szCs w:val="24"/>
        </w:rPr>
        <w:t xml:space="preserve">they </w:t>
      </w:r>
      <w:r w:rsidR="0061492C" w:rsidRPr="00A623AA">
        <w:rPr>
          <w:szCs w:val="24"/>
        </w:rPr>
        <w:t xml:space="preserve">selected 19 cities, and </w:t>
      </w:r>
      <w:r w:rsidR="0046560A" w:rsidRPr="00A623AA">
        <w:rPr>
          <w:szCs w:val="24"/>
        </w:rPr>
        <w:t xml:space="preserve">determined </w:t>
      </w:r>
      <w:r w:rsidR="0061492C" w:rsidRPr="00A623AA">
        <w:rPr>
          <w:szCs w:val="24"/>
        </w:rPr>
        <w:t xml:space="preserve">the </w:t>
      </w:r>
      <w:r w:rsidR="0046560A" w:rsidRPr="00A623AA">
        <w:rPr>
          <w:szCs w:val="24"/>
        </w:rPr>
        <w:t>sample size for each cit</w:t>
      </w:r>
      <w:r w:rsidR="0061492C" w:rsidRPr="00A623AA">
        <w:rPr>
          <w:szCs w:val="24"/>
        </w:rPr>
        <w:t>y</w:t>
      </w:r>
      <w:r w:rsidR="0046560A" w:rsidRPr="00A623AA">
        <w:rPr>
          <w:szCs w:val="24"/>
        </w:rPr>
        <w:t>. Within cities, they assign</w:t>
      </w:r>
      <w:r w:rsidR="0061492C" w:rsidRPr="00A623AA">
        <w:rPr>
          <w:szCs w:val="24"/>
        </w:rPr>
        <w:t>ed</w:t>
      </w:r>
      <w:r w:rsidR="008122D1" w:rsidRPr="00A623AA">
        <w:rPr>
          <w:szCs w:val="24"/>
        </w:rPr>
        <w:t xml:space="preserve"> sampling</w:t>
      </w:r>
      <w:r w:rsidR="0046560A" w:rsidRPr="00A623AA">
        <w:rPr>
          <w:szCs w:val="24"/>
        </w:rPr>
        <w:t xml:space="preserve"> quota</w:t>
      </w:r>
      <w:r w:rsidR="008122D1" w:rsidRPr="00A623AA">
        <w:rPr>
          <w:szCs w:val="24"/>
        </w:rPr>
        <w:t>s</w:t>
      </w:r>
      <w:r w:rsidR="0046560A" w:rsidRPr="00A623AA">
        <w:rPr>
          <w:szCs w:val="24"/>
        </w:rPr>
        <w:t xml:space="preserve"> to selected enterprises according </w:t>
      </w:r>
      <w:r w:rsidR="00BD0362">
        <w:rPr>
          <w:szCs w:val="24"/>
        </w:rPr>
        <w:t xml:space="preserve">to </w:t>
      </w:r>
      <w:r w:rsidR="0046560A" w:rsidRPr="00A623AA">
        <w:rPr>
          <w:szCs w:val="24"/>
        </w:rPr>
        <w:t>migrant workers’ gender, employment sector, and migration orig</w:t>
      </w:r>
      <w:r w:rsidR="00BA449E" w:rsidRPr="00A623AA">
        <w:rPr>
          <w:szCs w:val="24"/>
        </w:rPr>
        <w:t xml:space="preserve">ins. This sampling method allows the sample to closely resemble </w:t>
      </w:r>
      <w:r w:rsidR="008C4A91" w:rsidRPr="00A623AA">
        <w:rPr>
          <w:szCs w:val="24"/>
        </w:rPr>
        <w:t>the migrant worker population in these two areas in terms of</w:t>
      </w:r>
      <w:r w:rsidR="00BA449E" w:rsidRPr="00A623AA">
        <w:rPr>
          <w:szCs w:val="24"/>
        </w:rPr>
        <w:t xml:space="preserve"> </w:t>
      </w:r>
      <w:r w:rsidR="009260CB" w:rsidRPr="00A623AA">
        <w:rPr>
          <w:szCs w:val="24"/>
        </w:rPr>
        <w:t>socio-demographic characteristics</w:t>
      </w:r>
      <w:r w:rsidR="00040B2E" w:rsidRPr="00A623AA">
        <w:rPr>
          <w:szCs w:val="24"/>
        </w:rPr>
        <w:t xml:space="preserve">, which improves the representativeness </w:t>
      </w:r>
      <w:r w:rsidR="009260CB" w:rsidRPr="00A623AA">
        <w:rPr>
          <w:szCs w:val="24"/>
        </w:rPr>
        <w:t xml:space="preserve">of the sample </w:t>
      </w:r>
      <w:r w:rsidR="00040B2E" w:rsidRPr="00A623AA">
        <w:rPr>
          <w:szCs w:val="24"/>
        </w:rPr>
        <w:t xml:space="preserve">and </w:t>
      </w:r>
      <w:r w:rsidR="00887C2C" w:rsidRPr="00A623AA">
        <w:rPr>
          <w:szCs w:val="24"/>
        </w:rPr>
        <w:t>the reliability of statistical inference</w:t>
      </w:r>
      <w:r w:rsidR="00040B2E" w:rsidRPr="00A623AA">
        <w:rPr>
          <w:szCs w:val="24"/>
        </w:rPr>
        <w:t>.</w:t>
      </w:r>
      <w:r w:rsidR="00F92E73" w:rsidRPr="00A623AA">
        <w:rPr>
          <w:szCs w:val="24"/>
        </w:rPr>
        <w:t xml:space="preserve"> A cases-wise deletion of observations that have missing values for any of the variables in the analysis results in a final sample of 3,7</w:t>
      </w:r>
      <w:r w:rsidR="007F5D7A">
        <w:rPr>
          <w:szCs w:val="24"/>
        </w:rPr>
        <w:t>64</w:t>
      </w:r>
      <w:r w:rsidR="00F92E73" w:rsidRPr="00A623AA">
        <w:rPr>
          <w:szCs w:val="24"/>
        </w:rPr>
        <w:t xml:space="preserve"> migrant workers. </w:t>
      </w:r>
    </w:p>
    <w:p w:rsidR="00DB29B5" w:rsidRPr="00A623AA" w:rsidRDefault="00DB29B5" w:rsidP="00F02A94">
      <w:pPr>
        <w:autoSpaceDE w:val="0"/>
        <w:autoSpaceDN w:val="0"/>
        <w:adjustRightInd w:val="0"/>
        <w:snapToGrid w:val="0"/>
        <w:spacing w:line="480" w:lineRule="auto"/>
        <w:ind w:firstLine="0"/>
        <w:jc w:val="left"/>
        <w:rPr>
          <w:szCs w:val="24"/>
        </w:rPr>
      </w:pPr>
    </w:p>
    <w:p w:rsidR="00DB29B5" w:rsidRPr="00A623AA" w:rsidRDefault="00A93ED0" w:rsidP="00F02A94">
      <w:pPr>
        <w:autoSpaceDE w:val="0"/>
        <w:autoSpaceDN w:val="0"/>
        <w:adjustRightInd w:val="0"/>
        <w:snapToGrid w:val="0"/>
        <w:spacing w:line="480" w:lineRule="auto"/>
        <w:ind w:firstLine="0"/>
        <w:jc w:val="left"/>
        <w:rPr>
          <w:i/>
          <w:szCs w:val="24"/>
        </w:rPr>
      </w:pPr>
      <w:r w:rsidRPr="00A623AA">
        <w:rPr>
          <w:i/>
          <w:szCs w:val="24"/>
        </w:rPr>
        <w:t>Dependent Variable</w:t>
      </w:r>
    </w:p>
    <w:p w:rsidR="00A93ED0" w:rsidRPr="00A623AA" w:rsidRDefault="00A93ED0" w:rsidP="00F02A94">
      <w:pPr>
        <w:autoSpaceDE w:val="0"/>
        <w:autoSpaceDN w:val="0"/>
        <w:adjustRightInd w:val="0"/>
        <w:snapToGrid w:val="0"/>
        <w:spacing w:line="480" w:lineRule="auto"/>
        <w:ind w:firstLine="0"/>
        <w:jc w:val="left"/>
        <w:rPr>
          <w:szCs w:val="24"/>
        </w:rPr>
      </w:pPr>
      <w:r w:rsidRPr="00A623AA">
        <w:rPr>
          <w:szCs w:val="24"/>
        </w:rPr>
        <w:tab/>
        <w:t xml:space="preserve">The dependent variable for this study is </w:t>
      </w:r>
      <w:r w:rsidR="00942FD6">
        <w:rPr>
          <w:szCs w:val="24"/>
        </w:rPr>
        <w:t>general mental health measured by General Health Questionnaire</w:t>
      </w:r>
      <w:r w:rsidR="0054341E" w:rsidRPr="00A623AA">
        <w:rPr>
          <w:szCs w:val="24"/>
        </w:rPr>
        <w:t xml:space="preserve"> </w:t>
      </w:r>
      <w:r w:rsidR="00942FD6">
        <w:rPr>
          <w:szCs w:val="24"/>
        </w:rPr>
        <w:t>(</w:t>
      </w:r>
      <w:r w:rsidR="00942FD6" w:rsidRPr="00A623AA">
        <w:rPr>
          <w:szCs w:val="24"/>
        </w:rPr>
        <w:t>GHQ-12</w:t>
      </w:r>
      <w:r w:rsidR="00942FD6">
        <w:rPr>
          <w:szCs w:val="24"/>
        </w:rPr>
        <w:t xml:space="preserve"> </w:t>
      </w:r>
      <w:r w:rsidR="0054341E" w:rsidRPr="00A623AA">
        <w:rPr>
          <w:szCs w:val="24"/>
        </w:rPr>
        <w:t>translated into Chinese)</w:t>
      </w:r>
      <w:r w:rsidRPr="00A623AA">
        <w:rPr>
          <w:szCs w:val="24"/>
        </w:rPr>
        <w:t xml:space="preserve">, a </w:t>
      </w:r>
      <w:r w:rsidR="008C4A91" w:rsidRPr="00A623AA">
        <w:rPr>
          <w:szCs w:val="24"/>
        </w:rPr>
        <w:t xml:space="preserve">commonly used </w:t>
      </w:r>
      <w:r w:rsidRPr="00A623AA">
        <w:rPr>
          <w:szCs w:val="24"/>
        </w:rPr>
        <w:t>measure of current mental health. The items are constructed measuring two major areas – the inability to carry out normal functions and the appearance of new and distressing experiences</w:t>
      </w:r>
      <w:r w:rsidR="00F92E73" w:rsidRPr="00A623AA">
        <w:rPr>
          <w:szCs w:val="24"/>
        </w:rPr>
        <w:t xml:space="preserve"> (See </w:t>
      </w:r>
      <w:r w:rsidR="002C0247" w:rsidRPr="00A623AA">
        <w:rPr>
          <w:szCs w:val="24"/>
        </w:rPr>
        <w:t>Table 1</w:t>
      </w:r>
      <w:r w:rsidR="00F92E73" w:rsidRPr="00A623AA">
        <w:rPr>
          <w:szCs w:val="24"/>
        </w:rPr>
        <w:t>)</w:t>
      </w:r>
      <w:r w:rsidRPr="00A623AA">
        <w:rPr>
          <w:szCs w:val="24"/>
        </w:rPr>
        <w:t xml:space="preserve">. GHQ has </w:t>
      </w:r>
      <w:r w:rsidR="0031571A" w:rsidRPr="00A623AA">
        <w:rPr>
          <w:szCs w:val="24"/>
        </w:rPr>
        <w:t>relatively high validity and reliability i</w:t>
      </w:r>
      <w:r w:rsidRPr="00A623AA">
        <w:rPr>
          <w:szCs w:val="24"/>
        </w:rPr>
        <w:t>n both clinical and general populations</w:t>
      </w:r>
      <w:r w:rsidR="0031571A" w:rsidRPr="00A623AA">
        <w:rPr>
          <w:szCs w:val="24"/>
        </w:rPr>
        <w:t xml:space="preserve"> </w:t>
      </w:r>
      <w:r w:rsidR="00144C6A" w:rsidRPr="00A623AA">
        <w:rPr>
          <w:szCs w:val="24"/>
        </w:rPr>
        <w:fldChar w:fldCharType="begin"/>
      </w:r>
      <w:r w:rsidR="009E2EBF">
        <w:rPr>
          <w:szCs w:val="24"/>
        </w:rPr>
        <w:instrText xml:space="preserve"> ADDIN EN.CITE &lt;EndNote&gt;&lt;Cite&gt;&lt;Author&gt;Goldberg&lt;/Author&gt;&lt;Year&gt;2012&lt;/Year&gt;&lt;RecNum&gt;28&lt;/RecNum&gt;&lt;DisplayText&gt;(Goldberg and Huxley 2012)&lt;/DisplayText&gt;&lt;record&gt;&lt;rec-number&gt;28&lt;/rec-number&gt;&lt;foreign-keys&gt;&lt;key app="EN" db-id="zzfev5r0pt2w2metaer5z9dtdrp52ae0pz0s"&gt;28&lt;/key&gt;&lt;/foreign-keys&gt;&lt;ref-type name="Book"&gt;6&lt;/ref-type&gt;&lt;contributors&gt;&lt;authors&gt;&lt;author&gt;Goldberg, David&lt;/author&gt;&lt;author&gt;Huxley, Peter&lt;/author&gt;&lt;/authors&gt;&lt;/contributors&gt;&lt;titles&gt;&lt;title&gt;Mental illness in the community: the pathway to psychiatric care&lt;/title&gt;&lt;/titles&gt;&lt;volume&gt;3&lt;/volume&gt;&lt;dates&gt;&lt;year&gt;2012&lt;/year&gt;&lt;/dates&gt;&lt;pub-location&gt;New York&lt;/pub-location&gt;&lt;publisher&gt;Routledge&lt;/publisher&gt;&lt;isbn&gt;0415264510&lt;/isbn&gt;&lt;urls&gt;&lt;/urls&gt;&lt;/record&gt;&lt;/Cite&gt;&lt;/EndNote&gt;</w:instrText>
      </w:r>
      <w:r w:rsidR="00144C6A" w:rsidRPr="00A623AA">
        <w:rPr>
          <w:szCs w:val="24"/>
        </w:rPr>
        <w:fldChar w:fldCharType="separate"/>
      </w:r>
      <w:r w:rsidR="009E2EBF">
        <w:rPr>
          <w:noProof/>
          <w:szCs w:val="24"/>
        </w:rPr>
        <w:t>(</w:t>
      </w:r>
      <w:hyperlink w:anchor="_ENREF_4" w:tooltip="Goldberg, 2012 #28" w:history="1">
        <w:r w:rsidR="00037140">
          <w:rPr>
            <w:noProof/>
            <w:szCs w:val="24"/>
          </w:rPr>
          <w:t>Goldberg and Huxley 2012</w:t>
        </w:r>
      </w:hyperlink>
      <w:r w:rsidR="009E2EBF">
        <w:rPr>
          <w:noProof/>
          <w:szCs w:val="24"/>
        </w:rPr>
        <w:t>)</w:t>
      </w:r>
      <w:r w:rsidR="00144C6A" w:rsidRPr="00A623AA">
        <w:rPr>
          <w:szCs w:val="24"/>
        </w:rPr>
        <w:fldChar w:fldCharType="end"/>
      </w:r>
      <w:r w:rsidRPr="00A623AA">
        <w:rPr>
          <w:szCs w:val="24"/>
        </w:rPr>
        <w:t>.</w:t>
      </w:r>
      <w:r w:rsidR="00613F97" w:rsidRPr="00A623AA">
        <w:rPr>
          <w:szCs w:val="24"/>
        </w:rPr>
        <w:t xml:space="preserve"> The</w:t>
      </w:r>
      <w:r w:rsidR="002C0247" w:rsidRPr="00A623AA">
        <w:rPr>
          <w:szCs w:val="24"/>
        </w:rPr>
        <w:t xml:space="preserve"> sum of the</w:t>
      </w:r>
      <w:r w:rsidR="00613F97" w:rsidRPr="00A623AA">
        <w:rPr>
          <w:szCs w:val="24"/>
        </w:rPr>
        <w:t xml:space="preserve"> score</w:t>
      </w:r>
      <w:r w:rsidR="002C0247" w:rsidRPr="00A623AA">
        <w:rPr>
          <w:szCs w:val="24"/>
        </w:rPr>
        <w:t>s</w:t>
      </w:r>
      <w:r w:rsidR="00613F97" w:rsidRPr="00A623AA">
        <w:rPr>
          <w:szCs w:val="24"/>
        </w:rPr>
        <w:t xml:space="preserve"> for 12 questions is</w:t>
      </w:r>
      <w:r w:rsidR="008E6EE0" w:rsidRPr="00A623AA">
        <w:rPr>
          <w:szCs w:val="24"/>
        </w:rPr>
        <w:t xml:space="preserve"> calculated and used as a continuous variable indicating the mental health status of migrant workers, </w:t>
      </w:r>
      <w:r w:rsidR="007055A5">
        <w:rPr>
          <w:szCs w:val="24"/>
        </w:rPr>
        <w:t xml:space="preserve">which ranges from 0 to 24 </w:t>
      </w:r>
      <w:r w:rsidR="008E6EE0" w:rsidRPr="00A623AA">
        <w:rPr>
          <w:szCs w:val="24"/>
        </w:rPr>
        <w:t>with larg</w:t>
      </w:r>
      <w:r w:rsidR="00613F97" w:rsidRPr="00A623AA">
        <w:rPr>
          <w:szCs w:val="24"/>
        </w:rPr>
        <w:t xml:space="preserve">er values </w:t>
      </w:r>
      <w:r w:rsidR="008D4804" w:rsidRPr="00A623AA">
        <w:rPr>
          <w:szCs w:val="24"/>
        </w:rPr>
        <w:t>referring</w:t>
      </w:r>
      <w:r w:rsidR="00613F97" w:rsidRPr="00A623AA">
        <w:rPr>
          <w:szCs w:val="24"/>
        </w:rPr>
        <w:t xml:space="preserve"> to</w:t>
      </w:r>
      <w:r w:rsidR="008E6EE0" w:rsidRPr="00A623AA">
        <w:rPr>
          <w:szCs w:val="24"/>
        </w:rPr>
        <w:t xml:space="preserve"> </w:t>
      </w:r>
      <w:r w:rsidR="003A4D21" w:rsidRPr="00A623AA">
        <w:rPr>
          <w:szCs w:val="24"/>
        </w:rPr>
        <w:t xml:space="preserve">better </w:t>
      </w:r>
      <w:r w:rsidR="002C0247" w:rsidRPr="00A623AA">
        <w:rPr>
          <w:szCs w:val="24"/>
        </w:rPr>
        <w:t xml:space="preserve">psychological </w:t>
      </w:r>
      <w:r w:rsidR="003A4D21" w:rsidRPr="00A623AA">
        <w:rPr>
          <w:szCs w:val="24"/>
        </w:rPr>
        <w:t>health</w:t>
      </w:r>
      <w:r w:rsidR="00BB397C">
        <w:rPr>
          <w:rStyle w:val="FootnoteReference"/>
          <w:szCs w:val="24"/>
        </w:rPr>
        <w:footnoteReference w:id="2"/>
      </w:r>
      <w:r w:rsidR="008E6EE0" w:rsidRPr="00A623AA">
        <w:rPr>
          <w:szCs w:val="24"/>
        </w:rPr>
        <w:t xml:space="preserve">. </w:t>
      </w:r>
    </w:p>
    <w:p w:rsidR="00A74D60" w:rsidRPr="00A623AA" w:rsidRDefault="00F92E73" w:rsidP="00F02A94">
      <w:pPr>
        <w:autoSpaceDE w:val="0"/>
        <w:autoSpaceDN w:val="0"/>
        <w:adjustRightInd w:val="0"/>
        <w:snapToGrid w:val="0"/>
        <w:spacing w:line="480" w:lineRule="auto"/>
        <w:ind w:firstLine="0"/>
        <w:jc w:val="center"/>
        <w:rPr>
          <w:szCs w:val="24"/>
        </w:rPr>
      </w:pPr>
      <w:r w:rsidRPr="00A623AA">
        <w:rPr>
          <w:szCs w:val="24"/>
        </w:rPr>
        <w:t>[Table 1 about here]</w:t>
      </w:r>
    </w:p>
    <w:p w:rsidR="00F92E73" w:rsidRPr="00A623AA" w:rsidRDefault="00F92E73" w:rsidP="00F02A94">
      <w:pPr>
        <w:autoSpaceDE w:val="0"/>
        <w:autoSpaceDN w:val="0"/>
        <w:adjustRightInd w:val="0"/>
        <w:snapToGrid w:val="0"/>
        <w:spacing w:line="480" w:lineRule="auto"/>
        <w:ind w:firstLine="0"/>
        <w:jc w:val="left"/>
        <w:rPr>
          <w:szCs w:val="24"/>
        </w:rPr>
      </w:pPr>
    </w:p>
    <w:p w:rsidR="00A74D60" w:rsidRPr="00A623AA" w:rsidRDefault="00A74D60" w:rsidP="00F02A94">
      <w:pPr>
        <w:autoSpaceDE w:val="0"/>
        <w:autoSpaceDN w:val="0"/>
        <w:adjustRightInd w:val="0"/>
        <w:snapToGrid w:val="0"/>
        <w:spacing w:line="480" w:lineRule="auto"/>
        <w:ind w:firstLine="0"/>
        <w:jc w:val="left"/>
        <w:rPr>
          <w:i/>
          <w:szCs w:val="24"/>
        </w:rPr>
      </w:pPr>
      <w:r w:rsidRPr="00A623AA">
        <w:rPr>
          <w:i/>
          <w:szCs w:val="24"/>
        </w:rPr>
        <w:t>Independent</w:t>
      </w:r>
      <w:r w:rsidR="00306383">
        <w:rPr>
          <w:i/>
          <w:szCs w:val="24"/>
        </w:rPr>
        <w:t xml:space="preserve"> and Control</w:t>
      </w:r>
      <w:r w:rsidRPr="00A623AA">
        <w:rPr>
          <w:i/>
          <w:szCs w:val="24"/>
        </w:rPr>
        <w:t xml:space="preserve"> Variables</w:t>
      </w:r>
    </w:p>
    <w:p w:rsidR="00321538" w:rsidRPr="00A623AA" w:rsidRDefault="00A74D60" w:rsidP="00F02A94">
      <w:pPr>
        <w:autoSpaceDE w:val="0"/>
        <w:autoSpaceDN w:val="0"/>
        <w:adjustRightInd w:val="0"/>
        <w:snapToGrid w:val="0"/>
        <w:spacing w:line="480" w:lineRule="auto"/>
        <w:ind w:firstLine="0"/>
        <w:jc w:val="left"/>
        <w:rPr>
          <w:szCs w:val="24"/>
        </w:rPr>
      </w:pPr>
      <w:r w:rsidRPr="00A623AA">
        <w:rPr>
          <w:szCs w:val="24"/>
        </w:rPr>
        <w:tab/>
        <w:t xml:space="preserve">This study mainly focuses on </w:t>
      </w:r>
      <w:r w:rsidR="00C47926" w:rsidRPr="00A623AA">
        <w:rPr>
          <w:szCs w:val="24"/>
        </w:rPr>
        <w:t>the effect</w:t>
      </w:r>
      <w:r w:rsidR="005F3CA4" w:rsidRPr="00A623AA">
        <w:rPr>
          <w:szCs w:val="24"/>
        </w:rPr>
        <w:t>s</w:t>
      </w:r>
      <w:r w:rsidR="00C47926" w:rsidRPr="00A623AA">
        <w:rPr>
          <w:szCs w:val="24"/>
        </w:rPr>
        <w:t xml:space="preserve"> of </w:t>
      </w:r>
      <w:r w:rsidR="00270A17" w:rsidRPr="00A623AA">
        <w:rPr>
          <w:szCs w:val="24"/>
        </w:rPr>
        <w:t xml:space="preserve">residential environment, working conditions, and </w:t>
      </w:r>
      <w:r w:rsidR="00C47926" w:rsidRPr="00A623AA">
        <w:rPr>
          <w:szCs w:val="24"/>
        </w:rPr>
        <w:t>crime victimization on migrant workers’ mental health. Reside</w:t>
      </w:r>
      <w:r w:rsidR="00713117" w:rsidRPr="00A623AA">
        <w:rPr>
          <w:szCs w:val="24"/>
        </w:rPr>
        <w:t>ntial environment is measured by</w:t>
      </w:r>
      <w:r w:rsidR="00C47926" w:rsidRPr="00A623AA">
        <w:rPr>
          <w:szCs w:val="24"/>
        </w:rPr>
        <w:t xml:space="preserve"> </w:t>
      </w:r>
      <w:r w:rsidR="003A45A8" w:rsidRPr="00A623AA">
        <w:rPr>
          <w:szCs w:val="24"/>
        </w:rPr>
        <w:t xml:space="preserve">three variables: </w:t>
      </w:r>
      <w:r w:rsidR="00C47926" w:rsidRPr="00A623AA">
        <w:rPr>
          <w:szCs w:val="24"/>
        </w:rPr>
        <w:t>housing type (</w:t>
      </w:r>
      <w:r w:rsidR="00F92E73" w:rsidRPr="00A623AA">
        <w:rPr>
          <w:szCs w:val="24"/>
        </w:rPr>
        <w:t>including</w:t>
      </w:r>
      <w:r w:rsidR="003A45A8" w:rsidRPr="00A623AA">
        <w:rPr>
          <w:szCs w:val="24"/>
        </w:rPr>
        <w:t xml:space="preserve"> </w:t>
      </w:r>
      <w:r w:rsidR="005F3CA4" w:rsidRPr="00A623AA">
        <w:rPr>
          <w:szCs w:val="24"/>
        </w:rPr>
        <w:t>employee</w:t>
      </w:r>
      <w:r w:rsidR="00C47926" w:rsidRPr="00A623AA">
        <w:rPr>
          <w:szCs w:val="24"/>
        </w:rPr>
        <w:t>’</w:t>
      </w:r>
      <w:r w:rsidR="005F3CA4" w:rsidRPr="00A623AA">
        <w:rPr>
          <w:szCs w:val="24"/>
        </w:rPr>
        <w:t>s</w:t>
      </w:r>
      <w:r w:rsidR="00C47926" w:rsidRPr="00A623AA">
        <w:rPr>
          <w:szCs w:val="24"/>
        </w:rPr>
        <w:t xml:space="preserve"> dormitory, rental h</w:t>
      </w:r>
      <w:r w:rsidR="003A45A8" w:rsidRPr="00A623AA">
        <w:rPr>
          <w:szCs w:val="24"/>
        </w:rPr>
        <w:t>ousing</w:t>
      </w:r>
      <w:r w:rsidR="0062303D">
        <w:rPr>
          <w:szCs w:val="24"/>
        </w:rPr>
        <w:t>,</w:t>
      </w:r>
      <w:r w:rsidR="005F3CA4" w:rsidRPr="00A623AA">
        <w:rPr>
          <w:szCs w:val="24"/>
        </w:rPr>
        <w:t xml:space="preserve"> and</w:t>
      </w:r>
      <w:r w:rsidR="00713117" w:rsidRPr="00A623AA">
        <w:rPr>
          <w:szCs w:val="24"/>
        </w:rPr>
        <w:t xml:space="preserve"> purchased housing), housing inadequacy</w:t>
      </w:r>
      <w:r w:rsidR="00C47926" w:rsidRPr="00A623AA">
        <w:rPr>
          <w:szCs w:val="24"/>
        </w:rPr>
        <w:t xml:space="preserve"> (the availability of </w:t>
      </w:r>
      <w:r w:rsidR="002C39D0" w:rsidRPr="00A623AA">
        <w:rPr>
          <w:szCs w:val="24"/>
        </w:rPr>
        <w:t>twelve</w:t>
      </w:r>
      <w:r w:rsidR="00C47926" w:rsidRPr="00A623AA">
        <w:rPr>
          <w:szCs w:val="24"/>
        </w:rPr>
        <w:t xml:space="preserve"> types of </w:t>
      </w:r>
      <w:r w:rsidR="005F3CA4" w:rsidRPr="00A623AA">
        <w:rPr>
          <w:szCs w:val="24"/>
        </w:rPr>
        <w:t xml:space="preserve">residential </w:t>
      </w:r>
      <w:r w:rsidR="00C47926" w:rsidRPr="00A623AA">
        <w:rPr>
          <w:szCs w:val="24"/>
        </w:rPr>
        <w:t>facilities</w:t>
      </w:r>
      <w:r w:rsidR="00C85C2E" w:rsidRPr="00A623AA">
        <w:rPr>
          <w:rStyle w:val="FootnoteReference"/>
          <w:szCs w:val="24"/>
        </w:rPr>
        <w:footnoteReference w:id="3"/>
      </w:r>
      <w:r w:rsidR="00C47926" w:rsidRPr="00A623AA">
        <w:rPr>
          <w:szCs w:val="24"/>
        </w:rPr>
        <w:t xml:space="preserve">), and </w:t>
      </w:r>
      <w:r w:rsidR="00C85C2E" w:rsidRPr="00A623AA">
        <w:rPr>
          <w:szCs w:val="24"/>
        </w:rPr>
        <w:t>living space per person</w:t>
      </w:r>
      <w:r w:rsidR="002C39D0" w:rsidRPr="00A623AA">
        <w:rPr>
          <w:szCs w:val="24"/>
        </w:rPr>
        <w:t xml:space="preserve"> in square meters</w:t>
      </w:r>
      <w:r w:rsidR="00306383">
        <w:rPr>
          <w:szCs w:val="24"/>
        </w:rPr>
        <w:t xml:space="preserve"> </w:t>
      </w:r>
      <w:r w:rsidR="00306383" w:rsidRPr="00A623AA">
        <w:rPr>
          <w:szCs w:val="24"/>
        </w:rPr>
        <w:t>(</w:t>
      </w:r>
      <w:r w:rsidR="00306383">
        <w:rPr>
          <w:szCs w:val="24"/>
        </w:rPr>
        <w:t>see</w:t>
      </w:r>
      <w:r w:rsidR="00C21CEC">
        <w:rPr>
          <w:szCs w:val="24"/>
        </w:rPr>
        <w:t xml:space="preserve"> Table 1</w:t>
      </w:r>
      <w:r w:rsidR="00306383" w:rsidRPr="00A623AA">
        <w:rPr>
          <w:szCs w:val="24"/>
        </w:rPr>
        <w:t>)</w:t>
      </w:r>
      <w:r w:rsidR="00C85C2E" w:rsidRPr="00A623AA">
        <w:rPr>
          <w:szCs w:val="24"/>
        </w:rPr>
        <w:t>.</w:t>
      </w:r>
      <w:r w:rsidR="00D450AB" w:rsidRPr="00A623AA">
        <w:rPr>
          <w:szCs w:val="24"/>
        </w:rPr>
        <w:t xml:space="preserve"> </w:t>
      </w:r>
      <w:r w:rsidR="00402CC3">
        <w:rPr>
          <w:szCs w:val="24"/>
        </w:rPr>
        <w:t xml:space="preserve">Living space is logged because the original distribution is severely right skewed. </w:t>
      </w:r>
      <w:r w:rsidR="00D450AB" w:rsidRPr="00A623AA">
        <w:rPr>
          <w:szCs w:val="24"/>
        </w:rPr>
        <w:t>W</w:t>
      </w:r>
      <w:r w:rsidR="00FE0071" w:rsidRPr="00A623AA">
        <w:rPr>
          <w:szCs w:val="24"/>
        </w:rPr>
        <w:t>orking conditions are measured by</w:t>
      </w:r>
      <w:r w:rsidR="00636675">
        <w:rPr>
          <w:szCs w:val="24"/>
        </w:rPr>
        <w:t xml:space="preserve"> six</w:t>
      </w:r>
      <w:r w:rsidR="002C39D0" w:rsidRPr="00A623AA">
        <w:rPr>
          <w:szCs w:val="24"/>
        </w:rPr>
        <w:t xml:space="preserve"> dummy</w:t>
      </w:r>
      <w:r w:rsidR="006B3630" w:rsidRPr="00A623AA">
        <w:rPr>
          <w:szCs w:val="24"/>
        </w:rPr>
        <w:t xml:space="preserve"> variables</w:t>
      </w:r>
      <w:r w:rsidR="00FE0071" w:rsidRPr="00A623AA">
        <w:rPr>
          <w:szCs w:val="24"/>
        </w:rPr>
        <w:t>, including</w:t>
      </w:r>
      <w:r w:rsidR="00713117" w:rsidRPr="00A623AA">
        <w:rPr>
          <w:szCs w:val="24"/>
        </w:rPr>
        <w:t xml:space="preserve"> whether </w:t>
      </w:r>
      <w:r w:rsidR="003A45A8" w:rsidRPr="00A623AA">
        <w:rPr>
          <w:szCs w:val="24"/>
        </w:rPr>
        <w:t xml:space="preserve">the respondent </w:t>
      </w:r>
      <w:r w:rsidR="00F92E73" w:rsidRPr="00A623AA">
        <w:rPr>
          <w:szCs w:val="24"/>
        </w:rPr>
        <w:t>ha</w:t>
      </w:r>
      <w:r w:rsidR="00636675">
        <w:rPr>
          <w:szCs w:val="24"/>
        </w:rPr>
        <w:t>s</w:t>
      </w:r>
      <w:r w:rsidR="005334D7" w:rsidRPr="00A623AA">
        <w:rPr>
          <w:szCs w:val="24"/>
        </w:rPr>
        <w:t xml:space="preserve"> </w:t>
      </w:r>
      <w:r w:rsidR="00636675">
        <w:rPr>
          <w:szCs w:val="24"/>
        </w:rPr>
        <w:t xml:space="preserve">signed </w:t>
      </w:r>
      <w:r w:rsidR="00F92E73" w:rsidRPr="00A623AA">
        <w:rPr>
          <w:szCs w:val="24"/>
        </w:rPr>
        <w:t xml:space="preserve">a </w:t>
      </w:r>
      <w:r w:rsidR="00636675">
        <w:rPr>
          <w:szCs w:val="24"/>
        </w:rPr>
        <w:t xml:space="preserve">labor contract, </w:t>
      </w:r>
      <w:r w:rsidR="005334D7" w:rsidRPr="00A623AA">
        <w:rPr>
          <w:szCs w:val="24"/>
        </w:rPr>
        <w:t>experienced forced</w:t>
      </w:r>
      <w:r w:rsidR="00F92E73" w:rsidRPr="00A623AA">
        <w:rPr>
          <w:szCs w:val="24"/>
        </w:rPr>
        <w:t xml:space="preserve"> labor in the past year, worked without safety protection</w:t>
      </w:r>
      <w:r w:rsidR="005334D7" w:rsidRPr="00A623AA">
        <w:rPr>
          <w:szCs w:val="24"/>
        </w:rPr>
        <w:t>, work</w:t>
      </w:r>
      <w:r w:rsidR="00F92E73" w:rsidRPr="00A623AA">
        <w:rPr>
          <w:szCs w:val="24"/>
        </w:rPr>
        <w:t>ed in harmful</w:t>
      </w:r>
      <w:r w:rsidR="005334D7" w:rsidRPr="00A623AA">
        <w:rPr>
          <w:szCs w:val="24"/>
        </w:rPr>
        <w:t xml:space="preserve"> environment, </w:t>
      </w:r>
      <w:r w:rsidR="00636675">
        <w:rPr>
          <w:szCs w:val="24"/>
        </w:rPr>
        <w:t>has</w:t>
      </w:r>
      <w:r w:rsidR="00F92E73" w:rsidRPr="00A623AA">
        <w:rPr>
          <w:szCs w:val="24"/>
        </w:rPr>
        <w:t xml:space="preserve"> </w:t>
      </w:r>
      <w:r w:rsidR="00D450AB" w:rsidRPr="00A623AA">
        <w:rPr>
          <w:szCs w:val="24"/>
        </w:rPr>
        <w:t xml:space="preserve">ID </w:t>
      </w:r>
      <w:r w:rsidR="005334D7" w:rsidRPr="00A623AA">
        <w:rPr>
          <w:szCs w:val="24"/>
        </w:rPr>
        <w:t>or other do</w:t>
      </w:r>
      <w:r w:rsidR="00D450AB" w:rsidRPr="00A623AA">
        <w:rPr>
          <w:szCs w:val="24"/>
        </w:rPr>
        <w:t xml:space="preserve">cuments withheld by employers, </w:t>
      </w:r>
      <w:r w:rsidR="00F92E73" w:rsidRPr="00A623AA">
        <w:rPr>
          <w:szCs w:val="24"/>
        </w:rPr>
        <w:t xml:space="preserve">experienced </w:t>
      </w:r>
      <w:r w:rsidR="00FE0071" w:rsidRPr="00A623AA">
        <w:rPr>
          <w:szCs w:val="24"/>
        </w:rPr>
        <w:t>delayed pays,</w:t>
      </w:r>
      <w:r w:rsidR="00F92E73" w:rsidRPr="00A623AA">
        <w:rPr>
          <w:szCs w:val="24"/>
        </w:rPr>
        <w:t xml:space="preserve"> </w:t>
      </w:r>
      <w:r w:rsidR="00636675">
        <w:rPr>
          <w:szCs w:val="24"/>
        </w:rPr>
        <w:t xml:space="preserve">and </w:t>
      </w:r>
      <w:r w:rsidR="00FE0071" w:rsidRPr="00A623AA">
        <w:rPr>
          <w:szCs w:val="24"/>
        </w:rPr>
        <w:t>experienced infringement of labor rights</w:t>
      </w:r>
      <w:r w:rsidR="00636675">
        <w:rPr>
          <w:szCs w:val="24"/>
        </w:rPr>
        <w:t>,</w:t>
      </w:r>
      <w:r w:rsidR="002C39D0" w:rsidRPr="00A623AA">
        <w:rPr>
          <w:szCs w:val="24"/>
        </w:rPr>
        <w:t xml:space="preserve"> and one continuous variable of average work hours per day. </w:t>
      </w:r>
      <w:r w:rsidR="00CD391A">
        <w:rPr>
          <w:szCs w:val="24"/>
        </w:rPr>
        <w:t xml:space="preserve">(The infringement of labor rights could be related to wage payment, work hours, work environments, or any other issues.) </w:t>
      </w:r>
      <w:r w:rsidR="004D1297" w:rsidRPr="00A623AA">
        <w:rPr>
          <w:szCs w:val="24"/>
        </w:rPr>
        <w:t>Crime v</w:t>
      </w:r>
      <w:r w:rsidR="006B3630" w:rsidRPr="00A623AA">
        <w:rPr>
          <w:szCs w:val="24"/>
        </w:rPr>
        <w:t>ictimization</w:t>
      </w:r>
      <w:r w:rsidR="002C39D0" w:rsidRPr="00A623AA">
        <w:rPr>
          <w:szCs w:val="24"/>
        </w:rPr>
        <w:t xml:space="preserve"> </w:t>
      </w:r>
      <w:r w:rsidR="00E47A99" w:rsidRPr="00A623AA">
        <w:rPr>
          <w:szCs w:val="24"/>
        </w:rPr>
        <w:t>is measured by</w:t>
      </w:r>
      <w:r w:rsidR="006B3630" w:rsidRPr="00A623AA">
        <w:rPr>
          <w:szCs w:val="24"/>
        </w:rPr>
        <w:t xml:space="preserve"> fou</w:t>
      </w:r>
      <w:r w:rsidR="0061151B" w:rsidRPr="00A623AA">
        <w:rPr>
          <w:szCs w:val="24"/>
        </w:rPr>
        <w:t xml:space="preserve">r </w:t>
      </w:r>
      <w:r w:rsidR="00E47A99" w:rsidRPr="00A623AA">
        <w:rPr>
          <w:szCs w:val="24"/>
        </w:rPr>
        <w:t>dummy variables</w:t>
      </w:r>
      <w:r w:rsidR="0061151B" w:rsidRPr="00A623AA">
        <w:rPr>
          <w:szCs w:val="24"/>
        </w:rPr>
        <w:t xml:space="preserve"> </w:t>
      </w:r>
      <w:r w:rsidR="00C77C81" w:rsidRPr="00A623AA">
        <w:rPr>
          <w:szCs w:val="24"/>
        </w:rPr>
        <w:t>indicating</w:t>
      </w:r>
      <w:r w:rsidR="0061151B" w:rsidRPr="00A623AA">
        <w:rPr>
          <w:szCs w:val="24"/>
        </w:rPr>
        <w:t xml:space="preserve"> whether the respondent</w:t>
      </w:r>
      <w:r w:rsidR="006B3630" w:rsidRPr="00A623AA">
        <w:rPr>
          <w:szCs w:val="24"/>
        </w:rPr>
        <w:t xml:space="preserve"> ha</w:t>
      </w:r>
      <w:r w:rsidR="00636675">
        <w:rPr>
          <w:szCs w:val="24"/>
        </w:rPr>
        <w:t>s</w:t>
      </w:r>
      <w:r w:rsidR="006B3630" w:rsidRPr="00A623AA">
        <w:rPr>
          <w:szCs w:val="24"/>
        </w:rPr>
        <w:t xml:space="preserve"> been victim</w:t>
      </w:r>
      <w:r w:rsidR="003668AE" w:rsidRPr="00A623AA">
        <w:rPr>
          <w:szCs w:val="24"/>
        </w:rPr>
        <w:t>s</w:t>
      </w:r>
      <w:r w:rsidR="006B3630" w:rsidRPr="00A623AA">
        <w:rPr>
          <w:szCs w:val="24"/>
        </w:rPr>
        <w:t xml:space="preserve"> of theft, fraud, robbery,</w:t>
      </w:r>
      <w:r w:rsidR="004D1297" w:rsidRPr="00A623AA">
        <w:rPr>
          <w:szCs w:val="24"/>
        </w:rPr>
        <w:t xml:space="preserve"> or</w:t>
      </w:r>
      <w:r w:rsidR="006B3630" w:rsidRPr="00A623AA">
        <w:rPr>
          <w:szCs w:val="24"/>
        </w:rPr>
        <w:t xml:space="preserve"> sexual harassment during the past year. </w:t>
      </w:r>
    </w:p>
    <w:p w:rsidR="000A7E07" w:rsidRPr="00A623AA" w:rsidRDefault="00321538" w:rsidP="00F02A94">
      <w:pPr>
        <w:adjustRightInd w:val="0"/>
        <w:snapToGrid w:val="0"/>
        <w:spacing w:line="480" w:lineRule="auto"/>
        <w:ind w:firstLine="288"/>
        <w:jc w:val="left"/>
        <w:rPr>
          <w:szCs w:val="24"/>
        </w:rPr>
      </w:pPr>
      <w:r w:rsidRPr="00A623AA">
        <w:rPr>
          <w:szCs w:val="24"/>
        </w:rPr>
        <w:tab/>
      </w:r>
      <w:r w:rsidR="003668AE" w:rsidRPr="00A623AA">
        <w:rPr>
          <w:szCs w:val="24"/>
        </w:rPr>
        <w:t xml:space="preserve">In addition to these independent variables, </w:t>
      </w:r>
      <w:r w:rsidR="00E47A99" w:rsidRPr="00A623AA">
        <w:rPr>
          <w:szCs w:val="24"/>
        </w:rPr>
        <w:t xml:space="preserve">socio-demographic characteristics including </w:t>
      </w:r>
      <w:r w:rsidR="0061151B" w:rsidRPr="00A623AA">
        <w:rPr>
          <w:szCs w:val="24"/>
        </w:rPr>
        <w:t xml:space="preserve">gender, marital status, </w:t>
      </w:r>
      <w:r w:rsidR="004D1297" w:rsidRPr="00A623AA">
        <w:rPr>
          <w:szCs w:val="24"/>
        </w:rPr>
        <w:t xml:space="preserve">physical </w:t>
      </w:r>
      <w:r w:rsidR="0061151B" w:rsidRPr="00A623AA">
        <w:rPr>
          <w:szCs w:val="24"/>
        </w:rPr>
        <w:t>health</w:t>
      </w:r>
      <w:r w:rsidR="003668AE" w:rsidRPr="00A623AA">
        <w:rPr>
          <w:szCs w:val="24"/>
        </w:rPr>
        <w:t xml:space="preserve">, </w:t>
      </w:r>
      <w:r w:rsidR="0061151B" w:rsidRPr="00CD391A">
        <w:rPr>
          <w:i/>
          <w:szCs w:val="24"/>
        </w:rPr>
        <w:t>Hukou</w:t>
      </w:r>
      <w:r w:rsidR="004D1297" w:rsidRPr="00543126">
        <w:rPr>
          <w:szCs w:val="24"/>
        </w:rPr>
        <w:t xml:space="preserve"> </w:t>
      </w:r>
      <w:r w:rsidR="004D1297" w:rsidRPr="00A623AA">
        <w:rPr>
          <w:szCs w:val="24"/>
        </w:rPr>
        <w:t>status</w:t>
      </w:r>
      <w:r w:rsidR="0061151B" w:rsidRPr="00A623AA">
        <w:rPr>
          <w:szCs w:val="24"/>
        </w:rPr>
        <w:t xml:space="preserve">, </w:t>
      </w:r>
      <w:r w:rsidR="003668AE" w:rsidRPr="00A623AA">
        <w:rPr>
          <w:szCs w:val="24"/>
        </w:rPr>
        <w:t xml:space="preserve">education, </w:t>
      </w:r>
      <w:r w:rsidR="00E47A99" w:rsidRPr="00A623AA">
        <w:rPr>
          <w:szCs w:val="24"/>
        </w:rPr>
        <w:t>income</w:t>
      </w:r>
      <w:r w:rsidR="003668AE" w:rsidRPr="00A623AA">
        <w:rPr>
          <w:szCs w:val="24"/>
        </w:rPr>
        <w:t>, the type and size of company</w:t>
      </w:r>
      <w:r w:rsidR="00E47A99" w:rsidRPr="00A623AA">
        <w:rPr>
          <w:szCs w:val="24"/>
        </w:rPr>
        <w:t xml:space="preserve"> are controlled for. </w:t>
      </w:r>
      <w:r w:rsidRPr="00A623AA">
        <w:rPr>
          <w:szCs w:val="24"/>
        </w:rPr>
        <w:t xml:space="preserve">(Age is not controlled for because it is highly correlated with marital status.) Gender, marital status and </w:t>
      </w:r>
      <w:r w:rsidRPr="00E718DB">
        <w:rPr>
          <w:i/>
          <w:szCs w:val="24"/>
        </w:rPr>
        <w:t>Hukou</w:t>
      </w:r>
      <w:r w:rsidRPr="00A623AA">
        <w:rPr>
          <w:szCs w:val="24"/>
        </w:rPr>
        <w:t xml:space="preserve"> status are three dummy variables. Health </w:t>
      </w:r>
      <w:r w:rsidR="00636675">
        <w:rPr>
          <w:szCs w:val="24"/>
        </w:rPr>
        <w:t xml:space="preserve">condition </w:t>
      </w:r>
      <w:r w:rsidRPr="00A623AA">
        <w:rPr>
          <w:szCs w:val="24"/>
        </w:rPr>
        <w:t xml:space="preserve">is </w:t>
      </w:r>
      <w:r w:rsidR="004D1297" w:rsidRPr="00A623AA">
        <w:rPr>
          <w:szCs w:val="24"/>
        </w:rPr>
        <w:t>reported</w:t>
      </w:r>
      <w:r w:rsidRPr="00A623AA">
        <w:rPr>
          <w:szCs w:val="24"/>
        </w:rPr>
        <w:t xml:space="preserve"> </w:t>
      </w:r>
      <w:r w:rsidR="004D1297" w:rsidRPr="00A623AA">
        <w:rPr>
          <w:szCs w:val="24"/>
        </w:rPr>
        <w:t xml:space="preserve">by respondents </w:t>
      </w:r>
      <w:r w:rsidRPr="00A623AA">
        <w:rPr>
          <w:szCs w:val="24"/>
        </w:rPr>
        <w:t xml:space="preserve">on a five-point Likert scale. </w:t>
      </w:r>
      <w:r w:rsidR="002C39D0" w:rsidRPr="00A623AA">
        <w:rPr>
          <w:szCs w:val="24"/>
        </w:rPr>
        <w:t xml:space="preserve">Education is </w:t>
      </w:r>
      <w:r w:rsidR="004D1297" w:rsidRPr="00A623AA">
        <w:rPr>
          <w:szCs w:val="24"/>
        </w:rPr>
        <w:t>measured</w:t>
      </w:r>
      <w:r w:rsidR="002C39D0" w:rsidRPr="00A623AA">
        <w:rPr>
          <w:szCs w:val="24"/>
        </w:rPr>
        <w:t xml:space="preserve"> by </w:t>
      </w:r>
      <w:r w:rsidR="004D1297" w:rsidRPr="00A623AA">
        <w:rPr>
          <w:szCs w:val="24"/>
        </w:rPr>
        <w:t>a dummy variable indicating whether respondents have a high school degree or equivalent technical school diplomas</w:t>
      </w:r>
      <w:r w:rsidR="002C39D0" w:rsidRPr="00A623AA">
        <w:rPr>
          <w:szCs w:val="24"/>
        </w:rPr>
        <w:t>.</w:t>
      </w:r>
      <w:r w:rsidR="002D765E">
        <w:rPr>
          <w:szCs w:val="24"/>
        </w:rPr>
        <w:t xml:space="preserve"> </w:t>
      </w:r>
      <w:r w:rsidR="00477AFF">
        <w:rPr>
          <w:szCs w:val="24"/>
        </w:rPr>
        <w:t>Types</w:t>
      </w:r>
      <w:r w:rsidR="009E5C0B" w:rsidRPr="00A623AA">
        <w:rPr>
          <w:szCs w:val="24"/>
        </w:rPr>
        <w:t xml:space="preserve"> of companies include state-owned, </w:t>
      </w:r>
      <w:r w:rsidR="00B34F31">
        <w:rPr>
          <w:szCs w:val="24"/>
        </w:rPr>
        <w:t xml:space="preserve">  </w:t>
      </w:r>
      <w:r w:rsidR="009E5C0B" w:rsidRPr="00A623AA">
        <w:rPr>
          <w:szCs w:val="24"/>
        </w:rPr>
        <w:t>private</w:t>
      </w:r>
      <w:r w:rsidR="00636675">
        <w:rPr>
          <w:szCs w:val="24"/>
        </w:rPr>
        <w:t>-owned</w:t>
      </w:r>
      <w:r w:rsidR="009E5C0B" w:rsidRPr="00A623AA">
        <w:rPr>
          <w:szCs w:val="24"/>
        </w:rPr>
        <w:t xml:space="preserve">, </w:t>
      </w:r>
      <w:r w:rsidR="00636675">
        <w:rPr>
          <w:szCs w:val="24"/>
        </w:rPr>
        <w:t xml:space="preserve">HK/Macau/Taiwan investment, </w:t>
      </w:r>
      <w:r w:rsidR="009E5C0B" w:rsidRPr="00A623AA">
        <w:rPr>
          <w:szCs w:val="24"/>
        </w:rPr>
        <w:t xml:space="preserve">foreign investment, and </w:t>
      </w:r>
      <w:r w:rsidR="00477AFF">
        <w:rPr>
          <w:szCs w:val="24"/>
        </w:rPr>
        <w:t xml:space="preserve">individual/family </w:t>
      </w:r>
      <w:r w:rsidR="00477AFF">
        <w:rPr>
          <w:szCs w:val="24"/>
        </w:rPr>
        <w:lastRenderedPageBreak/>
        <w:t xml:space="preserve">owned </w:t>
      </w:r>
      <w:r w:rsidR="009E5C0B" w:rsidRPr="00A623AA">
        <w:rPr>
          <w:szCs w:val="24"/>
        </w:rPr>
        <w:t>small business companies. An ordinal variable is used to indicate the size of companies, which ranges from 1 (</w:t>
      </w:r>
      <w:r w:rsidR="00946004" w:rsidRPr="00A623AA">
        <w:rPr>
          <w:szCs w:val="24"/>
        </w:rPr>
        <w:t>fewer than 9 employees</w:t>
      </w:r>
      <w:r w:rsidR="009E5C0B" w:rsidRPr="00A623AA">
        <w:rPr>
          <w:szCs w:val="24"/>
        </w:rPr>
        <w:t>)</w:t>
      </w:r>
      <w:r w:rsidR="00946004" w:rsidRPr="00A623AA">
        <w:rPr>
          <w:szCs w:val="24"/>
        </w:rPr>
        <w:t xml:space="preserve"> to 7 (above 3,000 employees).</w:t>
      </w:r>
      <w:r w:rsidR="009E5C0B" w:rsidRPr="00A623AA">
        <w:rPr>
          <w:szCs w:val="24"/>
        </w:rPr>
        <w:t xml:space="preserve"> </w:t>
      </w:r>
      <w:r w:rsidR="00477AFF">
        <w:rPr>
          <w:szCs w:val="24"/>
        </w:rPr>
        <w:t xml:space="preserve">Migrant workers’ averaged monthly income </w:t>
      </w:r>
      <w:r w:rsidR="002D765E">
        <w:rPr>
          <w:szCs w:val="24"/>
        </w:rPr>
        <w:t xml:space="preserve">(logged) </w:t>
      </w:r>
      <w:r w:rsidR="00477AFF">
        <w:rPr>
          <w:szCs w:val="24"/>
        </w:rPr>
        <w:t>in 2010 is also controlled for</w:t>
      </w:r>
      <w:r w:rsidR="009E5C0B" w:rsidRPr="00A623AA">
        <w:rPr>
          <w:szCs w:val="24"/>
        </w:rPr>
        <w:t xml:space="preserve">. </w:t>
      </w:r>
      <w:r w:rsidRPr="00A623AA">
        <w:rPr>
          <w:szCs w:val="24"/>
        </w:rPr>
        <w:t>Finally, i</w:t>
      </w:r>
      <w:r w:rsidR="00E47A99" w:rsidRPr="00A623AA">
        <w:rPr>
          <w:szCs w:val="24"/>
        </w:rPr>
        <w:t>ndicators of migration stress, including s</w:t>
      </w:r>
      <w:r w:rsidR="00FD4FB3" w:rsidRPr="00A623AA">
        <w:rPr>
          <w:szCs w:val="24"/>
        </w:rPr>
        <w:t>ocial</w:t>
      </w:r>
      <w:r w:rsidR="00E47A99" w:rsidRPr="00A623AA">
        <w:rPr>
          <w:szCs w:val="24"/>
        </w:rPr>
        <w:t xml:space="preserve"> network</w:t>
      </w:r>
      <w:r w:rsidR="00FD4FB3" w:rsidRPr="00A623AA">
        <w:rPr>
          <w:szCs w:val="24"/>
        </w:rPr>
        <w:t xml:space="preserve">, difficulties in </w:t>
      </w:r>
      <w:r w:rsidR="00477AFF">
        <w:rPr>
          <w:szCs w:val="24"/>
        </w:rPr>
        <w:t xml:space="preserve">interacting </w:t>
      </w:r>
      <w:r w:rsidR="00FD4FB3" w:rsidRPr="00A623AA">
        <w:rPr>
          <w:szCs w:val="24"/>
        </w:rPr>
        <w:t xml:space="preserve">with local residents, and obstacles in life </w:t>
      </w:r>
      <w:r w:rsidR="00477AFF">
        <w:rPr>
          <w:szCs w:val="24"/>
        </w:rPr>
        <w:t>due to</w:t>
      </w:r>
      <w:r w:rsidR="00FD4FB3" w:rsidRPr="00A623AA">
        <w:rPr>
          <w:szCs w:val="24"/>
        </w:rPr>
        <w:t xml:space="preserve"> non-local</w:t>
      </w:r>
      <w:r w:rsidR="00E47A99" w:rsidRPr="00A623AA">
        <w:rPr>
          <w:szCs w:val="24"/>
        </w:rPr>
        <w:t xml:space="preserve"> </w:t>
      </w:r>
      <w:r w:rsidR="00E47A99" w:rsidRPr="00543126">
        <w:rPr>
          <w:i/>
          <w:szCs w:val="24"/>
        </w:rPr>
        <w:t>Hukou</w:t>
      </w:r>
      <w:r w:rsidR="00FD4FB3" w:rsidRPr="00543126">
        <w:rPr>
          <w:i/>
          <w:szCs w:val="24"/>
        </w:rPr>
        <w:t xml:space="preserve"> </w:t>
      </w:r>
      <w:r w:rsidR="00FD4FB3" w:rsidRPr="00A623AA">
        <w:rPr>
          <w:szCs w:val="24"/>
        </w:rPr>
        <w:t xml:space="preserve">are </w:t>
      </w:r>
      <w:r w:rsidR="00E47A99" w:rsidRPr="00A623AA">
        <w:rPr>
          <w:szCs w:val="24"/>
        </w:rPr>
        <w:t>also included</w:t>
      </w:r>
      <w:r w:rsidR="00DC7C97" w:rsidRPr="00A623AA">
        <w:rPr>
          <w:szCs w:val="24"/>
        </w:rPr>
        <w:t xml:space="preserve"> in the multivariate regression</w:t>
      </w:r>
      <w:r w:rsidR="00876CC3" w:rsidRPr="00A623AA">
        <w:rPr>
          <w:szCs w:val="24"/>
        </w:rPr>
        <w:t xml:space="preserve">. </w:t>
      </w:r>
      <w:r w:rsidR="002D765E">
        <w:rPr>
          <w:szCs w:val="24"/>
        </w:rPr>
        <w:t xml:space="preserve">Current social network is measured by the amount co-workers that are from the same province as the respondent, which is rated on a scale from 1 (none of them) to 5 (more than 50% of coworkers). </w:t>
      </w:r>
      <w:r w:rsidR="00543126">
        <w:rPr>
          <w:szCs w:val="24"/>
        </w:rPr>
        <w:t xml:space="preserve">Respondents are asked whether they have one or more difficulties in interacting with local residents, including </w:t>
      </w:r>
      <w:r w:rsidR="00543126" w:rsidRPr="00543126">
        <w:rPr>
          <w:szCs w:val="24"/>
        </w:rPr>
        <w:t>Language problem, different values and ideas, different life style, no opportunity to interact with local people, disparity in socioeconomic status, local people look down upon migrants, and other problems.</w:t>
      </w:r>
      <w:r w:rsidR="00543126">
        <w:rPr>
          <w:szCs w:val="24"/>
        </w:rPr>
        <w:t xml:space="preserve"> Finally, respondents are asked to identify whether they have met one or more obstacles in life </w:t>
      </w:r>
      <w:r w:rsidR="005C4A34">
        <w:rPr>
          <w:szCs w:val="24"/>
        </w:rPr>
        <w:t>because they do not have a</w:t>
      </w:r>
      <w:r w:rsidR="00543126">
        <w:rPr>
          <w:szCs w:val="24"/>
        </w:rPr>
        <w:t xml:space="preserve"> local </w:t>
      </w:r>
      <w:r w:rsidR="00543126" w:rsidRPr="00543126">
        <w:rPr>
          <w:i/>
          <w:szCs w:val="24"/>
        </w:rPr>
        <w:t>Hukou</w:t>
      </w:r>
      <w:r w:rsidR="00543126">
        <w:rPr>
          <w:szCs w:val="24"/>
        </w:rPr>
        <w:t xml:space="preserve">. </w:t>
      </w:r>
    </w:p>
    <w:p w:rsidR="00547DE1" w:rsidRPr="005C4A34" w:rsidRDefault="00547DE1" w:rsidP="00F02A94">
      <w:pPr>
        <w:autoSpaceDE w:val="0"/>
        <w:autoSpaceDN w:val="0"/>
        <w:adjustRightInd w:val="0"/>
        <w:snapToGrid w:val="0"/>
        <w:spacing w:line="480" w:lineRule="auto"/>
        <w:ind w:firstLine="0"/>
        <w:jc w:val="left"/>
        <w:rPr>
          <w:szCs w:val="24"/>
        </w:rPr>
      </w:pPr>
    </w:p>
    <w:p w:rsidR="00E47A99" w:rsidRPr="00A623AA" w:rsidRDefault="00E47A99" w:rsidP="00F02A94">
      <w:pPr>
        <w:autoSpaceDE w:val="0"/>
        <w:autoSpaceDN w:val="0"/>
        <w:adjustRightInd w:val="0"/>
        <w:snapToGrid w:val="0"/>
        <w:spacing w:line="480" w:lineRule="auto"/>
        <w:ind w:firstLine="0"/>
        <w:jc w:val="left"/>
        <w:rPr>
          <w:i/>
          <w:szCs w:val="24"/>
        </w:rPr>
      </w:pPr>
      <w:r w:rsidRPr="00A623AA">
        <w:rPr>
          <w:i/>
          <w:szCs w:val="24"/>
        </w:rPr>
        <w:t>Analysis method</w:t>
      </w:r>
      <w:r w:rsidR="00BA0338" w:rsidRPr="00A623AA">
        <w:rPr>
          <w:i/>
          <w:szCs w:val="24"/>
        </w:rPr>
        <w:t>s</w:t>
      </w:r>
    </w:p>
    <w:p w:rsidR="00FE10AB" w:rsidRPr="00A623AA" w:rsidRDefault="00BA0338" w:rsidP="00F02A94">
      <w:pPr>
        <w:autoSpaceDE w:val="0"/>
        <w:autoSpaceDN w:val="0"/>
        <w:adjustRightInd w:val="0"/>
        <w:snapToGrid w:val="0"/>
        <w:spacing w:line="480" w:lineRule="auto"/>
        <w:ind w:firstLine="0"/>
        <w:jc w:val="left"/>
        <w:rPr>
          <w:szCs w:val="24"/>
        </w:rPr>
      </w:pPr>
      <w:r w:rsidRPr="00A623AA">
        <w:rPr>
          <w:szCs w:val="24"/>
        </w:rPr>
        <w:tab/>
      </w:r>
      <w:r w:rsidR="007C6B8E" w:rsidRPr="00A623AA">
        <w:rPr>
          <w:szCs w:val="24"/>
        </w:rPr>
        <w:t>First, t</w:t>
      </w:r>
      <w:r w:rsidR="00D82B7E" w:rsidRPr="00A623AA">
        <w:rPr>
          <w:szCs w:val="24"/>
        </w:rPr>
        <w:t xml:space="preserve">he descriptive statistics of social and demographic variables, working conditions, residential environment, victimization experiences, and migration pressure for migrant workers </w:t>
      </w:r>
      <w:r w:rsidR="007C6B8E" w:rsidRPr="00A623AA">
        <w:rPr>
          <w:szCs w:val="24"/>
        </w:rPr>
        <w:t xml:space="preserve">are presented and comparisons are made between migrant workers with a high school </w:t>
      </w:r>
      <w:r w:rsidR="00A42A09" w:rsidRPr="00A623AA">
        <w:rPr>
          <w:szCs w:val="24"/>
        </w:rPr>
        <w:t xml:space="preserve">(or equivalent) </w:t>
      </w:r>
      <w:r w:rsidR="007C6B8E" w:rsidRPr="00A623AA">
        <w:rPr>
          <w:szCs w:val="24"/>
        </w:rPr>
        <w:t xml:space="preserve">degree and those without a high school </w:t>
      </w:r>
      <w:r w:rsidR="00A42A09" w:rsidRPr="00A623AA">
        <w:rPr>
          <w:szCs w:val="24"/>
        </w:rPr>
        <w:t xml:space="preserve">(or equivalent) </w:t>
      </w:r>
      <w:r w:rsidR="007C6B8E" w:rsidRPr="00A623AA">
        <w:rPr>
          <w:szCs w:val="24"/>
        </w:rPr>
        <w:t>degree</w:t>
      </w:r>
      <w:r w:rsidR="00D82B7E" w:rsidRPr="00A623AA">
        <w:rPr>
          <w:szCs w:val="24"/>
        </w:rPr>
        <w:t xml:space="preserve">. </w:t>
      </w:r>
      <w:r w:rsidR="00FE10AB" w:rsidRPr="00A623AA">
        <w:rPr>
          <w:szCs w:val="24"/>
        </w:rPr>
        <w:t>Chi-square test</w:t>
      </w:r>
      <w:r w:rsidR="004E24D8">
        <w:rPr>
          <w:szCs w:val="24"/>
        </w:rPr>
        <w:t>s</w:t>
      </w:r>
      <w:r w:rsidR="00FE10AB" w:rsidRPr="00A623AA">
        <w:rPr>
          <w:szCs w:val="24"/>
        </w:rPr>
        <w:t xml:space="preserve"> and t-test</w:t>
      </w:r>
      <w:r w:rsidR="004E24D8">
        <w:rPr>
          <w:szCs w:val="24"/>
        </w:rPr>
        <w:t>s</w:t>
      </w:r>
      <w:r w:rsidR="00FE10AB" w:rsidRPr="00A623AA">
        <w:rPr>
          <w:szCs w:val="24"/>
        </w:rPr>
        <w:t xml:space="preserve"> are used to examine whether the differences between these two </w:t>
      </w:r>
      <w:r w:rsidR="00A42A09" w:rsidRPr="00A623AA">
        <w:rPr>
          <w:szCs w:val="24"/>
        </w:rPr>
        <w:t xml:space="preserve">groups </w:t>
      </w:r>
      <w:r w:rsidR="00FE10AB" w:rsidRPr="00A623AA">
        <w:rPr>
          <w:szCs w:val="24"/>
        </w:rPr>
        <w:t>are significant.</w:t>
      </w:r>
      <w:r w:rsidR="00A42A09" w:rsidRPr="00A623AA">
        <w:rPr>
          <w:szCs w:val="24"/>
        </w:rPr>
        <w:t xml:space="preserve"> Soc</w:t>
      </w:r>
      <w:r w:rsidR="000A204D" w:rsidRPr="00A623AA">
        <w:rPr>
          <w:szCs w:val="24"/>
        </w:rPr>
        <w:t xml:space="preserve">ial class </w:t>
      </w:r>
      <w:r w:rsidR="00A42A09" w:rsidRPr="00A623AA">
        <w:rPr>
          <w:szCs w:val="24"/>
        </w:rPr>
        <w:t xml:space="preserve">has </w:t>
      </w:r>
      <w:r w:rsidR="000A204D" w:rsidRPr="00A623AA">
        <w:rPr>
          <w:szCs w:val="24"/>
        </w:rPr>
        <w:t xml:space="preserve">long been demonstrated to have a protective effect on mental health </w:t>
      </w:r>
      <w:r w:rsidR="00144C6A" w:rsidRPr="00A623AA">
        <w:rPr>
          <w:szCs w:val="24"/>
        </w:rPr>
        <w:fldChar w:fldCharType="begin"/>
      </w:r>
      <w:r w:rsidR="009E2EBF">
        <w:rPr>
          <w:szCs w:val="24"/>
        </w:rPr>
        <w:instrText xml:space="preserve"> ADDIN EN.CITE &lt;EndNote&gt;&lt;Cite&gt;&lt;Author&gt;Hollingshead&lt;/Author&gt;&lt;Year&gt;1958&lt;/Year&gt;&lt;RecNum&gt;30&lt;/RecNum&gt;&lt;DisplayText&gt;(Hollingshead and Redlich 1958)&lt;/DisplayText&gt;&lt;record&gt;&lt;rec-number&gt;30&lt;/rec-number&gt;&lt;foreign-keys&gt;&lt;key app="EN" db-id="zzfev5r0pt2w2metaer5z9dtdrp52ae0pz0s"&gt;30&lt;/key&gt;&lt;/foreign-keys&gt;&lt;ref-type name="Book"&gt;6&lt;/ref-type&gt;&lt;contributors&gt;&lt;authors&gt;&lt;author&gt;Hollingshead, August B&lt;/author&gt;&lt;author&gt;Redlich, Fredrick C&lt;/author&gt;&lt;/authors&gt;&lt;/contributors&gt;&lt;titles&gt;&lt;title&gt;Social class and mental illness: Community study&lt;/title&gt;&lt;/titles&gt;&lt;dates&gt;&lt;year&gt;1958&lt;/year&gt;&lt;/dates&gt;&lt;pub-location&gt;Hoboken, NJ&lt;/pub-location&gt;&lt;publisher&gt; John Wiley &amp;amp; Sons Inc&lt;/publisher&gt;&lt;urls&gt;&lt;/urls&gt;&lt;/record&gt;&lt;/Cite&gt;&lt;/EndNote&gt;</w:instrText>
      </w:r>
      <w:r w:rsidR="00144C6A" w:rsidRPr="00A623AA">
        <w:rPr>
          <w:szCs w:val="24"/>
        </w:rPr>
        <w:fldChar w:fldCharType="separate"/>
      </w:r>
      <w:r w:rsidR="009E2EBF">
        <w:rPr>
          <w:noProof/>
          <w:szCs w:val="24"/>
        </w:rPr>
        <w:t>(</w:t>
      </w:r>
      <w:hyperlink w:anchor="_ENREF_8" w:tooltip="Hollingshead, 1958 #30" w:history="1">
        <w:r w:rsidR="00037140">
          <w:rPr>
            <w:noProof/>
            <w:szCs w:val="24"/>
          </w:rPr>
          <w:t>Hollingshead and Redlich 1958</w:t>
        </w:r>
      </w:hyperlink>
      <w:r w:rsidR="009E2EBF">
        <w:rPr>
          <w:noProof/>
          <w:szCs w:val="24"/>
        </w:rPr>
        <w:t>)</w:t>
      </w:r>
      <w:r w:rsidR="00144C6A" w:rsidRPr="00A623AA">
        <w:rPr>
          <w:szCs w:val="24"/>
        </w:rPr>
        <w:fldChar w:fldCharType="end"/>
      </w:r>
      <w:r w:rsidR="000A204D" w:rsidRPr="00A623AA">
        <w:rPr>
          <w:szCs w:val="24"/>
        </w:rPr>
        <w:t>, one mechanism of which</w:t>
      </w:r>
      <w:r w:rsidR="006E4E07" w:rsidRPr="00A623AA">
        <w:rPr>
          <w:szCs w:val="24"/>
        </w:rPr>
        <w:t xml:space="preserve"> is through class differences in </w:t>
      </w:r>
      <w:r w:rsidR="003368F6" w:rsidRPr="00A623AA">
        <w:rPr>
          <w:szCs w:val="24"/>
        </w:rPr>
        <w:t xml:space="preserve">the </w:t>
      </w:r>
      <w:r w:rsidR="00B7413D" w:rsidRPr="00A623AA">
        <w:rPr>
          <w:szCs w:val="24"/>
        </w:rPr>
        <w:t>magnitude of stress</w:t>
      </w:r>
      <w:r w:rsidR="006E4E07" w:rsidRPr="00A623AA">
        <w:rPr>
          <w:szCs w:val="24"/>
        </w:rPr>
        <w:t>. T</w:t>
      </w:r>
      <w:r w:rsidR="000A204D" w:rsidRPr="00A623AA">
        <w:rPr>
          <w:szCs w:val="24"/>
        </w:rPr>
        <w:t xml:space="preserve">he comparisons here </w:t>
      </w:r>
      <w:r w:rsidR="006E4E07" w:rsidRPr="00A623AA">
        <w:rPr>
          <w:szCs w:val="24"/>
        </w:rPr>
        <w:t xml:space="preserve">could </w:t>
      </w:r>
      <w:r w:rsidR="000A204D" w:rsidRPr="00A623AA">
        <w:rPr>
          <w:szCs w:val="24"/>
        </w:rPr>
        <w:t>reveal whether higher educational attainment prevents migrant workers from being exposed to stressors in residential and work environment.</w:t>
      </w:r>
    </w:p>
    <w:p w:rsidR="004C21DC" w:rsidRDefault="00FE10AB" w:rsidP="00F02A94">
      <w:pPr>
        <w:autoSpaceDE w:val="0"/>
        <w:autoSpaceDN w:val="0"/>
        <w:adjustRightInd w:val="0"/>
        <w:snapToGrid w:val="0"/>
        <w:spacing w:line="480" w:lineRule="auto"/>
        <w:ind w:firstLine="0"/>
        <w:jc w:val="left"/>
        <w:rPr>
          <w:szCs w:val="24"/>
        </w:rPr>
      </w:pPr>
      <w:r w:rsidRPr="00A623AA">
        <w:rPr>
          <w:szCs w:val="24"/>
        </w:rPr>
        <w:lastRenderedPageBreak/>
        <w:tab/>
        <w:t>Next, the impact of socio-demographic characteristics, living and working conditions, victimization and migration stress on mental health is examined using OLS linear regression models.</w:t>
      </w:r>
      <w:r w:rsidR="004C21DC">
        <w:rPr>
          <w:szCs w:val="24"/>
        </w:rPr>
        <w:t xml:space="preserve"> The first model is estimated using the full sample and the next </w:t>
      </w:r>
      <w:r w:rsidR="003368F6" w:rsidRPr="00A623AA">
        <w:rPr>
          <w:szCs w:val="24"/>
        </w:rPr>
        <w:t xml:space="preserve">two models are established for migrant workers with less than high school education and those with </w:t>
      </w:r>
      <w:r w:rsidR="00E3745F">
        <w:rPr>
          <w:szCs w:val="24"/>
        </w:rPr>
        <w:t xml:space="preserve">a </w:t>
      </w:r>
      <w:r w:rsidR="003368F6" w:rsidRPr="00A623AA">
        <w:rPr>
          <w:szCs w:val="24"/>
        </w:rPr>
        <w:t>high school education or more respectively.</w:t>
      </w:r>
      <w:r w:rsidR="00DF271C" w:rsidRPr="00A623AA">
        <w:rPr>
          <w:szCs w:val="24"/>
        </w:rPr>
        <w:t xml:space="preserve"> Coefficients are compared across model </w:t>
      </w:r>
      <w:r w:rsidR="004C21DC">
        <w:rPr>
          <w:szCs w:val="24"/>
        </w:rPr>
        <w:t>2</w:t>
      </w:r>
      <w:r w:rsidR="00DF271C" w:rsidRPr="00A623AA">
        <w:rPr>
          <w:szCs w:val="24"/>
        </w:rPr>
        <w:t xml:space="preserve"> and model </w:t>
      </w:r>
      <w:r w:rsidR="004C21DC">
        <w:rPr>
          <w:szCs w:val="24"/>
        </w:rPr>
        <w:t>3</w:t>
      </w:r>
      <w:r w:rsidR="00DF271C" w:rsidRPr="00A623AA">
        <w:rPr>
          <w:szCs w:val="24"/>
        </w:rPr>
        <w:t xml:space="preserve"> to determine if education boost</w:t>
      </w:r>
      <w:r w:rsidR="00E3745F">
        <w:rPr>
          <w:szCs w:val="24"/>
        </w:rPr>
        <w:t>s</w:t>
      </w:r>
      <w:r w:rsidR="00DF271C" w:rsidRPr="00A623AA">
        <w:rPr>
          <w:szCs w:val="24"/>
        </w:rPr>
        <w:t xml:space="preserve"> or buffer</w:t>
      </w:r>
      <w:r w:rsidR="00E3745F">
        <w:rPr>
          <w:szCs w:val="24"/>
        </w:rPr>
        <w:t>s</w:t>
      </w:r>
      <w:r w:rsidR="00DF271C" w:rsidRPr="00A623AA">
        <w:rPr>
          <w:szCs w:val="24"/>
        </w:rPr>
        <w:t xml:space="preserve"> the </w:t>
      </w:r>
      <w:r w:rsidR="00E3745F">
        <w:rPr>
          <w:szCs w:val="24"/>
        </w:rPr>
        <w:t>effects</w:t>
      </w:r>
      <w:r w:rsidR="00DF271C" w:rsidRPr="00A623AA">
        <w:rPr>
          <w:szCs w:val="24"/>
        </w:rPr>
        <w:t xml:space="preserve"> of stressful experiences in life or work.</w:t>
      </w:r>
      <w:r w:rsidR="003368F6" w:rsidRPr="00A623AA">
        <w:rPr>
          <w:szCs w:val="24"/>
        </w:rPr>
        <w:t xml:space="preserve"> </w:t>
      </w:r>
      <w:r w:rsidR="004C21DC">
        <w:rPr>
          <w:szCs w:val="24"/>
        </w:rPr>
        <w:t xml:space="preserve">To statistically test the difference between coefficients in model 2 and model 3, I include interaction terms of every independent </w:t>
      </w:r>
      <w:r w:rsidR="00AE664D">
        <w:rPr>
          <w:szCs w:val="24"/>
        </w:rPr>
        <w:t xml:space="preserve">and control </w:t>
      </w:r>
      <w:r w:rsidR="004C21DC">
        <w:rPr>
          <w:szCs w:val="24"/>
        </w:rPr>
        <w:t xml:space="preserve">variable with high school education in the model using </w:t>
      </w:r>
      <w:r w:rsidR="00DF1483">
        <w:rPr>
          <w:szCs w:val="24"/>
        </w:rPr>
        <w:t xml:space="preserve">the </w:t>
      </w:r>
      <w:r w:rsidR="004C21DC">
        <w:rPr>
          <w:szCs w:val="24"/>
        </w:rPr>
        <w:t xml:space="preserve">full sample. A statistically significant interaction term indicates that the effect of a variable is </w:t>
      </w:r>
      <w:r w:rsidR="007F737E">
        <w:rPr>
          <w:szCs w:val="24"/>
        </w:rPr>
        <w:t>different across the two groups with different educational levels</w:t>
      </w:r>
      <w:r w:rsidR="004C21DC">
        <w:rPr>
          <w:szCs w:val="24"/>
        </w:rPr>
        <w:t xml:space="preserve">. </w:t>
      </w:r>
      <w:r w:rsidR="00AE664D">
        <w:rPr>
          <w:szCs w:val="24"/>
        </w:rPr>
        <w:t>The model with interaction terms is not shown, but the coefficients are bolded</w:t>
      </w:r>
      <w:r w:rsidR="00FF2A31">
        <w:rPr>
          <w:szCs w:val="24"/>
        </w:rPr>
        <w:t xml:space="preserve"> in the table if </w:t>
      </w:r>
      <w:r w:rsidR="002E16DF">
        <w:rPr>
          <w:szCs w:val="24"/>
        </w:rPr>
        <w:t>the difference between them</w:t>
      </w:r>
      <w:r w:rsidR="00AE664D">
        <w:rPr>
          <w:szCs w:val="24"/>
        </w:rPr>
        <w:t xml:space="preserve"> </w:t>
      </w:r>
      <w:r w:rsidR="00FF2A31">
        <w:rPr>
          <w:szCs w:val="24"/>
        </w:rPr>
        <w:t xml:space="preserve">is </w:t>
      </w:r>
      <w:r w:rsidR="002E16DF">
        <w:rPr>
          <w:szCs w:val="24"/>
        </w:rPr>
        <w:t xml:space="preserve">statistically </w:t>
      </w:r>
      <w:r w:rsidR="00AE664D">
        <w:rPr>
          <w:szCs w:val="24"/>
        </w:rPr>
        <w:t>significant</w:t>
      </w:r>
      <w:r w:rsidR="00FF2A31">
        <w:rPr>
          <w:szCs w:val="24"/>
        </w:rPr>
        <w:t xml:space="preserve">. </w:t>
      </w:r>
    </w:p>
    <w:p w:rsidR="00AE664D" w:rsidRPr="00A623AA" w:rsidRDefault="00AE664D" w:rsidP="00F02A94">
      <w:pPr>
        <w:autoSpaceDE w:val="0"/>
        <w:autoSpaceDN w:val="0"/>
        <w:adjustRightInd w:val="0"/>
        <w:snapToGrid w:val="0"/>
        <w:spacing w:line="480" w:lineRule="auto"/>
        <w:ind w:firstLine="0"/>
        <w:jc w:val="left"/>
        <w:rPr>
          <w:szCs w:val="24"/>
        </w:rPr>
      </w:pPr>
    </w:p>
    <w:p w:rsidR="003C0F6E" w:rsidRPr="00A623AA" w:rsidRDefault="003C0F6E" w:rsidP="00F02A94">
      <w:pPr>
        <w:autoSpaceDE w:val="0"/>
        <w:autoSpaceDN w:val="0"/>
        <w:adjustRightInd w:val="0"/>
        <w:snapToGrid w:val="0"/>
        <w:spacing w:line="480" w:lineRule="auto"/>
        <w:ind w:firstLine="0"/>
        <w:jc w:val="left"/>
        <w:rPr>
          <w:b/>
          <w:szCs w:val="24"/>
        </w:rPr>
      </w:pPr>
      <w:r w:rsidRPr="00A623AA">
        <w:rPr>
          <w:b/>
          <w:szCs w:val="24"/>
        </w:rPr>
        <w:t>Results</w:t>
      </w:r>
    </w:p>
    <w:p w:rsidR="00483128" w:rsidRPr="00A623AA" w:rsidRDefault="00D67193" w:rsidP="00F02A94">
      <w:pPr>
        <w:autoSpaceDE w:val="0"/>
        <w:autoSpaceDN w:val="0"/>
        <w:adjustRightInd w:val="0"/>
        <w:snapToGrid w:val="0"/>
        <w:spacing w:line="480" w:lineRule="auto"/>
        <w:ind w:firstLine="0"/>
        <w:jc w:val="left"/>
        <w:rPr>
          <w:szCs w:val="24"/>
        </w:rPr>
      </w:pPr>
      <w:r w:rsidRPr="00A623AA">
        <w:rPr>
          <w:b/>
          <w:szCs w:val="24"/>
        </w:rPr>
        <w:tab/>
      </w:r>
      <w:r w:rsidR="000C4197" w:rsidRPr="00A623AA">
        <w:rPr>
          <w:szCs w:val="24"/>
        </w:rPr>
        <w:t>Table 2 shows the s</w:t>
      </w:r>
      <w:r w:rsidR="000D5A37" w:rsidRPr="00A623AA">
        <w:rPr>
          <w:szCs w:val="24"/>
        </w:rPr>
        <w:t>ocio-</w:t>
      </w:r>
      <w:r w:rsidRPr="00A623AA">
        <w:rPr>
          <w:szCs w:val="24"/>
        </w:rPr>
        <w:t xml:space="preserve">demographic characteristics </w:t>
      </w:r>
      <w:r w:rsidR="000D5A37" w:rsidRPr="00A623AA">
        <w:rPr>
          <w:szCs w:val="24"/>
        </w:rPr>
        <w:t xml:space="preserve">and working and living conditions </w:t>
      </w:r>
      <w:r w:rsidR="000C4197" w:rsidRPr="00A623AA">
        <w:rPr>
          <w:szCs w:val="24"/>
        </w:rPr>
        <w:t xml:space="preserve">for two groups of migrant workers </w:t>
      </w:r>
      <w:r w:rsidR="00FF5A2E">
        <w:rPr>
          <w:szCs w:val="24"/>
        </w:rPr>
        <w:t>who have</w:t>
      </w:r>
      <w:r w:rsidR="000C4197" w:rsidRPr="00A623AA">
        <w:rPr>
          <w:szCs w:val="24"/>
        </w:rPr>
        <w:t xml:space="preserve"> different levels of education. The asterisks represent the levels of statistical significance of t-tests or Chi-square tests. </w:t>
      </w:r>
      <w:r w:rsidR="003064C4">
        <w:rPr>
          <w:szCs w:val="24"/>
        </w:rPr>
        <w:t xml:space="preserve">About 60% of migrant workers in this sample have lower than high school education, and 40% have </w:t>
      </w:r>
      <w:r w:rsidR="00114F7D">
        <w:rPr>
          <w:szCs w:val="24"/>
        </w:rPr>
        <w:t xml:space="preserve">a </w:t>
      </w:r>
      <w:r w:rsidR="003064C4">
        <w:rPr>
          <w:szCs w:val="24"/>
        </w:rPr>
        <w:t xml:space="preserve">high school degree or </w:t>
      </w:r>
      <w:r w:rsidR="00133482">
        <w:rPr>
          <w:szCs w:val="24"/>
        </w:rPr>
        <w:t>above</w:t>
      </w:r>
      <w:r w:rsidR="003064C4">
        <w:rPr>
          <w:szCs w:val="24"/>
        </w:rPr>
        <w:t>.</w:t>
      </w:r>
      <w:r w:rsidR="00133482">
        <w:rPr>
          <w:szCs w:val="24"/>
        </w:rPr>
        <w:t xml:space="preserve"> </w:t>
      </w:r>
      <w:r w:rsidR="00E236EB">
        <w:rPr>
          <w:szCs w:val="24"/>
        </w:rPr>
        <w:t xml:space="preserve">The first </w:t>
      </w:r>
      <w:r w:rsidR="00230455">
        <w:rPr>
          <w:szCs w:val="24"/>
        </w:rPr>
        <w:t>row</w:t>
      </w:r>
      <w:r w:rsidR="00E236EB">
        <w:rPr>
          <w:szCs w:val="24"/>
        </w:rPr>
        <w:t xml:space="preserve"> of Table 2 shows that h</w:t>
      </w:r>
      <w:r w:rsidR="00133482">
        <w:rPr>
          <w:szCs w:val="24"/>
        </w:rPr>
        <w:t xml:space="preserve">ighly educated migrant workers exhibit slightly higher scores </w:t>
      </w:r>
      <w:r w:rsidR="00230455">
        <w:rPr>
          <w:szCs w:val="24"/>
        </w:rPr>
        <w:t>in</w:t>
      </w:r>
      <w:r w:rsidR="00133482">
        <w:rPr>
          <w:szCs w:val="24"/>
        </w:rPr>
        <w:t xml:space="preserve"> mental health</w:t>
      </w:r>
      <w:r w:rsidR="00F1471F">
        <w:rPr>
          <w:szCs w:val="24"/>
        </w:rPr>
        <w:t xml:space="preserve"> than the lowly educated group (15.26 vs. 15.05).</w:t>
      </w:r>
      <w:r w:rsidR="00133482">
        <w:rPr>
          <w:szCs w:val="24"/>
        </w:rPr>
        <w:t xml:space="preserve"> </w:t>
      </w:r>
      <w:r w:rsidR="00E236EB">
        <w:rPr>
          <w:szCs w:val="24"/>
        </w:rPr>
        <w:t>In terms of socio-demographic characteristics, m</w:t>
      </w:r>
      <w:r w:rsidRPr="00A623AA">
        <w:rPr>
          <w:szCs w:val="24"/>
        </w:rPr>
        <w:t xml:space="preserve">igrant workers </w:t>
      </w:r>
      <w:r w:rsidR="00347E36">
        <w:rPr>
          <w:szCs w:val="24"/>
        </w:rPr>
        <w:t>of</w:t>
      </w:r>
      <w:r w:rsidR="000C4197" w:rsidRPr="00A623AA">
        <w:rPr>
          <w:szCs w:val="24"/>
        </w:rPr>
        <w:t xml:space="preserve"> lower educational levels</w:t>
      </w:r>
      <w:r w:rsidRPr="00A623AA">
        <w:rPr>
          <w:szCs w:val="24"/>
        </w:rPr>
        <w:t xml:space="preserve"> </w:t>
      </w:r>
      <w:r w:rsidR="000C4197" w:rsidRPr="00A623AA">
        <w:rPr>
          <w:szCs w:val="24"/>
        </w:rPr>
        <w:t>tend to be</w:t>
      </w:r>
      <w:r w:rsidRPr="00A623AA">
        <w:rPr>
          <w:szCs w:val="24"/>
        </w:rPr>
        <w:t xml:space="preserve"> older, more likely to be </w:t>
      </w:r>
      <w:r w:rsidR="000C4197" w:rsidRPr="00A623AA">
        <w:rPr>
          <w:szCs w:val="24"/>
        </w:rPr>
        <w:t xml:space="preserve">females and </w:t>
      </w:r>
      <w:r w:rsidRPr="00A623AA">
        <w:rPr>
          <w:szCs w:val="24"/>
        </w:rPr>
        <w:t xml:space="preserve">married, and </w:t>
      </w:r>
      <w:r w:rsidR="000C4197" w:rsidRPr="00A623AA">
        <w:rPr>
          <w:szCs w:val="24"/>
        </w:rPr>
        <w:t>less healthy</w:t>
      </w:r>
      <w:r w:rsidR="00070D8E" w:rsidRPr="00A623AA">
        <w:rPr>
          <w:szCs w:val="24"/>
        </w:rPr>
        <w:t xml:space="preserve"> than </w:t>
      </w:r>
      <w:r w:rsidR="00347E36">
        <w:rPr>
          <w:szCs w:val="24"/>
        </w:rPr>
        <w:t>their counterparts</w:t>
      </w:r>
      <w:r w:rsidR="000C4197" w:rsidRPr="00A623AA">
        <w:rPr>
          <w:szCs w:val="24"/>
        </w:rPr>
        <w:t xml:space="preserve"> with high school education </w:t>
      </w:r>
      <w:r w:rsidR="00350C45">
        <w:rPr>
          <w:szCs w:val="24"/>
        </w:rPr>
        <w:t>and</w:t>
      </w:r>
      <w:r w:rsidR="000C4197" w:rsidRPr="00A623AA">
        <w:rPr>
          <w:szCs w:val="24"/>
        </w:rPr>
        <w:t xml:space="preserve"> above</w:t>
      </w:r>
      <w:r w:rsidR="00070D8E" w:rsidRPr="00A623AA">
        <w:rPr>
          <w:szCs w:val="24"/>
        </w:rPr>
        <w:t xml:space="preserve">. </w:t>
      </w:r>
      <w:r w:rsidR="00C933CC" w:rsidRPr="00A623AA">
        <w:rPr>
          <w:szCs w:val="24"/>
        </w:rPr>
        <w:t xml:space="preserve">The average age is </w:t>
      </w:r>
      <w:r w:rsidR="00D37C27" w:rsidRPr="00A623AA">
        <w:rPr>
          <w:szCs w:val="24"/>
        </w:rPr>
        <w:t>32.25</w:t>
      </w:r>
      <w:r w:rsidR="00C933CC" w:rsidRPr="00A623AA">
        <w:rPr>
          <w:szCs w:val="24"/>
        </w:rPr>
        <w:t xml:space="preserve"> years for migrant workers </w:t>
      </w:r>
      <w:r w:rsidR="00D37C27" w:rsidRPr="00A623AA">
        <w:rPr>
          <w:szCs w:val="24"/>
        </w:rPr>
        <w:t xml:space="preserve">without </w:t>
      </w:r>
      <w:r w:rsidR="003064C4">
        <w:rPr>
          <w:szCs w:val="24"/>
        </w:rPr>
        <w:t xml:space="preserve">a </w:t>
      </w:r>
      <w:r w:rsidR="00D37C27" w:rsidRPr="00A623AA">
        <w:rPr>
          <w:szCs w:val="24"/>
        </w:rPr>
        <w:t>high school degree and 27.69</w:t>
      </w:r>
      <w:r w:rsidR="00C933CC" w:rsidRPr="00A623AA">
        <w:rPr>
          <w:szCs w:val="24"/>
        </w:rPr>
        <w:t xml:space="preserve"> years for those </w:t>
      </w:r>
      <w:r w:rsidR="003064C4">
        <w:rPr>
          <w:szCs w:val="24"/>
        </w:rPr>
        <w:t>who completed</w:t>
      </w:r>
      <w:r w:rsidR="00D37C27" w:rsidRPr="00A623AA">
        <w:rPr>
          <w:szCs w:val="24"/>
        </w:rPr>
        <w:t xml:space="preserve"> high school education</w:t>
      </w:r>
      <w:r w:rsidR="00BE5E07">
        <w:rPr>
          <w:szCs w:val="24"/>
        </w:rPr>
        <w:t>, which reflects the cohort differences in educational attainment</w:t>
      </w:r>
      <w:r w:rsidR="00C933CC" w:rsidRPr="00A623AA">
        <w:rPr>
          <w:szCs w:val="24"/>
        </w:rPr>
        <w:t xml:space="preserve">. </w:t>
      </w:r>
      <w:r w:rsidR="00913A1A" w:rsidRPr="00A623AA">
        <w:rPr>
          <w:szCs w:val="24"/>
        </w:rPr>
        <w:lastRenderedPageBreak/>
        <w:t xml:space="preserve">Females account for 47% of migrant workers without a high school degree, and 43% of their counterparts with a high school degree. </w:t>
      </w:r>
      <w:r w:rsidR="00C933CC" w:rsidRPr="00A623AA">
        <w:rPr>
          <w:szCs w:val="24"/>
        </w:rPr>
        <w:t xml:space="preserve">About </w:t>
      </w:r>
      <w:r w:rsidR="00D37C27" w:rsidRPr="00A623AA">
        <w:rPr>
          <w:szCs w:val="24"/>
        </w:rPr>
        <w:t>68</w:t>
      </w:r>
      <w:r w:rsidR="00C933CC" w:rsidRPr="00A623AA">
        <w:rPr>
          <w:szCs w:val="24"/>
        </w:rPr>
        <w:t>% of migrant workers</w:t>
      </w:r>
      <w:r w:rsidR="00913A1A" w:rsidRPr="00A623AA">
        <w:rPr>
          <w:szCs w:val="24"/>
        </w:rPr>
        <w:t xml:space="preserve"> with lower than high school education</w:t>
      </w:r>
      <w:r w:rsidR="00C933CC" w:rsidRPr="00A623AA">
        <w:rPr>
          <w:szCs w:val="24"/>
        </w:rPr>
        <w:t xml:space="preserve"> are married, </w:t>
      </w:r>
      <w:r w:rsidR="00913A1A" w:rsidRPr="00A623AA">
        <w:rPr>
          <w:szCs w:val="24"/>
        </w:rPr>
        <w:t>compared with only 42</w:t>
      </w:r>
      <w:r w:rsidR="00C933CC" w:rsidRPr="00A623AA">
        <w:rPr>
          <w:szCs w:val="24"/>
        </w:rPr>
        <w:t xml:space="preserve">% </w:t>
      </w:r>
      <w:r w:rsidR="00913A1A" w:rsidRPr="00A623AA">
        <w:rPr>
          <w:szCs w:val="24"/>
        </w:rPr>
        <w:t>for those with high school degree</w:t>
      </w:r>
      <w:r w:rsidR="008D37A0" w:rsidRPr="00A623AA">
        <w:rPr>
          <w:szCs w:val="24"/>
        </w:rPr>
        <w:t>.</w:t>
      </w:r>
      <w:r w:rsidR="00913A1A" w:rsidRPr="00A623AA">
        <w:rPr>
          <w:szCs w:val="24"/>
        </w:rPr>
        <w:t xml:space="preserve"> High school education is also associated with higher monthly income among migrant workers</w:t>
      </w:r>
      <w:r w:rsidR="00114F7D">
        <w:rPr>
          <w:szCs w:val="24"/>
        </w:rPr>
        <w:t xml:space="preserve"> (1,877RMB vs. 2,195 RMB)</w:t>
      </w:r>
      <w:r w:rsidR="008D37A0" w:rsidRPr="00A623AA">
        <w:rPr>
          <w:szCs w:val="24"/>
        </w:rPr>
        <w:t xml:space="preserve">. </w:t>
      </w:r>
      <w:r w:rsidR="00070D8E" w:rsidRPr="00A623AA">
        <w:rPr>
          <w:szCs w:val="24"/>
        </w:rPr>
        <w:t xml:space="preserve">The ownership types and sizes of companies </w:t>
      </w:r>
      <w:r w:rsidR="00835907" w:rsidRPr="00A623AA">
        <w:rPr>
          <w:szCs w:val="24"/>
        </w:rPr>
        <w:t xml:space="preserve">where migrants work </w:t>
      </w:r>
      <w:r w:rsidR="00070D8E" w:rsidRPr="00A623AA">
        <w:rPr>
          <w:szCs w:val="24"/>
        </w:rPr>
        <w:t xml:space="preserve">are significantly different between the two </w:t>
      </w:r>
      <w:r w:rsidR="00913A1A" w:rsidRPr="00A623AA">
        <w:rPr>
          <w:szCs w:val="24"/>
        </w:rPr>
        <w:t>groups</w:t>
      </w:r>
      <w:r w:rsidR="00070D8E" w:rsidRPr="00A623AA">
        <w:rPr>
          <w:szCs w:val="24"/>
        </w:rPr>
        <w:t xml:space="preserve">. </w:t>
      </w:r>
      <w:r w:rsidR="00483128" w:rsidRPr="00A623AA">
        <w:rPr>
          <w:szCs w:val="24"/>
        </w:rPr>
        <w:t xml:space="preserve">Migrant workers </w:t>
      </w:r>
      <w:r w:rsidR="00913A1A" w:rsidRPr="00A623AA">
        <w:rPr>
          <w:szCs w:val="24"/>
        </w:rPr>
        <w:t>with a high school degree</w:t>
      </w:r>
      <w:r w:rsidR="00483128" w:rsidRPr="00A623AA">
        <w:rPr>
          <w:szCs w:val="24"/>
        </w:rPr>
        <w:t xml:space="preserve"> are more likely to work </w:t>
      </w:r>
      <w:r w:rsidR="00530874" w:rsidRPr="00A623AA">
        <w:rPr>
          <w:szCs w:val="24"/>
        </w:rPr>
        <w:t>for</w:t>
      </w:r>
      <w:r w:rsidR="00B34B02">
        <w:rPr>
          <w:szCs w:val="24"/>
        </w:rPr>
        <w:t xml:space="preserve"> state-owned, Hong Kong/Macau/Taiwan investment </w:t>
      </w:r>
      <w:r w:rsidR="00483128" w:rsidRPr="00A623AA">
        <w:rPr>
          <w:szCs w:val="24"/>
        </w:rPr>
        <w:t xml:space="preserve">and </w:t>
      </w:r>
      <w:r w:rsidR="00913A1A" w:rsidRPr="00A623AA">
        <w:rPr>
          <w:szCs w:val="24"/>
        </w:rPr>
        <w:t>foreign-investment</w:t>
      </w:r>
      <w:r w:rsidR="00483128" w:rsidRPr="00A623AA">
        <w:rPr>
          <w:szCs w:val="24"/>
        </w:rPr>
        <w:t xml:space="preserve"> companies</w:t>
      </w:r>
      <w:r w:rsidR="00530874" w:rsidRPr="00A623AA">
        <w:rPr>
          <w:szCs w:val="24"/>
        </w:rPr>
        <w:t xml:space="preserve"> </w:t>
      </w:r>
      <w:r w:rsidR="00483128" w:rsidRPr="00A623AA">
        <w:rPr>
          <w:szCs w:val="24"/>
        </w:rPr>
        <w:t>compared with migrant workers</w:t>
      </w:r>
      <w:r w:rsidR="00913A1A" w:rsidRPr="00A623AA">
        <w:rPr>
          <w:szCs w:val="24"/>
        </w:rPr>
        <w:t xml:space="preserve"> of lower levels education</w:t>
      </w:r>
      <w:r w:rsidR="00483128" w:rsidRPr="00A623AA">
        <w:rPr>
          <w:szCs w:val="24"/>
        </w:rPr>
        <w:t xml:space="preserve">, a </w:t>
      </w:r>
      <w:r w:rsidR="00530874" w:rsidRPr="00A623AA">
        <w:rPr>
          <w:szCs w:val="24"/>
        </w:rPr>
        <w:t>larger proportion of whom</w:t>
      </w:r>
      <w:r w:rsidR="00483128" w:rsidRPr="00A623AA">
        <w:rPr>
          <w:szCs w:val="24"/>
        </w:rPr>
        <w:t xml:space="preserve"> working in</w:t>
      </w:r>
      <w:r w:rsidR="00913A1A" w:rsidRPr="00A623AA">
        <w:rPr>
          <w:szCs w:val="24"/>
        </w:rPr>
        <w:t xml:space="preserve"> private</w:t>
      </w:r>
      <w:r w:rsidR="00B34B02">
        <w:rPr>
          <w:szCs w:val="24"/>
        </w:rPr>
        <w:t>-owned</w:t>
      </w:r>
      <w:r w:rsidR="00483128" w:rsidRPr="00A623AA">
        <w:rPr>
          <w:szCs w:val="24"/>
        </w:rPr>
        <w:t xml:space="preserve"> companies</w:t>
      </w:r>
      <w:r w:rsidR="00913A1A" w:rsidRPr="00A623AA">
        <w:rPr>
          <w:szCs w:val="24"/>
        </w:rPr>
        <w:t xml:space="preserve"> or for small business</w:t>
      </w:r>
      <w:r w:rsidR="00483128" w:rsidRPr="00A623AA">
        <w:rPr>
          <w:szCs w:val="24"/>
        </w:rPr>
        <w:t xml:space="preserve">. </w:t>
      </w:r>
      <w:r w:rsidR="00913A1A" w:rsidRPr="00A623AA">
        <w:rPr>
          <w:szCs w:val="24"/>
        </w:rPr>
        <w:t>The size of company tends</w:t>
      </w:r>
      <w:r w:rsidR="00835907" w:rsidRPr="00A623AA">
        <w:rPr>
          <w:szCs w:val="24"/>
        </w:rPr>
        <w:t xml:space="preserve"> to be </w:t>
      </w:r>
      <w:r w:rsidR="00530874" w:rsidRPr="00A623AA">
        <w:rPr>
          <w:szCs w:val="24"/>
        </w:rPr>
        <w:t xml:space="preserve">smaller </w:t>
      </w:r>
      <w:r w:rsidR="00913A1A" w:rsidRPr="00A623AA">
        <w:rPr>
          <w:szCs w:val="24"/>
        </w:rPr>
        <w:t>for workers of low levels of education</w:t>
      </w:r>
      <w:r w:rsidR="00530874" w:rsidRPr="00A623AA">
        <w:rPr>
          <w:szCs w:val="24"/>
        </w:rPr>
        <w:t xml:space="preserve">.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2 about here]</w:t>
      </w:r>
    </w:p>
    <w:p w:rsidR="00021E5F" w:rsidRPr="00A623AA" w:rsidRDefault="00483128"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In terms of residential environment, migrant workers </w:t>
      </w:r>
      <w:r w:rsidR="00913A1A" w:rsidRPr="00A623AA">
        <w:rPr>
          <w:szCs w:val="24"/>
        </w:rPr>
        <w:t>with a high school degree</w:t>
      </w:r>
      <w:r w:rsidR="00530874" w:rsidRPr="00A623AA">
        <w:rPr>
          <w:szCs w:val="24"/>
        </w:rPr>
        <w:t xml:space="preserve"> </w:t>
      </w:r>
      <w:r w:rsidR="00070D8E" w:rsidRPr="00A623AA">
        <w:rPr>
          <w:szCs w:val="24"/>
        </w:rPr>
        <w:t xml:space="preserve">have </w:t>
      </w:r>
      <w:r w:rsidR="00913A1A" w:rsidRPr="00A623AA">
        <w:rPr>
          <w:szCs w:val="24"/>
        </w:rPr>
        <w:t xml:space="preserve">different </w:t>
      </w:r>
      <w:r w:rsidR="00021E5F" w:rsidRPr="00A623AA">
        <w:rPr>
          <w:szCs w:val="24"/>
        </w:rPr>
        <w:t>housing</w:t>
      </w:r>
      <w:r w:rsidR="00913A1A" w:rsidRPr="00A623AA">
        <w:rPr>
          <w:szCs w:val="24"/>
        </w:rPr>
        <w:t xml:space="preserve"> types, better facilities,</w:t>
      </w:r>
      <w:r w:rsidR="0080362F">
        <w:rPr>
          <w:szCs w:val="24"/>
        </w:rPr>
        <w:t xml:space="preserve"> and</w:t>
      </w:r>
      <w:r w:rsidR="00913A1A" w:rsidRPr="00A623AA">
        <w:rPr>
          <w:szCs w:val="24"/>
        </w:rPr>
        <w:t xml:space="preserve"> </w:t>
      </w:r>
      <w:r w:rsidR="00070D8E" w:rsidRPr="00A623AA">
        <w:rPr>
          <w:szCs w:val="24"/>
        </w:rPr>
        <w:t xml:space="preserve">larger living space </w:t>
      </w:r>
      <w:r w:rsidR="001F4E31" w:rsidRPr="00A623AA">
        <w:rPr>
          <w:szCs w:val="24"/>
        </w:rPr>
        <w:t xml:space="preserve">per </w:t>
      </w:r>
      <w:r w:rsidR="00070D8E" w:rsidRPr="00A623AA">
        <w:rPr>
          <w:szCs w:val="24"/>
        </w:rPr>
        <w:t>person</w:t>
      </w:r>
      <w:r w:rsidR="00835907" w:rsidRPr="00A623AA">
        <w:rPr>
          <w:szCs w:val="24"/>
        </w:rPr>
        <w:t xml:space="preserve"> compared with those </w:t>
      </w:r>
      <w:r w:rsidR="00913A1A" w:rsidRPr="00A623AA">
        <w:rPr>
          <w:szCs w:val="24"/>
        </w:rPr>
        <w:t>without high school education</w:t>
      </w:r>
      <w:r w:rsidR="00070D8E" w:rsidRPr="00A623AA">
        <w:rPr>
          <w:szCs w:val="24"/>
        </w:rPr>
        <w:t xml:space="preserve">. </w:t>
      </w:r>
      <w:r w:rsidR="00A2467A" w:rsidRPr="00A623AA">
        <w:rPr>
          <w:szCs w:val="24"/>
        </w:rPr>
        <w:t xml:space="preserve">Highly educated migrant workers are more likely to live in employee’s dormitory instead of rental housing, possibly because </w:t>
      </w:r>
      <w:r w:rsidR="0080362F">
        <w:rPr>
          <w:szCs w:val="24"/>
        </w:rPr>
        <w:t xml:space="preserve">the majority of them are not </w:t>
      </w:r>
      <w:r w:rsidR="00A2467A" w:rsidRPr="00A623AA">
        <w:rPr>
          <w:szCs w:val="24"/>
        </w:rPr>
        <w:t xml:space="preserve">married. </w:t>
      </w:r>
      <w:r w:rsidR="00835907" w:rsidRPr="00A623AA">
        <w:rPr>
          <w:szCs w:val="24"/>
        </w:rPr>
        <w:t>On average, the living space is 11.</w:t>
      </w:r>
      <w:r w:rsidR="00A2467A" w:rsidRPr="00A623AA">
        <w:rPr>
          <w:szCs w:val="24"/>
        </w:rPr>
        <w:t>12</w:t>
      </w:r>
      <w:r w:rsidR="00835907" w:rsidRPr="00A623AA">
        <w:rPr>
          <w:szCs w:val="24"/>
        </w:rPr>
        <w:t xml:space="preserve"> </w:t>
      </w:r>
      <w:r w:rsidR="002B1F7E" w:rsidRPr="00A623AA">
        <w:rPr>
          <w:szCs w:val="24"/>
        </w:rPr>
        <w:t>m</w:t>
      </w:r>
      <w:r w:rsidR="002B1F7E" w:rsidRPr="00A623AA">
        <w:rPr>
          <w:szCs w:val="24"/>
          <w:vertAlign w:val="superscript"/>
        </w:rPr>
        <w:t xml:space="preserve">2 </w:t>
      </w:r>
      <w:r w:rsidR="00A2467A" w:rsidRPr="00A623AA">
        <w:rPr>
          <w:szCs w:val="24"/>
        </w:rPr>
        <w:t>(about 120</w:t>
      </w:r>
      <w:r w:rsidR="002B1F7E" w:rsidRPr="00A623AA">
        <w:rPr>
          <w:szCs w:val="24"/>
        </w:rPr>
        <w:t xml:space="preserve"> feet</w:t>
      </w:r>
      <w:r w:rsidR="002B1F7E" w:rsidRPr="00A623AA">
        <w:rPr>
          <w:szCs w:val="24"/>
          <w:vertAlign w:val="superscript"/>
        </w:rPr>
        <w:t>2</w:t>
      </w:r>
      <w:r w:rsidR="002B1F7E" w:rsidRPr="00A623AA">
        <w:rPr>
          <w:szCs w:val="24"/>
        </w:rPr>
        <w:t>)</w:t>
      </w:r>
      <w:r w:rsidR="00835907" w:rsidRPr="00A623AA">
        <w:rPr>
          <w:szCs w:val="24"/>
        </w:rPr>
        <w:t xml:space="preserve"> </w:t>
      </w:r>
      <w:r w:rsidR="002B1F7E" w:rsidRPr="00A623AA">
        <w:rPr>
          <w:szCs w:val="24"/>
        </w:rPr>
        <w:t xml:space="preserve">for migrant workers </w:t>
      </w:r>
      <w:r w:rsidR="00A2467A" w:rsidRPr="00A623AA">
        <w:rPr>
          <w:szCs w:val="24"/>
        </w:rPr>
        <w:t>of low education levels</w:t>
      </w:r>
      <w:r w:rsidR="002B1F7E" w:rsidRPr="00A623AA">
        <w:rPr>
          <w:szCs w:val="24"/>
        </w:rPr>
        <w:t xml:space="preserve"> </w:t>
      </w:r>
      <w:r w:rsidR="00835907" w:rsidRPr="00A623AA">
        <w:rPr>
          <w:szCs w:val="24"/>
        </w:rPr>
        <w:t xml:space="preserve">and </w:t>
      </w:r>
      <w:r w:rsidR="002B1F7E" w:rsidRPr="00A623AA">
        <w:rPr>
          <w:szCs w:val="24"/>
        </w:rPr>
        <w:t>1</w:t>
      </w:r>
      <w:r w:rsidR="00A2467A" w:rsidRPr="00A623AA">
        <w:rPr>
          <w:szCs w:val="24"/>
        </w:rPr>
        <w:t>5.67</w:t>
      </w:r>
      <w:r w:rsidR="002B1F7E" w:rsidRPr="00A623AA">
        <w:rPr>
          <w:szCs w:val="24"/>
        </w:rPr>
        <w:t xml:space="preserve"> m</w:t>
      </w:r>
      <w:r w:rsidR="002B1F7E" w:rsidRPr="00A623AA">
        <w:rPr>
          <w:szCs w:val="24"/>
          <w:vertAlign w:val="superscript"/>
        </w:rPr>
        <w:t>2</w:t>
      </w:r>
      <w:r w:rsidR="002B1F7E" w:rsidRPr="00A623AA">
        <w:rPr>
          <w:szCs w:val="24"/>
        </w:rPr>
        <w:t xml:space="preserve"> (about 1</w:t>
      </w:r>
      <w:r w:rsidR="00A2467A" w:rsidRPr="00A623AA">
        <w:rPr>
          <w:szCs w:val="24"/>
        </w:rPr>
        <w:t>69</w:t>
      </w:r>
      <w:r w:rsidR="002B1F7E" w:rsidRPr="00A623AA">
        <w:rPr>
          <w:szCs w:val="24"/>
        </w:rPr>
        <w:t xml:space="preserve"> feet</w:t>
      </w:r>
      <w:r w:rsidR="002B1F7E" w:rsidRPr="00A623AA">
        <w:rPr>
          <w:szCs w:val="24"/>
          <w:vertAlign w:val="superscript"/>
        </w:rPr>
        <w:t>2</w:t>
      </w:r>
      <w:r w:rsidR="00A2467A" w:rsidRPr="00A623AA">
        <w:rPr>
          <w:szCs w:val="24"/>
        </w:rPr>
        <w:t>) for migrant workers with a high school degree</w:t>
      </w:r>
      <w:r w:rsidR="002B1F7E" w:rsidRPr="00A623AA">
        <w:rPr>
          <w:szCs w:val="24"/>
        </w:rPr>
        <w:t xml:space="preserve">. </w:t>
      </w:r>
      <w:r w:rsidR="00A2467A" w:rsidRPr="00A623AA">
        <w:rPr>
          <w:szCs w:val="24"/>
        </w:rPr>
        <w:t xml:space="preserve">The housing for </w:t>
      </w:r>
      <w:r w:rsidR="004C4117" w:rsidRPr="00A623AA">
        <w:rPr>
          <w:szCs w:val="24"/>
        </w:rPr>
        <w:t xml:space="preserve">the group of higher education is also less likely to be inadequate. </w:t>
      </w:r>
    </w:p>
    <w:p w:rsidR="00403E05" w:rsidRPr="00A623AA" w:rsidRDefault="00021E5F"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With regard to working conditions, </w:t>
      </w:r>
      <w:r w:rsidR="003C2823" w:rsidRPr="00A623AA">
        <w:rPr>
          <w:szCs w:val="24"/>
        </w:rPr>
        <w:t>migrant workers with a high school degree</w:t>
      </w:r>
      <w:r w:rsidR="00E30CA2" w:rsidRPr="00A623AA">
        <w:rPr>
          <w:szCs w:val="24"/>
        </w:rPr>
        <w:t xml:space="preserve"> have much better circumstances than their counterparts</w:t>
      </w:r>
      <w:r w:rsidR="003C2823" w:rsidRPr="00A623AA">
        <w:rPr>
          <w:szCs w:val="24"/>
        </w:rPr>
        <w:t xml:space="preserve"> with lower levels of education</w:t>
      </w:r>
      <w:r w:rsidR="00E30CA2" w:rsidRPr="00A623AA">
        <w:rPr>
          <w:szCs w:val="24"/>
        </w:rPr>
        <w:t>. Significant difference</w:t>
      </w:r>
      <w:r w:rsidR="00403E05" w:rsidRPr="00A623AA">
        <w:rPr>
          <w:szCs w:val="24"/>
        </w:rPr>
        <w:t>s are found in multiple aspects.</w:t>
      </w:r>
      <w:r w:rsidR="003C2823" w:rsidRPr="00A623AA">
        <w:rPr>
          <w:szCs w:val="24"/>
        </w:rPr>
        <w:t xml:space="preserve"> A h</w:t>
      </w:r>
      <w:r w:rsidR="00403E05" w:rsidRPr="00A623AA">
        <w:rPr>
          <w:szCs w:val="24"/>
        </w:rPr>
        <w:t xml:space="preserve">igher percentage of migrant workers </w:t>
      </w:r>
      <w:r w:rsidR="003C2823" w:rsidRPr="00A623AA">
        <w:rPr>
          <w:szCs w:val="24"/>
        </w:rPr>
        <w:t xml:space="preserve">with high school education </w:t>
      </w:r>
      <w:r w:rsidR="00403E05" w:rsidRPr="00A623AA">
        <w:rPr>
          <w:szCs w:val="24"/>
        </w:rPr>
        <w:t>have signed labor contracts with employers (7</w:t>
      </w:r>
      <w:r w:rsidR="003C2823" w:rsidRPr="00A623AA">
        <w:rPr>
          <w:szCs w:val="24"/>
        </w:rPr>
        <w:t>5</w:t>
      </w:r>
      <w:r w:rsidR="00403E05" w:rsidRPr="00A623AA">
        <w:rPr>
          <w:szCs w:val="24"/>
        </w:rPr>
        <w:t>%</w:t>
      </w:r>
      <w:r w:rsidR="003C2823" w:rsidRPr="00A623AA">
        <w:rPr>
          <w:szCs w:val="24"/>
        </w:rPr>
        <w:t xml:space="preserve"> vs. </w:t>
      </w:r>
      <w:r w:rsidR="00403E05" w:rsidRPr="00A623AA">
        <w:rPr>
          <w:szCs w:val="24"/>
        </w:rPr>
        <w:t>6</w:t>
      </w:r>
      <w:r w:rsidR="003C2823" w:rsidRPr="00A623AA">
        <w:rPr>
          <w:szCs w:val="24"/>
        </w:rPr>
        <w:t>2</w:t>
      </w:r>
      <w:r w:rsidR="00403E05" w:rsidRPr="00A623AA">
        <w:rPr>
          <w:szCs w:val="24"/>
        </w:rPr>
        <w:t xml:space="preserve">%). </w:t>
      </w:r>
      <w:r w:rsidR="00385069" w:rsidRPr="00A623AA">
        <w:rPr>
          <w:szCs w:val="24"/>
        </w:rPr>
        <w:t xml:space="preserve">Compared with migrant workers </w:t>
      </w:r>
      <w:r w:rsidR="003C2823" w:rsidRPr="00A623AA">
        <w:rPr>
          <w:szCs w:val="24"/>
        </w:rPr>
        <w:t>with a high school degree</w:t>
      </w:r>
      <w:r w:rsidR="00385069" w:rsidRPr="00A623AA">
        <w:rPr>
          <w:szCs w:val="24"/>
        </w:rPr>
        <w:t xml:space="preserve">, </w:t>
      </w:r>
      <w:r w:rsidR="00C83C7E">
        <w:rPr>
          <w:szCs w:val="24"/>
        </w:rPr>
        <w:t xml:space="preserve">more </w:t>
      </w:r>
      <w:r w:rsidR="00403E05" w:rsidRPr="00A623AA">
        <w:rPr>
          <w:szCs w:val="24"/>
        </w:rPr>
        <w:t xml:space="preserve">migrant workers </w:t>
      </w:r>
      <w:r w:rsidR="003C2823" w:rsidRPr="00A623AA">
        <w:rPr>
          <w:szCs w:val="24"/>
        </w:rPr>
        <w:t xml:space="preserve">without a high school degree </w:t>
      </w:r>
      <w:r w:rsidR="000759F1" w:rsidRPr="00A623AA">
        <w:rPr>
          <w:szCs w:val="24"/>
        </w:rPr>
        <w:t xml:space="preserve">reported </w:t>
      </w:r>
      <w:r w:rsidR="003C2823" w:rsidRPr="00A623AA">
        <w:rPr>
          <w:szCs w:val="24"/>
        </w:rPr>
        <w:t xml:space="preserve">working without safety protections (5% vs. 3%), </w:t>
      </w:r>
      <w:r w:rsidR="00C83C7E">
        <w:rPr>
          <w:szCs w:val="24"/>
        </w:rPr>
        <w:t xml:space="preserve">and </w:t>
      </w:r>
      <w:r w:rsidR="000759F1" w:rsidRPr="00A623AA">
        <w:rPr>
          <w:szCs w:val="24"/>
        </w:rPr>
        <w:t xml:space="preserve">working in harmful environment </w:t>
      </w:r>
      <w:r w:rsidR="003C2823" w:rsidRPr="00A623AA">
        <w:rPr>
          <w:szCs w:val="24"/>
        </w:rPr>
        <w:t>(21% vs. 17%</w:t>
      </w:r>
      <w:r w:rsidR="000759F1" w:rsidRPr="00A623AA">
        <w:rPr>
          <w:szCs w:val="24"/>
        </w:rPr>
        <w:t>)</w:t>
      </w:r>
      <w:r w:rsidR="00217B16" w:rsidRPr="00A623AA">
        <w:rPr>
          <w:szCs w:val="24"/>
        </w:rPr>
        <w:t xml:space="preserve">. </w:t>
      </w:r>
      <w:r w:rsidR="00385069" w:rsidRPr="00A623AA">
        <w:rPr>
          <w:szCs w:val="24"/>
        </w:rPr>
        <w:t xml:space="preserve">In addition, migrant workers </w:t>
      </w:r>
      <w:r w:rsidR="003C2823" w:rsidRPr="00A623AA">
        <w:rPr>
          <w:szCs w:val="24"/>
        </w:rPr>
        <w:t xml:space="preserve">without high school education </w:t>
      </w:r>
      <w:r w:rsidR="003C2823" w:rsidRPr="00A623AA">
        <w:rPr>
          <w:szCs w:val="24"/>
        </w:rPr>
        <w:lastRenderedPageBreak/>
        <w:t>reported</w:t>
      </w:r>
      <w:r w:rsidR="00385069" w:rsidRPr="00A623AA">
        <w:rPr>
          <w:szCs w:val="24"/>
        </w:rPr>
        <w:t xml:space="preserve"> longer </w:t>
      </w:r>
      <w:r w:rsidR="003C2823" w:rsidRPr="00A623AA">
        <w:rPr>
          <w:szCs w:val="24"/>
        </w:rPr>
        <w:t xml:space="preserve">work </w:t>
      </w:r>
      <w:r w:rsidR="00385069" w:rsidRPr="00A623AA">
        <w:rPr>
          <w:szCs w:val="24"/>
        </w:rPr>
        <w:t>hours (9.</w:t>
      </w:r>
      <w:r w:rsidR="003C2823" w:rsidRPr="00A623AA">
        <w:rPr>
          <w:szCs w:val="24"/>
        </w:rPr>
        <w:t>54</w:t>
      </w:r>
      <w:r w:rsidR="00385069" w:rsidRPr="00A623AA">
        <w:rPr>
          <w:szCs w:val="24"/>
        </w:rPr>
        <w:t xml:space="preserve"> hrs per day)</w:t>
      </w:r>
      <w:r w:rsidR="00157BCE" w:rsidRPr="00A623AA">
        <w:rPr>
          <w:szCs w:val="24"/>
        </w:rPr>
        <w:t xml:space="preserve"> than the </w:t>
      </w:r>
      <w:r w:rsidR="000B553F" w:rsidRPr="00A623AA">
        <w:rPr>
          <w:szCs w:val="24"/>
        </w:rPr>
        <w:t>more educated group</w:t>
      </w:r>
      <w:r w:rsidR="00385069" w:rsidRPr="00A623AA">
        <w:rPr>
          <w:szCs w:val="24"/>
        </w:rPr>
        <w:t xml:space="preserve"> (</w:t>
      </w:r>
      <w:r w:rsidR="003C2823" w:rsidRPr="00A623AA">
        <w:rPr>
          <w:szCs w:val="24"/>
        </w:rPr>
        <w:t>8.89</w:t>
      </w:r>
      <w:r w:rsidR="00385069" w:rsidRPr="00A623AA">
        <w:rPr>
          <w:szCs w:val="24"/>
        </w:rPr>
        <w:t xml:space="preserve"> hrs per day). </w:t>
      </w:r>
    </w:p>
    <w:p w:rsidR="00D67193" w:rsidRPr="00A623AA" w:rsidRDefault="00403E05" w:rsidP="00F02A94">
      <w:pPr>
        <w:autoSpaceDE w:val="0"/>
        <w:autoSpaceDN w:val="0"/>
        <w:adjustRightInd w:val="0"/>
        <w:snapToGrid w:val="0"/>
        <w:spacing w:line="480" w:lineRule="auto"/>
        <w:ind w:firstLine="0"/>
        <w:jc w:val="left"/>
        <w:rPr>
          <w:szCs w:val="24"/>
        </w:rPr>
      </w:pPr>
      <w:r w:rsidRPr="00A623AA">
        <w:rPr>
          <w:szCs w:val="24"/>
        </w:rPr>
        <w:tab/>
      </w:r>
      <w:r w:rsidR="00BF632A" w:rsidRPr="00A623AA">
        <w:rPr>
          <w:szCs w:val="24"/>
        </w:rPr>
        <w:t xml:space="preserve">The most common </w:t>
      </w:r>
      <w:r w:rsidR="002A1E56" w:rsidRPr="00A623AA">
        <w:rPr>
          <w:szCs w:val="24"/>
        </w:rPr>
        <w:t>type</w:t>
      </w:r>
      <w:r w:rsidR="00BF632A" w:rsidRPr="00A623AA">
        <w:rPr>
          <w:szCs w:val="24"/>
        </w:rPr>
        <w:t xml:space="preserve"> of victimization experienced by migrant workers is theft</w:t>
      </w:r>
      <w:r w:rsidR="007862A0" w:rsidRPr="00A623AA">
        <w:rPr>
          <w:szCs w:val="24"/>
        </w:rPr>
        <w:t xml:space="preserve">, </w:t>
      </w:r>
      <w:r w:rsidR="00C82358">
        <w:rPr>
          <w:szCs w:val="24"/>
        </w:rPr>
        <w:t xml:space="preserve">which is </w:t>
      </w:r>
      <w:r w:rsidR="007862A0" w:rsidRPr="00A623AA">
        <w:rPr>
          <w:szCs w:val="24"/>
        </w:rPr>
        <w:t>followed by fraud. During the year prior to the survey, a</w:t>
      </w:r>
      <w:r w:rsidR="00BF632A" w:rsidRPr="00A623AA">
        <w:rPr>
          <w:szCs w:val="24"/>
        </w:rPr>
        <w:t>bo</w:t>
      </w:r>
      <w:r w:rsidR="004B66C0" w:rsidRPr="00A623AA">
        <w:rPr>
          <w:szCs w:val="24"/>
        </w:rPr>
        <w:t>ve</w:t>
      </w:r>
      <w:r w:rsidR="00BF632A" w:rsidRPr="00A623AA">
        <w:rPr>
          <w:szCs w:val="24"/>
        </w:rPr>
        <w:t xml:space="preserve"> 2</w:t>
      </w:r>
      <w:r w:rsidR="004B66C0" w:rsidRPr="00A623AA">
        <w:rPr>
          <w:szCs w:val="24"/>
        </w:rPr>
        <w:t>0</w:t>
      </w:r>
      <w:r w:rsidR="00BF632A" w:rsidRPr="00A623AA">
        <w:rPr>
          <w:szCs w:val="24"/>
        </w:rPr>
        <w:t xml:space="preserve">% migrant workers </w:t>
      </w:r>
      <w:r w:rsidR="0099675D" w:rsidRPr="00A623AA">
        <w:rPr>
          <w:szCs w:val="24"/>
        </w:rPr>
        <w:t xml:space="preserve">in both </w:t>
      </w:r>
      <w:r w:rsidR="004B66C0" w:rsidRPr="00A623AA">
        <w:rPr>
          <w:szCs w:val="24"/>
        </w:rPr>
        <w:t>group</w:t>
      </w:r>
      <w:r w:rsidR="00B34B02">
        <w:rPr>
          <w:szCs w:val="24"/>
        </w:rPr>
        <w:t>s</w:t>
      </w:r>
      <w:r w:rsidR="0099675D" w:rsidRPr="00A623AA">
        <w:rPr>
          <w:szCs w:val="24"/>
        </w:rPr>
        <w:t xml:space="preserve"> </w:t>
      </w:r>
      <w:r w:rsidR="002A1E56" w:rsidRPr="00A623AA">
        <w:rPr>
          <w:szCs w:val="24"/>
        </w:rPr>
        <w:t>had been</w:t>
      </w:r>
      <w:r w:rsidR="0099675D" w:rsidRPr="00A623AA">
        <w:rPr>
          <w:szCs w:val="24"/>
        </w:rPr>
        <w:t xml:space="preserve"> victims of theft</w:t>
      </w:r>
      <w:r w:rsidR="004B66C0" w:rsidRPr="00A623AA">
        <w:rPr>
          <w:szCs w:val="24"/>
        </w:rPr>
        <w:t xml:space="preserve">, and </w:t>
      </w:r>
      <w:r w:rsidR="007862A0" w:rsidRPr="00A623AA">
        <w:rPr>
          <w:szCs w:val="24"/>
        </w:rPr>
        <w:t xml:space="preserve">7% of migrant workers </w:t>
      </w:r>
      <w:r w:rsidR="004B66C0" w:rsidRPr="00A623AA">
        <w:rPr>
          <w:szCs w:val="24"/>
        </w:rPr>
        <w:t>without high school education and 8</w:t>
      </w:r>
      <w:r w:rsidR="007862A0" w:rsidRPr="00A623AA">
        <w:rPr>
          <w:szCs w:val="24"/>
        </w:rPr>
        <w:t xml:space="preserve">% </w:t>
      </w:r>
      <w:r w:rsidR="004B66C0" w:rsidRPr="00A623AA">
        <w:rPr>
          <w:szCs w:val="24"/>
        </w:rPr>
        <w:t xml:space="preserve">of those with high school education </w:t>
      </w:r>
      <w:r w:rsidR="007862A0" w:rsidRPr="00A623AA">
        <w:rPr>
          <w:szCs w:val="24"/>
        </w:rPr>
        <w:t xml:space="preserve">were victims of fraud. </w:t>
      </w:r>
      <w:r w:rsidR="00FE1F4C" w:rsidRPr="00A623AA">
        <w:rPr>
          <w:szCs w:val="24"/>
        </w:rPr>
        <w:t>Robbery and sexual harassment occur</w:t>
      </w:r>
      <w:r w:rsidR="004B66C0" w:rsidRPr="00A623AA">
        <w:rPr>
          <w:szCs w:val="24"/>
        </w:rPr>
        <w:t>red</w:t>
      </w:r>
      <w:r w:rsidR="00FE1F4C" w:rsidRPr="00A623AA">
        <w:rPr>
          <w:szCs w:val="24"/>
        </w:rPr>
        <w:t xml:space="preserve"> less often to migrant workers. But </w:t>
      </w:r>
      <w:r w:rsidR="004B66C0" w:rsidRPr="00A623AA">
        <w:rPr>
          <w:szCs w:val="24"/>
        </w:rPr>
        <w:t xml:space="preserve">highly educated </w:t>
      </w:r>
      <w:r w:rsidR="00BF632A" w:rsidRPr="00A623AA">
        <w:rPr>
          <w:szCs w:val="24"/>
        </w:rPr>
        <w:t>m</w:t>
      </w:r>
      <w:r w:rsidR="00F80B95" w:rsidRPr="00A623AA">
        <w:rPr>
          <w:szCs w:val="24"/>
        </w:rPr>
        <w:t xml:space="preserve">igrant workers are more likely to become victim of robbery than </w:t>
      </w:r>
      <w:r w:rsidR="004B66C0" w:rsidRPr="00A623AA">
        <w:rPr>
          <w:szCs w:val="24"/>
        </w:rPr>
        <w:t>workers of lower education</w:t>
      </w:r>
      <w:r w:rsidR="00643CB3" w:rsidRPr="00A623AA">
        <w:rPr>
          <w:szCs w:val="24"/>
        </w:rPr>
        <w:t xml:space="preserve">. </w:t>
      </w:r>
      <w:r w:rsidR="00B34B02">
        <w:rPr>
          <w:szCs w:val="24"/>
        </w:rPr>
        <w:t>A</w:t>
      </w:r>
      <w:r w:rsidR="00C82358">
        <w:rPr>
          <w:szCs w:val="24"/>
        </w:rPr>
        <w:t>s</w:t>
      </w:r>
      <w:r w:rsidR="00B34B02">
        <w:rPr>
          <w:szCs w:val="24"/>
        </w:rPr>
        <w:t xml:space="preserve"> it is shown in last section, migrant workers of different educational levels do not differ regarding to the three indicators of migration stress.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3 about here]</w:t>
      </w:r>
    </w:p>
    <w:p w:rsidR="005D6645" w:rsidRPr="006F6F61" w:rsidRDefault="00643CB3" w:rsidP="00F02A94">
      <w:pPr>
        <w:autoSpaceDE w:val="0"/>
        <w:autoSpaceDN w:val="0"/>
        <w:adjustRightInd w:val="0"/>
        <w:snapToGrid w:val="0"/>
        <w:spacing w:line="480" w:lineRule="auto"/>
        <w:ind w:firstLine="0"/>
        <w:jc w:val="left"/>
        <w:rPr>
          <w:szCs w:val="24"/>
        </w:rPr>
      </w:pPr>
      <w:r w:rsidRPr="00A623AA">
        <w:rPr>
          <w:szCs w:val="24"/>
        </w:rPr>
        <w:tab/>
        <w:t xml:space="preserve">Table 3 presents OLS regression models predicting migrant workers’ mental health </w:t>
      </w:r>
      <w:r w:rsidR="00C77AD7" w:rsidRPr="00A623AA">
        <w:rPr>
          <w:szCs w:val="24"/>
        </w:rPr>
        <w:t>using socio-demographic characteristics, residential environment, working conditions, and victimization.</w:t>
      </w:r>
      <w:r w:rsidR="00F72331" w:rsidRPr="00A623AA">
        <w:rPr>
          <w:szCs w:val="24"/>
        </w:rPr>
        <w:t xml:space="preserve"> The model in column (1) </w:t>
      </w:r>
      <w:r w:rsidR="005D6645" w:rsidRPr="00A623AA">
        <w:rPr>
          <w:szCs w:val="24"/>
        </w:rPr>
        <w:t xml:space="preserve">is estimated </w:t>
      </w:r>
      <w:r w:rsidR="006A1646">
        <w:rPr>
          <w:szCs w:val="24"/>
        </w:rPr>
        <w:t>using the full sample</w:t>
      </w:r>
      <w:r w:rsidR="00EF2F01">
        <w:rPr>
          <w:szCs w:val="24"/>
        </w:rPr>
        <w:t>, c</w:t>
      </w:r>
      <w:r w:rsidR="001D2BDE" w:rsidRPr="00A623AA">
        <w:rPr>
          <w:szCs w:val="24"/>
        </w:rPr>
        <w:t>ol</w:t>
      </w:r>
      <w:r w:rsidR="001D2BDE" w:rsidRPr="006F6F61">
        <w:rPr>
          <w:szCs w:val="24"/>
        </w:rPr>
        <w:t xml:space="preserve">umn (2) </w:t>
      </w:r>
      <w:r w:rsidR="005D6645" w:rsidRPr="006F6F61">
        <w:rPr>
          <w:szCs w:val="24"/>
        </w:rPr>
        <w:t>presents</w:t>
      </w:r>
      <w:r w:rsidR="001D2BDE" w:rsidRPr="006F6F61">
        <w:rPr>
          <w:szCs w:val="24"/>
        </w:rPr>
        <w:t xml:space="preserve"> the model</w:t>
      </w:r>
      <w:r w:rsidR="005D6645" w:rsidRPr="006F6F61">
        <w:rPr>
          <w:szCs w:val="24"/>
        </w:rPr>
        <w:t xml:space="preserve"> for migrant workers with </w:t>
      </w:r>
      <w:r w:rsidR="00EF2F01" w:rsidRPr="006F6F61">
        <w:rPr>
          <w:szCs w:val="24"/>
        </w:rPr>
        <w:t xml:space="preserve">lower than high school education, and column (3) is the model for migrant workers with high school degree or more. </w:t>
      </w:r>
      <w:r w:rsidR="00FA6D1B" w:rsidRPr="006F6F61">
        <w:rPr>
          <w:szCs w:val="24"/>
        </w:rPr>
        <w:t>Disaggregating the models by educational level allow</w:t>
      </w:r>
      <w:r w:rsidR="00447A87" w:rsidRPr="006F6F61">
        <w:rPr>
          <w:szCs w:val="24"/>
        </w:rPr>
        <w:t>s</w:t>
      </w:r>
      <w:r w:rsidR="00FA6D1B" w:rsidRPr="006F6F61">
        <w:rPr>
          <w:szCs w:val="24"/>
        </w:rPr>
        <w:t xml:space="preserve"> me to examine how the relationship between stressful experiences and mental health varies across the two groups</w:t>
      </w:r>
      <w:r w:rsidR="00D94275" w:rsidRPr="006F6F61">
        <w:rPr>
          <w:szCs w:val="24"/>
        </w:rPr>
        <w:t xml:space="preserve"> of migrant workers</w:t>
      </w:r>
      <w:r w:rsidR="00FA6D1B" w:rsidRPr="006F6F61">
        <w:rPr>
          <w:szCs w:val="24"/>
        </w:rPr>
        <w:t xml:space="preserve">. </w:t>
      </w:r>
      <w:r w:rsidR="009C35AC" w:rsidRPr="006F6F61">
        <w:rPr>
          <w:szCs w:val="24"/>
        </w:rPr>
        <w:t xml:space="preserve">It will show whether having higher educational levels increases or reduces the negative mental health consequences of adverse living and working conditions. </w:t>
      </w:r>
      <w:r w:rsidR="003B2187" w:rsidRPr="006F6F61">
        <w:rPr>
          <w:szCs w:val="24"/>
        </w:rPr>
        <w:t>Formal statistical tests are conducted to determine whether the coefficients in column 2 and 3</w:t>
      </w:r>
      <w:r w:rsidR="00A351FA">
        <w:rPr>
          <w:szCs w:val="24"/>
        </w:rPr>
        <w:t xml:space="preserve"> differ significantly</w:t>
      </w:r>
      <w:r w:rsidR="003B2187" w:rsidRPr="006F6F61">
        <w:rPr>
          <w:szCs w:val="24"/>
        </w:rPr>
        <w:t xml:space="preserve">. </w:t>
      </w:r>
    </w:p>
    <w:p w:rsidR="00540C86" w:rsidRPr="00A623AA" w:rsidRDefault="0035732A" w:rsidP="00F02A94">
      <w:pPr>
        <w:autoSpaceDE w:val="0"/>
        <w:autoSpaceDN w:val="0"/>
        <w:adjustRightInd w:val="0"/>
        <w:snapToGrid w:val="0"/>
        <w:spacing w:line="480" w:lineRule="auto"/>
        <w:ind w:firstLine="0"/>
        <w:jc w:val="left"/>
        <w:rPr>
          <w:szCs w:val="24"/>
        </w:rPr>
      </w:pPr>
      <w:r w:rsidRPr="00A623AA">
        <w:rPr>
          <w:szCs w:val="24"/>
        </w:rPr>
        <w:tab/>
      </w:r>
      <w:r w:rsidR="00375177">
        <w:rPr>
          <w:szCs w:val="24"/>
        </w:rPr>
        <w:t>The coefficients in model 1 show the main effects</w:t>
      </w:r>
      <w:r w:rsidR="00605850">
        <w:rPr>
          <w:szCs w:val="24"/>
        </w:rPr>
        <w:t xml:space="preserve"> without considering the moderation effect of education</w:t>
      </w:r>
      <w:r w:rsidR="00375177">
        <w:rPr>
          <w:szCs w:val="24"/>
        </w:rPr>
        <w:t xml:space="preserve">. </w:t>
      </w:r>
      <w:r w:rsidRPr="00A623AA">
        <w:rPr>
          <w:szCs w:val="24"/>
        </w:rPr>
        <w:t xml:space="preserve">In terms of social and demographic </w:t>
      </w:r>
      <w:r w:rsidR="006F6F61">
        <w:rPr>
          <w:szCs w:val="24"/>
        </w:rPr>
        <w:t>characteristics</w:t>
      </w:r>
      <w:r w:rsidRPr="00A623AA">
        <w:rPr>
          <w:szCs w:val="24"/>
        </w:rPr>
        <w:t xml:space="preserve">, better </w:t>
      </w:r>
      <w:r w:rsidR="003B2187">
        <w:rPr>
          <w:szCs w:val="24"/>
        </w:rPr>
        <w:t xml:space="preserve">physical </w:t>
      </w:r>
      <w:r w:rsidRPr="00A623AA">
        <w:rPr>
          <w:szCs w:val="24"/>
        </w:rPr>
        <w:t>health</w:t>
      </w:r>
      <w:r w:rsidR="00E20F35">
        <w:rPr>
          <w:szCs w:val="24"/>
        </w:rPr>
        <w:t xml:space="preserve"> is associated with</w:t>
      </w:r>
      <w:r w:rsidRPr="00A623AA">
        <w:rPr>
          <w:szCs w:val="24"/>
        </w:rPr>
        <w:t xml:space="preserve"> greater mental </w:t>
      </w:r>
      <w:r w:rsidR="00C96315" w:rsidRPr="00A623AA">
        <w:rPr>
          <w:szCs w:val="24"/>
        </w:rPr>
        <w:t>well-being</w:t>
      </w:r>
      <w:r w:rsidR="00A351FA">
        <w:rPr>
          <w:szCs w:val="24"/>
        </w:rPr>
        <w:t xml:space="preserve"> </w:t>
      </w:r>
      <w:r w:rsidR="00230455">
        <w:rPr>
          <w:szCs w:val="24"/>
        </w:rPr>
        <w:t>(β=.53)</w:t>
      </w:r>
      <w:r w:rsidRPr="00A623AA">
        <w:rPr>
          <w:szCs w:val="24"/>
        </w:rPr>
        <w:t>.</w:t>
      </w:r>
      <w:r w:rsidR="00DC2449">
        <w:rPr>
          <w:szCs w:val="24"/>
        </w:rPr>
        <w:t xml:space="preserve"> </w:t>
      </w:r>
      <w:r w:rsidR="006F6F61">
        <w:rPr>
          <w:szCs w:val="24"/>
        </w:rPr>
        <w:t>In addition, w</w:t>
      </w:r>
      <w:r w:rsidRPr="00A623AA">
        <w:rPr>
          <w:szCs w:val="24"/>
        </w:rPr>
        <w:t>orking for small business brings mental health benefits</w:t>
      </w:r>
      <w:r w:rsidR="00447CB8" w:rsidRPr="00A623AA">
        <w:rPr>
          <w:szCs w:val="24"/>
        </w:rPr>
        <w:t xml:space="preserve"> compared with </w:t>
      </w:r>
      <w:r w:rsidR="00DC2449">
        <w:rPr>
          <w:szCs w:val="24"/>
        </w:rPr>
        <w:t>employment</w:t>
      </w:r>
      <w:r w:rsidR="00447CB8" w:rsidRPr="00A623AA">
        <w:rPr>
          <w:szCs w:val="24"/>
        </w:rPr>
        <w:t xml:space="preserve"> in state-owned companies</w:t>
      </w:r>
      <w:r w:rsidR="00230455">
        <w:rPr>
          <w:szCs w:val="24"/>
        </w:rPr>
        <w:t xml:space="preserve"> (β=.51)</w:t>
      </w:r>
      <w:r w:rsidR="00447CB8" w:rsidRPr="00A623AA">
        <w:rPr>
          <w:szCs w:val="24"/>
        </w:rPr>
        <w:t xml:space="preserve">. </w:t>
      </w:r>
      <w:r w:rsidR="00C96315">
        <w:rPr>
          <w:szCs w:val="24"/>
        </w:rPr>
        <w:lastRenderedPageBreak/>
        <w:t>The n</w:t>
      </w:r>
      <w:r w:rsidR="00447CB8" w:rsidRPr="00A623AA">
        <w:rPr>
          <w:szCs w:val="24"/>
        </w:rPr>
        <w:t xml:space="preserve">ext section examines the effects of living </w:t>
      </w:r>
      <w:r w:rsidR="00605850">
        <w:rPr>
          <w:szCs w:val="24"/>
        </w:rPr>
        <w:t>conditions</w:t>
      </w:r>
      <w:r w:rsidR="00447CB8" w:rsidRPr="00A623AA">
        <w:rPr>
          <w:szCs w:val="24"/>
        </w:rPr>
        <w:t xml:space="preserve">. </w:t>
      </w:r>
      <w:r w:rsidR="00230455">
        <w:rPr>
          <w:szCs w:val="24"/>
        </w:rPr>
        <w:t>The lack of necessary</w:t>
      </w:r>
      <w:r w:rsidR="00D17804" w:rsidRPr="00A623AA">
        <w:rPr>
          <w:szCs w:val="24"/>
        </w:rPr>
        <w:t xml:space="preserve"> </w:t>
      </w:r>
      <w:r w:rsidR="00230455">
        <w:rPr>
          <w:szCs w:val="24"/>
        </w:rPr>
        <w:t xml:space="preserve">residential </w:t>
      </w:r>
      <w:r w:rsidR="00D17804" w:rsidRPr="00A623AA">
        <w:rPr>
          <w:szCs w:val="24"/>
        </w:rPr>
        <w:t xml:space="preserve">facilities tend to </w:t>
      </w:r>
      <w:r w:rsidR="00230455">
        <w:rPr>
          <w:szCs w:val="24"/>
        </w:rPr>
        <w:t>harm the</w:t>
      </w:r>
      <w:r w:rsidR="00D17804" w:rsidRPr="00A623AA">
        <w:rPr>
          <w:szCs w:val="24"/>
        </w:rPr>
        <w:t xml:space="preserve"> </w:t>
      </w:r>
      <w:r w:rsidR="00230455">
        <w:rPr>
          <w:szCs w:val="24"/>
        </w:rPr>
        <w:t>psychological health of migrant workers (β=-.06)</w:t>
      </w:r>
      <w:r w:rsidR="00D17804" w:rsidRPr="00A623AA">
        <w:rPr>
          <w:szCs w:val="24"/>
        </w:rPr>
        <w:t>.</w:t>
      </w:r>
      <w:r w:rsidR="00540C86" w:rsidRPr="00A623AA">
        <w:rPr>
          <w:szCs w:val="24"/>
        </w:rPr>
        <w:t xml:space="preserve"> </w:t>
      </w:r>
      <w:r w:rsidR="00A65339">
        <w:rPr>
          <w:szCs w:val="24"/>
        </w:rPr>
        <w:t xml:space="preserve">Living space and </w:t>
      </w:r>
      <w:r w:rsidR="00C1463A">
        <w:rPr>
          <w:szCs w:val="24"/>
        </w:rPr>
        <w:t>housing type</w:t>
      </w:r>
      <w:r w:rsidR="00A65339">
        <w:rPr>
          <w:szCs w:val="24"/>
        </w:rPr>
        <w:t xml:space="preserve"> do not have a</w:t>
      </w:r>
      <w:r w:rsidR="00605850">
        <w:rPr>
          <w:szCs w:val="24"/>
        </w:rPr>
        <w:t xml:space="preserve"> significant</w:t>
      </w:r>
      <w:r w:rsidR="00A65339">
        <w:rPr>
          <w:szCs w:val="24"/>
        </w:rPr>
        <w:t xml:space="preserve"> impact on migrant workers’ mental health. </w:t>
      </w:r>
      <w:r w:rsidR="008B11CA">
        <w:rPr>
          <w:szCs w:val="24"/>
        </w:rPr>
        <w:t xml:space="preserve">Thus, </w:t>
      </w:r>
      <w:r w:rsidR="000B7EBD" w:rsidRPr="000B7EBD">
        <w:rPr>
          <w:i/>
          <w:szCs w:val="24"/>
        </w:rPr>
        <w:t>H</w:t>
      </w:r>
      <w:r w:rsidR="00502927" w:rsidRPr="000B7EBD">
        <w:rPr>
          <w:i/>
          <w:szCs w:val="24"/>
        </w:rPr>
        <w:t>ypothesis 1</w:t>
      </w:r>
      <w:r w:rsidR="00681873">
        <w:rPr>
          <w:szCs w:val="24"/>
        </w:rPr>
        <w:t xml:space="preserve">stating that </w:t>
      </w:r>
      <w:r w:rsidR="00681873" w:rsidRPr="00A623AA">
        <w:t xml:space="preserve">smaller living space and fewer facilities (such as hot water, shower, bathroom, kitchen, TV, and air conditioner) are </w:t>
      </w:r>
      <w:r w:rsidR="00681873">
        <w:t xml:space="preserve">associated with </w:t>
      </w:r>
      <w:r w:rsidR="00681873" w:rsidRPr="00A623AA">
        <w:t>poorer mental health</w:t>
      </w:r>
      <w:r w:rsidR="00681873">
        <w:t xml:space="preserve"> </w:t>
      </w:r>
      <w:r w:rsidR="00502927" w:rsidRPr="00A623AA">
        <w:rPr>
          <w:szCs w:val="24"/>
        </w:rPr>
        <w:t>is</w:t>
      </w:r>
      <w:r w:rsidR="00681873">
        <w:rPr>
          <w:szCs w:val="24"/>
        </w:rPr>
        <w:t xml:space="preserve"> partially</w:t>
      </w:r>
      <w:r w:rsidR="00502927" w:rsidRPr="00A623AA">
        <w:rPr>
          <w:szCs w:val="24"/>
        </w:rPr>
        <w:t xml:space="preserve"> supported </w:t>
      </w:r>
      <w:r w:rsidR="00681873">
        <w:rPr>
          <w:szCs w:val="24"/>
        </w:rPr>
        <w:t>by the results</w:t>
      </w:r>
      <w:r w:rsidR="00502927" w:rsidRPr="00A623AA">
        <w:rPr>
          <w:szCs w:val="24"/>
        </w:rPr>
        <w:t>.</w:t>
      </w:r>
      <w:r w:rsidR="00540C86" w:rsidRPr="00A623AA">
        <w:rPr>
          <w:szCs w:val="24"/>
        </w:rPr>
        <w:t xml:space="preserve"> </w:t>
      </w:r>
    </w:p>
    <w:p w:rsidR="00835FA2" w:rsidRPr="00A623AA" w:rsidRDefault="00540C86" w:rsidP="00F02A94">
      <w:pPr>
        <w:autoSpaceDE w:val="0"/>
        <w:autoSpaceDN w:val="0"/>
        <w:adjustRightInd w:val="0"/>
        <w:snapToGrid w:val="0"/>
        <w:spacing w:line="480" w:lineRule="auto"/>
        <w:ind w:firstLine="0"/>
        <w:jc w:val="left"/>
        <w:rPr>
          <w:szCs w:val="24"/>
        </w:rPr>
      </w:pPr>
      <w:r w:rsidRPr="00A623AA">
        <w:rPr>
          <w:szCs w:val="24"/>
        </w:rPr>
        <w:tab/>
      </w:r>
      <w:r w:rsidR="00427C33" w:rsidRPr="00A623AA">
        <w:rPr>
          <w:szCs w:val="24"/>
        </w:rPr>
        <w:t xml:space="preserve">Violations of labor’s rights are major risk factors for migrant workers. </w:t>
      </w:r>
      <w:r w:rsidR="008B5831">
        <w:rPr>
          <w:szCs w:val="24"/>
        </w:rPr>
        <w:t>H</w:t>
      </w:r>
      <w:r w:rsidR="00ED4177" w:rsidRPr="00A623AA">
        <w:rPr>
          <w:szCs w:val="24"/>
        </w:rPr>
        <w:t xml:space="preserve">aving </w:t>
      </w:r>
      <w:r w:rsidR="009A4B5E">
        <w:rPr>
          <w:szCs w:val="24"/>
        </w:rPr>
        <w:t xml:space="preserve">a </w:t>
      </w:r>
      <w:r w:rsidR="00ED4177" w:rsidRPr="00A623AA">
        <w:rPr>
          <w:szCs w:val="24"/>
        </w:rPr>
        <w:t>labor contract is associated with better mental health</w:t>
      </w:r>
      <w:r w:rsidR="00230455">
        <w:rPr>
          <w:szCs w:val="24"/>
        </w:rPr>
        <w:t xml:space="preserve"> (β=.29)</w:t>
      </w:r>
      <w:r w:rsidR="00493168" w:rsidRPr="00A623AA">
        <w:rPr>
          <w:szCs w:val="24"/>
        </w:rPr>
        <w:t>, wh</w:t>
      </w:r>
      <w:r w:rsidR="000B7EBD">
        <w:rPr>
          <w:szCs w:val="24"/>
        </w:rPr>
        <w:t xml:space="preserve">ile </w:t>
      </w:r>
      <w:r w:rsidR="00493168" w:rsidRPr="00A623AA">
        <w:rPr>
          <w:szCs w:val="24"/>
        </w:rPr>
        <w:t>e</w:t>
      </w:r>
      <w:r w:rsidR="00ED4177" w:rsidRPr="00A623AA">
        <w:rPr>
          <w:szCs w:val="24"/>
        </w:rPr>
        <w:t>xperiences of forced labor</w:t>
      </w:r>
      <w:r w:rsidR="00230455">
        <w:rPr>
          <w:szCs w:val="24"/>
        </w:rPr>
        <w:t xml:space="preserve"> (β=-.64)</w:t>
      </w:r>
      <w:r w:rsidR="00ED4177" w:rsidRPr="00A623AA">
        <w:rPr>
          <w:szCs w:val="24"/>
        </w:rPr>
        <w:t>, working in harmful environment</w:t>
      </w:r>
      <w:r w:rsidR="00230455">
        <w:rPr>
          <w:szCs w:val="24"/>
        </w:rPr>
        <w:t xml:space="preserve"> (β=-.34), </w:t>
      </w:r>
      <w:r w:rsidR="000B7EBD">
        <w:rPr>
          <w:szCs w:val="24"/>
        </w:rPr>
        <w:t>delayed pays</w:t>
      </w:r>
      <w:r w:rsidR="00230455">
        <w:rPr>
          <w:szCs w:val="24"/>
        </w:rPr>
        <w:t xml:space="preserve"> (β=-.28)</w:t>
      </w:r>
      <w:r w:rsidR="000B7EBD">
        <w:rPr>
          <w:szCs w:val="24"/>
        </w:rPr>
        <w:t>, infringement of labor rights</w:t>
      </w:r>
      <w:r w:rsidR="00230455">
        <w:rPr>
          <w:szCs w:val="24"/>
        </w:rPr>
        <w:t xml:space="preserve"> (β=-.50)</w:t>
      </w:r>
      <w:r w:rsidR="000B7EBD">
        <w:rPr>
          <w:szCs w:val="24"/>
        </w:rPr>
        <w:t xml:space="preserve">, </w:t>
      </w:r>
      <w:r w:rsidR="00ED4177" w:rsidRPr="00A623AA">
        <w:rPr>
          <w:szCs w:val="24"/>
        </w:rPr>
        <w:t>and long work hours</w:t>
      </w:r>
      <w:r w:rsidR="00493168" w:rsidRPr="00A623AA">
        <w:rPr>
          <w:szCs w:val="24"/>
        </w:rPr>
        <w:t xml:space="preserve"> </w:t>
      </w:r>
      <w:r w:rsidR="0052770F">
        <w:rPr>
          <w:szCs w:val="24"/>
        </w:rPr>
        <w:t xml:space="preserve">(β=-.08) </w:t>
      </w:r>
      <w:r w:rsidR="00493168" w:rsidRPr="00A623AA">
        <w:rPr>
          <w:szCs w:val="24"/>
        </w:rPr>
        <w:t xml:space="preserve">bring negative </w:t>
      </w:r>
      <w:r w:rsidR="00270FAC" w:rsidRPr="00A623AA">
        <w:rPr>
          <w:szCs w:val="24"/>
        </w:rPr>
        <w:t>mental</w:t>
      </w:r>
      <w:r w:rsidR="00ED4177" w:rsidRPr="00A623AA">
        <w:rPr>
          <w:szCs w:val="24"/>
        </w:rPr>
        <w:t xml:space="preserve"> health</w:t>
      </w:r>
      <w:r w:rsidR="00493168" w:rsidRPr="00A623AA">
        <w:rPr>
          <w:szCs w:val="24"/>
        </w:rPr>
        <w:t xml:space="preserve"> consequences</w:t>
      </w:r>
      <w:r w:rsidR="00ED4177" w:rsidRPr="00A623AA">
        <w:rPr>
          <w:szCs w:val="24"/>
        </w:rPr>
        <w:t xml:space="preserve">. </w:t>
      </w:r>
      <w:r w:rsidR="00FC373C" w:rsidRPr="00A623AA">
        <w:rPr>
          <w:szCs w:val="24"/>
        </w:rPr>
        <w:t xml:space="preserve">These findings </w:t>
      </w:r>
      <w:r w:rsidR="000B7EBD">
        <w:rPr>
          <w:szCs w:val="24"/>
        </w:rPr>
        <w:t>provide strong support for</w:t>
      </w:r>
      <w:r w:rsidR="00FC373C" w:rsidRPr="00A623AA">
        <w:rPr>
          <w:szCs w:val="24"/>
        </w:rPr>
        <w:t xml:space="preserve"> my </w:t>
      </w:r>
      <w:r w:rsidR="00FC373C" w:rsidRPr="000B7EBD">
        <w:rPr>
          <w:i/>
          <w:szCs w:val="24"/>
        </w:rPr>
        <w:t xml:space="preserve">hypothesis </w:t>
      </w:r>
      <w:r w:rsidR="0058574B" w:rsidRPr="000B7EBD">
        <w:rPr>
          <w:i/>
          <w:szCs w:val="24"/>
        </w:rPr>
        <w:t>2</w:t>
      </w:r>
      <w:r w:rsidR="00FC373C" w:rsidRPr="00A623AA">
        <w:rPr>
          <w:szCs w:val="24"/>
        </w:rPr>
        <w:t xml:space="preserve"> that poor working </w:t>
      </w:r>
      <w:r w:rsidR="000B7EBD">
        <w:rPr>
          <w:szCs w:val="24"/>
        </w:rPr>
        <w:t>conditions</w:t>
      </w:r>
      <w:r w:rsidR="00FC373C" w:rsidRPr="00A623AA">
        <w:rPr>
          <w:szCs w:val="24"/>
        </w:rPr>
        <w:t xml:space="preserve"> are associated worse mental health. </w:t>
      </w:r>
    </w:p>
    <w:p w:rsidR="00F81938" w:rsidRPr="00A623AA" w:rsidRDefault="00835FA2" w:rsidP="00F02A94">
      <w:pPr>
        <w:autoSpaceDE w:val="0"/>
        <w:autoSpaceDN w:val="0"/>
        <w:adjustRightInd w:val="0"/>
        <w:snapToGrid w:val="0"/>
        <w:spacing w:line="480" w:lineRule="auto"/>
        <w:ind w:firstLine="0"/>
        <w:jc w:val="left"/>
        <w:rPr>
          <w:szCs w:val="24"/>
        </w:rPr>
      </w:pPr>
      <w:r w:rsidRPr="00A623AA">
        <w:rPr>
          <w:szCs w:val="24"/>
        </w:rPr>
        <w:tab/>
      </w:r>
      <w:r w:rsidR="00C96315">
        <w:rPr>
          <w:szCs w:val="24"/>
        </w:rPr>
        <w:t>The n</w:t>
      </w:r>
      <w:r w:rsidR="00462796" w:rsidRPr="00A623AA">
        <w:rPr>
          <w:szCs w:val="24"/>
        </w:rPr>
        <w:t xml:space="preserve">ext </w:t>
      </w:r>
      <w:r w:rsidR="00CB1730" w:rsidRPr="00A623AA">
        <w:rPr>
          <w:szCs w:val="24"/>
        </w:rPr>
        <w:t>block</w:t>
      </w:r>
      <w:r w:rsidR="00462796" w:rsidRPr="00A623AA">
        <w:rPr>
          <w:szCs w:val="24"/>
        </w:rPr>
        <w:t xml:space="preserve"> evaluates the relationship between </w:t>
      </w:r>
      <w:r w:rsidR="00272BC6" w:rsidRPr="00A623AA">
        <w:rPr>
          <w:szCs w:val="24"/>
        </w:rPr>
        <w:t xml:space="preserve">victimization </w:t>
      </w:r>
      <w:r w:rsidR="008E535E" w:rsidRPr="00A623AA">
        <w:rPr>
          <w:szCs w:val="24"/>
        </w:rPr>
        <w:t>experiences</w:t>
      </w:r>
      <w:r w:rsidR="00462796" w:rsidRPr="00A623AA">
        <w:rPr>
          <w:szCs w:val="24"/>
        </w:rPr>
        <w:t xml:space="preserve"> and mental health</w:t>
      </w:r>
      <w:r w:rsidR="008E535E" w:rsidRPr="00A623AA">
        <w:rPr>
          <w:szCs w:val="24"/>
        </w:rPr>
        <w:t>. B</w:t>
      </w:r>
      <w:r w:rsidR="00715832" w:rsidRPr="00A623AA">
        <w:rPr>
          <w:szCs w:val="24"/>
        </w:rPr>
        <w:t xml:space="preserve">eing victims of fraud </w:t>
      </w:r>
      <w:r w:rsidR="00D77D49">
        <w:rPr>
          <w:szCs w:val="24"/>
        </w:rPr>
        <w:t xml:space="preserve">reduce the mental health score by .57 </w:t>
      </w:r>
      <w:r w:rsidR="0052334A">
        <w:rPr>
          <w:szCs w:val="24"/>
        </w:rPr>
        <w:t xml:space="preserve">and </w:t>
      </w:r>
      <w:r w:rsidR="00D77D49">
        <w:rPr>
          <w:szCs w:val="24"/>
        </w:rPr>
        <w:t xml:space="preserve">an experience of </w:t>
      </w:r>
      <w:r w:rsidR="0052334A">
        <w:rPr>
          <w:szCs w:val="24"/>
        </w:rPr>
        <w:t>s</w:t>
      </w:r>
      <w:r w:rsidR="00462796" w:rsidRPr="00A623AA">
        <w:rPr>
          <w:szCs w:val="24"/>
        </w:rPr>
        <w:t>exual harassment</w:t>
      </w:r>
      <w:r w:rsidR="00D77D49">
        <w:rPr>
          <w:szCs w:val="24"/>
        </w:rPr>
        <w:t xml:space="preserve"> reduces the score by 2.03</w:t>
      </w:r>
      <w:r w:rsidR="00462796" w:rsidRPr="00A623AA">
        <w:rPr>
          <w:szCs w:val="24"/>
        </w:rPr>
        <w:t xml:space="preserve"> </w:t>
      </w:r>
      <w:r w:rsidR="00D77D49">
        <w:rPr>
          <w:szCs w:val="24"/>
        </w:rPr>
        <w:t>which is</w:t>
      </w:r>
      <w:r w:rsidR="00462796" w:rsidRPr="00A623AA">
        <w:rPr>
          <w:szCs w:val="24"/>
        </w:rPr>
        <w:t xml:space="preserve"> a </w:t>
      </w:r>
      <w:r w:rsidR="00D77D49">
        <w:rPr>
          <w:szCs w:val="24"/>
        </w:rPr>
        <w:t>tremendous impact</w:t>
      </w:r>
      <w:r w:rsidR="0052334A">
        <w:rPr>
          <w:szCs w:val="24"/>
        </w:rPr>
        <w:t xml:space="preserve"> on </w:t>
      </w:r>
      <w:r w:rsidR="00D77D49">
        <w:rPr>
          <w:szCs w:val="24"/>
        </w:rPr>
        <w:t xml:space="preserve">the </w:t>
      </w:r>
      <w:r w:rsidR="0052334A">
        <w:rPr>
          <w:szCs w:val="24"/>
        </w:rPr>
        <w:t>mental well-being</w:t>
      </w:r>
      <w:r w:rsidR="00D77D49">
        <w:rPr>
          <w:szCs w:val="24"/>
        </w:rPr>
        <w:t>. These results provide</w:t>
      </w:r>
      <w:r w:rsidR="0022686F" w:rsidRPr="00A623AA">
        <w:rPr>
          <w:szCs w:val="24"/>
        </w:rPr>
        <w:t xml:space="preserve"> support for my </w:t>
      </w:r>
      <w:r w:rsidR="0022686F" w:rsidRPr="0052334A">
        <w:rPr>
          <w:i/>
          <w:szCs w:val="24"/>
        </w:rPr>
        <w:t>hypothesis 3</w:t>
      </w:r>
      <w:r w:rsidR="00462796" w:rsidRPr="00A623AA">
        <w:rPr>
          <w:szCs w:val="24"/>
        </w:rPr>
        <w:t>. T</w:t>
      </w:r>
      <w:r w:rsidR="008E535E" w:rsidRPr="00A623AA">
        <w:rPr>
          <w:szCs w:val="24"/>
        </w:rPr>
        <w:t>heft and robbery do not affect migrant workers’ psychological well-being.</w:t>
      </w:r>
    </w:p>
    <w:p w:rsidR="00F81938" w:rsidRPr="00A623AA" w:rsidRDefault="00F81938" w:rsidP="00F02A94">
      <w:pPr>
        <w:autoSpaceDE w:val="0"/>
        <w:autoSpaceDN w:val="0"/>
        <w:adjustRightInd w:val="0"/>
        <w:snapToGrid w:val="0"/>
        <w:spacing w:line="480" w:lineRule="auto"/>
        <w:ind w:firstLine="0"/>
        <w:jc w:val="left"/>
        <w:rPr>
          <w:szCs w:val="24"/>
        </w:rPr>
      </w:pPr>
      <w:r w:rsidRPr="00A623AA">
        <w:rPr>
          <w:szCs w:val="24"/>
        </w:rPr>
        <w:tab/>
      </w:r>
      <w:r w:rsidR="00E922D9" w:rsidRPr="00A623AA">
        <w:rPr>
          <w:szCs w:val="24"/>
        </w:rPr>
        <w:t xml:space="preserve">The coefficients in the last block show that </w:t>
      </w:r>
      <w:r w:rsidR="00956C10">
        <w:rPr>
          <w:szCs w:val="24"/>
        </w:rPr>
        <w:t>having coworkers from the same provinces improves psychological health (β=.05), as the network between individuals from the same migration origin may provide more social support for migrant workers. D</w:t>
      </w:r>
      <w:r w:rsidR="00E922D9" w:rsidRPr="00A623AA">
        <w:rPr>
          <w:szCs w:val="24"/>
        </w:rPr>
        <w:t xml:space="preserve">ifficulties in interaction with local residents </w:t>
      </w:r>
      <w:r w:rsidR="00956C10">
        <w:rPr>
          <w:szCs w:val="24"/>
        </w:rPr>
        <w:t xml:space="preserve">(β= -.33) </w:t>
      </w:r>
      <w:r w:rsidR="00E922D9" w:rsidRPr="00A623AA">
        <w:rPr>
          <w:szCs w:val="24"/>
        </w:rPr>
        <w:t>and obstacles in life due to</w:t>
      </w:r>
      <w:r w:rsidR="00973FF8" w:rsidRPr="00A623AA">
        <w:rPr>
          <w:i/>
          <w:szCs w:val="24"/>
        </w:rPr>
        <w:t xml:space="preserve"> H</w:t>
      </w:r>
      <w:r w:rsidR="00E922D9" w:rsidRPr="00A623AA">
        <w:rPr>
          <w:i/>
          <w:szCs w:val="24"/>
        </w:rPr>
        <w:t xml:space="preserve">ukou </w:t>
      </w:r>
      <w:r w:rsidR="00E922D9" w:rsidRPr="00A623AA">
        <w:rPr>
          <w:szCs w:val="24"/>
        </w:rPr>
        <w:t xml:space="preserve">status </w:t>
      </w:r>
      <w:r w:rsidR="00956C10">
        <w:rPr>
          <w:szCs w:val="24"/>
        </w:rPr>
        <w:t xml:space="preserve">(β= -.57) </w:t>
      </w:r>
      <w:r w:rsidR="00E922D9" w:rsidRPr="00A623AA">
        <w:rPr>
          <w:szCs w:val="24"/>
        </w:rPr>
        <w:t xml:space="preserve">are negatively associated with migrant workers’ mental health. </w:t>
      </w:r>
      <w:r w:rsidR="002340C1" w:rsidRPr="00A623AA">
        <w:rPr>
          <w:szCs w:val="24"/>
        </w:rPr>
        <w:t xml:space="preserve">Migrant workers are likely to be </w:t>
      </w:r>
      <w:r w:rsidR="007E340B" w:rsidRPr="00A623AA">
        <w:rPr>
          <w:szCs w:val="24"/>
        </w:rPr>
        <w:t xml:space="preserve">treated differently or </w:t>
      </w:r>
      <w:r w:rsidR="002340C1" w:rsidRPr="00A623AA">
        <w:rPr>
          <w:szCs w:val="24"/>
        </w:rPr>
        <w:t xml:space="preserve">discriminated against by local residents due to their identity </w:t>
      </w:r>
      <w:r w:rsidR="007E340B" w:rsidRPr="00A623AA">
        <w:rPr>
          <w:szCs w:val="24"/>
        </w:rPr>
        <w:t>as</w:t>
      </w:r>
      <w:r w:rsidR="002340C1" w:rsidRPr="00A623AA">
        <w:rPr>
          <w:szCs w:val="24"/>
        </w:rPr>
        <w:t xml:space="preserve"> rural migrants, which </w:t>
      </w:r>
      <w:r w:rsidR="00A66B83" w:rsidRPr="00A623AA">
        <w:rPr>
          <w:szCs w:val="24"/>
        </w:rPr>
        <w:t>is a</w:t>
      </w:r>
      <w:r w:rsidR="007E340B" w:rsidRPr="00A623AA">
        <w:rPr>
          <w:szCs w:val="24"/>
        </w:rPr>
        <w:t xml:space="preserve"> source of psychological</w:t>
      </w:r>
      <w:r w:rsidR="00D33B1F" w:rsidRPr="00A623AA">
        <w:rPr>
          <w:rFonts w:hint="eastAsia"/>
          <w:szCs w:val="24"/>
        </w:rPr>
        <w:t xml:space="preserve"> distress</w:t>
      </w:r>
      <w:r w:rsidR="002340C1" w:rsidRPr="00A623AA">
        <w:rPr>
          <w:szCs w:val="24"/>
        </w:rPr>
        <w:t xml:space="preserve"> in daily life </w:t>
      </w:r>
      <w:r w:rsidR="007E340B" w:rsidRPr="00A623AA">
        <w:rPr>
          <w:szCs w:val="24"/>
        </w:rPr>
        <w:t>for migrant workers</w:t>
      </w:r>
      <w:r w:rsidR="002340C1" w:rsidRPr="00A623AA">
        <w:rPr>
          <w:szCs w:val="24"/>
        </w:rPr>
        <w:t xml:space="preserve">. </w:t>
      </w:r>
    </w:p>
    <w:p w:rsidR="00282845" w:rsidRDefault="000B7EBD" w:rsidP="00F02A94">
      <w:pPr>
        <w:autoSpaceDE w:val="0"/>
        <w:autoSpaceDN w:val="0"/>
        <w:adjustRightInd w:val="0"/>
        <w:snapToGrid w:val="0"/>
        <w:spacing w:line="480" w:lineRule="auto"/>
        <w:ind w:firstLine="0"/>
        <w:jc w:val="left"/>
        <w:rPr>
          <w:szCs w:val="24"/>
        </w:rPr>
      </w:pPr>
      <w:r>
        <w:rPr>
          <w:szCs w:val="24"/>
        </w:rPr>
        <w:tab/>
      </w:r>
      <w:r w:rsidR="00C71E6E">
        <w:rPr>
          <w:szCs w:val="24"/>
        </w:rPr>
        <w:t xml:space="preserve">Finally, </w:t>
      </w:r>
      <w:r w:rsidR="0032243C">
        <w:rPr>
          <w:szCs w:val="24"/>
        </w:rPr>
        <w:t xml:space="preserve">regression models for lowly educated migrant workers and highly educated </w:t>
      </w:r>
      <w:r w:rsidR="0032243C">
        <w:rPr>
          <w:szCs w:val="24"/>
        </w:rPr>
        <w:lastRenderedPageBreak/>
        <w:t xml:space="preserve">migrant workers are estimated separately and the differences between regression coefficients in column 2 and 3 are tested through a model including the interactions between all independent variables and high school education. </w:t>
      </w:r>
      <w:r w:rsidR="007A779E">
        <w:rPr>
          <w:szCs w:val="24"/>
        </w:rPr>
        <w:t xml:space="preserve">(The coefficients are bolded if the interaction term between that variable and high school education is statistically significant). </w:t>
      </w:r>
      <w:r w:rsidR="00911B5D">
        <w:rPr>
          <w:szCs w:val="24"/>
        </w:rPr>
        <w:t>ID withhold</w:t>
      </w:r>
      <w:r w:rsidR="006F6F61">
        <w:rPr>
          <w:szCs w:val="24"/>
        </w:rPr>
        <w:t>ing</w:t>
      </w:r>
      <w:r w:rsidR="007A779E">
        <w:rPr>
          <w:szCs w:val="24"/>
        </w:rPr>
        <w:t xml:space="preserve"> by employers</w:t>
      </w:r>
      <w:r w:rsidR="00911B5D">
        <w:rPr>
          <w:szCs w:val="24"/>
        </w:rPr>
        <w:t>, infringement of labor rights, and work hour</w:t>
      </w:r>
      <w:r w:rsidR="006F6F61">
        <w:rPr>
          <w:szCs w:val="24"/>
        </w:rPr>
        <w:t xml:space="preserve">s </w:t>
      </w:r>
      <w:r w:rsidR="007A779E">
        <w:rPr>
          <w:szCs w:val="24"/>
        </w:rPr>
        <w:t>have negative impacts on the mental health status of</w:t>
      </w:r>
      <w:r w:rsidR="00C71E6E">
        <w:rPr>
          <w:szCs w:val="24"/>
        </w:rPr>
        <w:t xml:space="preserve"> migrant workers withou</w:t>
      </w:r>
      <w:r w:rsidR="0032243C">
        <w:rPr>
          <w:szCs w:val="24"/>
        </w:rPr>
        <w:t>t a high school degree</w:t>
      </w:r>
      <w:r w:rsidR="007A779E">
        <w:rPr>
          <w:szCs w:val="24"/>
        </w:rPr>
        <w:t>, but do not have a significant impact on highly educated migrant workers</w:t>
      </w:r>
      <w:r w:rsidR="006F6F61">
        <w:rPr>
          <w:szCs w:val="24"/>
        </w:rPr>
        <w:t>.</w:t>
      </w:r>
      <w:r w:rsidR="00C71E6E">
        <w:rPr>
          <w:szCs w:val="24"/>
        </w:rPr>
        <w:t xml:space="preserve"> </w:t>
      </w:r>
      <w:r w:rsidR="006F6F61">
        <w:rPr>
          <w:szCs w:val="24"/>
        </w:rPr>
        <w:t xml:space="preserve">The experiences of ID withholding by employers, infringement of labor rights, and longer working hours have </w:t>
      </w:r>
      <w:r w:rsidR="003C5837">
        <w:rPr>
          <w:szCs w:val="24"/>
        </w:rPr>
        <w:t xml:space="preserve">a </w:t>
      </w:r>
      <w:r w:rsidR="006F6F61">
        <w:rPr>
          <w:szCs w:val="24"/>
        </w:rPr>
        <w:t>stronger negative impact on th</w:t>
      </w:r>
      <w:r w:rsidR="003C5837">
        <w:rPr>
          <w:szCs w:val="24"/>
        </w:rPr>
        <w:t xml:space="preserve">e mental health status of migrant workers without a high school degree compared with those who have high school education or above. </w:t>
      </w:r>
      <w:r w:rsidRPr="00A623AA">
        <w:rPr>
          <w:szCs w:val="24"/>
        </w:rPr>
        <w:t xml:space="preserve">The different effects support my </w:t>
      </w:r>
      <w:r w:rsidRPr="00C71E6E">
        <w:rPr>
          <w:i/>
          <w:szCs w:val="24"/>
        </w:rPr>
        <w:t>hypothesis 5</w:t>
      </w:r>
      <w:r w:rsidRPr="00A623AA">
        <w:rPr>
          <w:szCs w:val="24"/>
        </w:rPr>
        <w:t xml:space="preserve"> that education act</w:t>
      </w:r>
      <w:r w:rsidR="003905C9">
        <w:rPr>
          <w:szCs w:val="24"/>
        </w:rPr>
        <w:t>s</w:t>
      </w:r>
      <w:r w:rsidRPr="00A623AA">
        <w:rPr>
          <w:szCs w:val="24"/>
        </w:rPr>
        <w:t xml:space="preserve"> to buffer the negative influences of poor working conditions. </w:t>
      </w:r>
      <w:r w:rsidR="00C71E6E">
        <w:rPr>
          <w:szCs w:val="24"/>
        </w:rPr>
        <w:t xml:space="preserve">However, the effects of residential conditions and victimization are not </w:t>
      </w:r>
      <w:r w:rsidR="00D31568">
        <w:rPr>
          <w:szCs w:val="24"/>
        </w:rPr>
        <w:t>different between the two groups of migrant workers</w:t>
      </w:r>
      <w:r w:rsidR="00C71E6E">
        <w:rPr>
          <w:szCs w:val="24"/>
        </w:rPr>
        <w:t xml:space="preserve">. </w:t>
      </w:r>
      <w:r w:rsidRPr="00A623AA">
        <w:rPr>
          <w:szCs w:val="24"/>
        </w:rPr>
        <w:t>Migrant workers with high school education may have more personal and social resources to copy with problems related to working conditions. Another possibility is that even if highly educated migrant workers reported violations of labor’s rights, the problems are less severe and less frequent compared with the experiences of migrant workers with less than high school education.</w:t>
      </w:r>
    </w:p>
    <w:p w:rsidR="000B7EBD" w:rsidRPr="00A623AA" w:rsidRDefault="000B7EBD" w:rsidP="00F02A94">
      <w:pPr>
        <w:autoSpaceDE w:val="0"/>
        <w:autoSpaceDN w:val="0"/>
        <w:adjustRightInd w:val="0"/>
        <w:snapToGrid w:val="0"/>
        <w:spacing w:line="480" w:lineRule="auto"/>
        <w:ind w:firstLine="0"/>
        <w:jc w:val="left"/>
        <w:rPr>
          <w:szCs w:val="24"/>
        </w:rPr>
      </w:pPr>
    </w:p>
    <w:p w:rsidR="00282845" w:rsidRPr="00A623AA" w:rsidRDefault="00282845" w:rsidP="00F02A94">
      <w:pPr>
        <w:autoSpaceDE w:val="0"/>
        <w:autoSpaceDN w:val="0"/>
        <w:adjustRightInd w:val="0"/>
        <w:snapToGrid w:val="0"/>
        <w:spacing w:line="480" w:lineRule="auto"/>
        <w:ind w:firstLine="0"/>
        <w:jc w:val="left"/>
        <w:rPr>
          <w:b/>
          <w:szCs w:val="24"/>
        </w:rPr>
      </w:pPr>
      <w:r w:rsidRPr="00A623AA">
        <w:rPr>
          <w:b/>
          <w:szCs w:val="24"/>
        </w:rPr>
        <w:t>Discussion and Conclusion</w:t>
      </w:r>
    </w:p>
    <w:p w:rsidR="00766916" w:rsidRPr="00A623AA" w:rsidRDefault="00282845" w:rsidP="00F02A94">
      <w:pPr>
        <w:autoSpaceDE w:val="0"/>
        <w:autoSpaceDN w:val="0"/>
        <w:adjustRightInd w:val="0"/>
        <w:snapToGrid w:val="0"/>
        <w:spacing w:line="480" w:lineRule="auto"/>
        <w:ind w:firstLine="0"/>
        <w:jc w:val="left"/>
        <w:rPr>
          <w:szCs w:val="24"/>
        </w:rPr>
      </w:pPr>
      <w:r w:rsidRPr="00A623AA">
        <w:rPr>
          <w:szCs w:val="24"/>
        </w:rPr>
        <w:tab/>
      </w:r>
      <w:r w:rsidR="00424E4D" w:rsidRPr="00A623AA">
        <w:rPr>
          <w:szCs w:val="24"/>
        </w:rPr>
        <w:t>Migrant workers in Chinese cities live in socially disadvantaged conditions</w:t>
      </w:r>
      <w:r w:rsidR="00DE3634" w:rsidRPr="00A623AA">
        <w:rPr>
          <w:szCs w:val="24"/>
        </w:rPr>
        <w:t xml:space="preserve"> and they have to deal with </w:t>
      </w:r>
      <w:r w:rsidR="00424E4D" w:rsidRPr="00A623AA">
        <w:rPr>
          <w:szCs w:val="24"/>
        </w:rPr>
        <w:t>harsh working</w:t>
      </w:r>
      <w:r w:rsidR="008E4525" w:rsidRPr="00A623AA">
        <w:rPr>
          <w:szCs w:val="24"/>
        </w:rPr>
        <w:t xml:space="preserve"> conditions, violations </w:t>
      </w:r>
      <w:r w:rsidR="00DE3634" w:rsidRPr="00A623AA">
        <w:rPr>
          <w:szCs w:val="24"/>
        </w:rPr>
        <w:t xml:space="preserve">of labor rights, poor living </w:t>
      </w:r>
      <w:r w:rsidR="008E4525" w:rsidRPr="00A623AA">
        <w:rPr>
          <w:szCs w:val="24"/>
        </w:rPr>
        <w:t>environment</w:t>
      </w:r>
      <w:r w:rsidR="00DE3634" w:rsidRPr="00A623AA">
        <w:rPr>
          <w:szCs w:val="24"/>
        </w:rPr>
        <w:t xml:space="preserve">, and unequal treatment and discrimination by local residents. Recent suicides committed by migrant workers </w:t>
      </w:r>
      <w:r w:rsidR="008E4525" w:rsidRPr="00A623AA">
        <w:rPr>
          <w:szCs w:val="24"/>
        </w:rPr>
        <w:t xml:space="preserve">reflect the </w:t>
      </w:r>
      <w:r w:rsidR="00E722FA" w:rsidRPr="00A623AA">
        <w:rPr>
          <w:szCs w:val="24"/>
        </w:rPr>
        <w:t>miserable</w:t>
      </w:r>
      <w:r w:rsidR="00DE3634" w:rsidRPr="00A623AA">
        <w:rPr>
          <w:szCs w:val="24"/>
        </w:rPr>
        <w:t xml:space="preserve"> mental health status</w:t>
      </w:r>
      <w:r w:rsidR="008E4525" w:rsidRPr="00A623AA">
        <w:rPr>
          <w:szCs w:val="24"/>
        </w:rPr>
        <w:t xml:space="preserve"> of this group</w:t>
      </w:r>
      <w:r w:rsidR="00DE3634" w:rsidRPr="00A623AA">
        <w:rPr>
          <w:szCs w:val="24"/>
        </w:rPr>
        <w:t xml:space="preserve">. However, only a handful of studies have examined risks factors for mental </w:t>
      </w:r>
      <w:r w:rsidR="003D2B5F" w:rsidRPr="00A623AA">
        <w:rPr>
          <w:szCs w:val="24"/>
        </w:rPr>
        <w:t>well-being</w:t>
      </w:r>
      <w:r w:rsidR="00E722FA" w:rsidRPr="00A623AA">
        <w:rPr>
          <w:szCs w:val="24"/>
        </w:rPr>
        <w:t xml:space="preserve"> of </w:t>
      </w:r>
      <w:r w:rsidR="00DE3634" w:rsidRPr="00A623AA">
        <w:rPr>
          <w:szCs w:val="24"/>
        </w:rPr>
        <w:t xml:space="preserve">migrant workers in China. By examining the role of </w:t>
      </w:r>
      <w:r w:rsidR="0011167C" w:rsidRPr="00A623AA">
        <w:rPr>
          <w:szCs w:val="24"/>
        </w:rPr>
        <w:t xml:space="preserve">working condition, living environment, </w:t>
      </w:r>
      <w:r w:rsidR="0011167C" w:rsidRPr="00A623AA">
        <w:rPr>
          <w:szCs w:val="24"/>
        </w:rPr>
        <w:lastRenderedPageBreak/>
        <w:t>and victimization, this</w:t>
      </w:r>
      <w:r w:rsidR="00D33B1F" w:rsidRPr="00A623AA">
        <w:rPr>
          <w:szCs w:val="24"/>
        </w:rPr>
        <w:t xml:space="preserve"> study contribute</w:t>
      </w:r>
      <w:r w:rsidR="003D2B5F">
        <w:rPr>
          <w:szCs w:val="24"/>
        </w:rPr>
        <w:t>s</w:t>
      </w:r>
      <w:r w:rsidR="00D33B1F" w:rsidRPr="00A623AA">
        <w:rPr>
          <w:rFonts w:hint="eastAsia"/>
          <w:szCs w:val="24"/>
        </w:rPr>
        <w:t xml:space="preserve"> </w:t>
      </w:r>
      <w:r w:rsidR="00D33B1F" w:rsidRPr="00A623AA">
        <w:rPr>
          <w:szCs w:val="24"/>
        </w:rPr>
        <w:t>to our understanding of the mental health status of</w:t>
      </w:r>
      <w:r w:rsidR="00D33B1F" w:rsidRPr="00A623AA">
        <w:rPr>
          <w:rFonts w:hint="eastAsia"/>
          <w:szCs w:val="24"/>
        </w:rPr>
        <w:t xml:space="preserve"> </w:t>
      </w:r>
      <w:r w:rsidR="00D33B1F" w:rsidRPr="00A623AA">
        <w:rPr>
          <w:szCs w:val="24"/>
        </w:rPr>
        <w:t>Chinese rural migrant workers.</w:t>
      </w:r>
      <w:r w:rsidR="00A50F0C" w:rsidRPr="00A623AA">
        <w:rPr>
          <w:szCs w:val="24"/>
        </w:rPr>
        <w:t xml:space="preserve"> </w:t>
      </w:r>
    </w:p>
    <w:p w:rsidR="00826F7A" w:rsidRPr="00A623AA" w:rsidRDefault="00766916" w:rsidP="00F02A94">
      <w:pPr>
        <w:autoSpaceDE w:val="0"/>
        <w:autoSpaceDN w:val="0"/>
        <w:adjustRightInd w:val="0"/>
        <w:snapToGrid w:val="0"/>
        <w:spacing w:line="480" w:lineRule="auto"/>
        <w:ind w:firstLine="0"/>
        <w:jc w:val="left"/>
        <w:rPr>
          <w:szCs w:val="24"/>
        </w:rPr>
      </w:pPr>
      <w:r w:rsidRPr="00A623AA">
        <w:rPr>
          <w:szCs w:val="24"/>
        </w:rPr>
        <w:tab/>
        <w:t xml:space="preserve">According to the results, </w:t>
      </w:r>
      <w:r w:rsidR="00527050">
        <w:rPr>
          <w:szCs w:val="24"/>
        </w:rPr>
        <w:t>physical health is closely related to psychological well-being for migrant workers</w:t>
      </w:r>
      <w:r w:rsidR="004A6725" w:rsidRPr="00A623AA">
        <w:rPr>
          <w:szCs w:val="24"/>
        </w:rPr>
        <w:t xml:space="preserve">. </w:t>
      </w:r>
      <w:r w:rsidR="00350C45">
        <w:rPr>
          <w:szCs w:val="24"/>
        </w:rPr>
        <w:t xml:space="preserve">Working in </w:t>
      </w:r>
      <w:r w:rsidR="00527050">
        <w:rPr>
          <w:szCs w:val="24"/>
        </w:rPr>
        <w:t>small business companies</w:t>
      </w:r>
      <w:r w:rsidR="00350C45">
        <w:rPr>
          <w:szCs w:val="24"/>
        </w:rPr>
        <w:t xml:space="preserve"> brings more </w:t>
      </w:r>
      <w:r w:rsidR="004A6725" w:rsidRPr="00A623AA">
        <w:rPr>
          <w:szCs w:val="24"/>
        </w:rPr>
        <w:t xml:space="preserve">psychological </w:t>
      </w:r>
      <w:r w:rsidR="00350C45">
        <w:rPr>
          <w:szCs w:val="24"/>
        </w:rPr>
        <w:t>benefits</w:t>
      </w:r>
      <w:r w:rsidR="004A6725" w:rsidRPr="00A623AA">
        <w:rPr>
          <w:szCs w:val="24"/>
        </w:rPr>
        <w:t xml:space="preserve"> </w:t>
      </w:r>
      <w:r w:rsidR="00350C45">
        <w:rPr>
          <w:szCs w:val="24"/>
        </w:rPr>
        <w:t>to migrant workers with high school degree relative to working in state-owned</w:t>
      </w:r>
      <w:r w:rsidR="004A6725" w:rsidRPr="00A623AA">
        <w:rPr>
          <w:szCs w:val="24"/>
        </w:rPr>
        <w:t xml:space="preserve"> companies.</w:t>
      </w:r>
      <w:r w:rsidR="007330B0" w:rsidRPr="00A623AA">
        <w:rPr>
          <w:szCs w:val="24"/>
        </w:rPr>
        <w:t xml:space="preserve"> Those who work </w:t>
      </w:r>
      <w:r w:rsidR="00204034">
        <w:rPr>
          <w:szCs w:val="24"/>
        </w:rPr>
        <w:t xml:space="preserve">in </w:t>
      </w:r>
      <w:r w:rsidR="007330B0" w:rsidRPr="00A623AA">
        <w:rPr>
          <w:szCs w:val="24"/>
        </w:rPr>
        <w:t>small businesses p</w:t>
      </w:r>
      <w:r w:rsidR="00204034">
        <w:rPr>
          <w:szCs w:val="24"/>
        </w:rPr>
        <w:t>robably</w:t>
      </w:r>
      <w:r w:rsidR="007330B0" w:rsidRPr="00A623AA">
        <w:rPr>
          <w:szCs w:val="24"/>
        </w:rPr>
        <w:t xml:space="preserve"> run the business by themselves, which gives them more autonomy at work and less stress. </w:t>
      </w:r>
      <w:r w:rsidR="00A17C1F" w:rsidRPr="00A623AA">
        <w:rPr>
          <w:szCs w:val="24"/>
        </w:rPr>
        <w:t xml:space="preserve">In support of </w:t>
      </w:r>
      <w:r w:rsidR="007330B0" w:rsidRPr="00A623AA">
        <w:rPr>
          <w:szCs w:val="24"/>
        </w:rPr>
        <w:t>the first</w:t>
      </w:r>
      <w:r w:rsidR="00A17C1F" w:rsidRPr="00A623AA">
        <w:rPr>
          <w:szCs w:val="24"/>
        </w:rPr>
        <w:t xml:space="preserve"> three hypotheses, </w:t>
      </w:r>
      <w:r w:rsidR="00AC7753" w:rsidRPr="00A623AA">
        <w:rPr>
          <w:szCs w:val="24"/>
        </w:rPr>
        <w:t>living environment, working conditions, and victimization play important roles in determining the mental he</w:t>
      </w:r>
      <w:r w:rsidR="00527050">
        <w:rPr>
          <w:szCs w:val="24"/>
        </w:rPr>
        <w:t xml:space="preserve">alth status of migrant workers. The lack of necessary housing facilities is </w:t>
      </w:r>
      <w:r w:rsidR="007757BA" w:rsidRPr="00A623AA">
        <w:rPr>
          <w:szCs w:val="24"/>
        </w:rPr>
        <w:t xml:space="preserve">associated with </w:t>
      </w:r>
      <w:r w:rsidR="00D64B71" w:rsidRPr="00A623AA">
        <w:rPr>
          <w:szCs w:val="24"/>
        </w:rPr>
        <w:t>mental illness</w:t>
      </w:r>
      <w:r w:rsidR="007757BA" w:rsidRPr="00A623AA">
        <w:rPr>
          <w:szCs w:val="24"/>
        </w:rPr>
        <w:t xml:space="preserve">. </w:t>
      </w:r>
      <w:r w:rsidR="00E4463F" w:rsidRPr="00A623AA">
        <w:rPr>
          <w:szCs w:val="24"/>
        </w:rPr>
        <w:t xml:space="preserve">Regarding working conditions, no labor contract, </w:t>
      </w:r>
      <w:r w:rsidR="00D64B71" w:rsidRPr="00A623AA">
        <w:rPr>
          <w:szCs w:val="24"/>
        </w:rPr>
        <w:t xml:space="preserve">forced labor, harmful work environment, long work hours, and infringement of labor rights all detrimental to migrant workers’ mental health. </w:t>
      </w:r>
      <w:r w:rsidR="00204034">
        <w:rPr>
          <w:szCs w:val="24"/>
        </w:rPr>
        <w:t xml:space="preserve">But the readers should also aware that migrant workers with poorer mental health status are more likely to end up in worst jobs and housing. </w:t>
      </w:r>
      <w:r w:rsidR="00D25723" w:rsidRPr="00A623AA">
        <w:rPr>
          <w:szCs w:val="24"/>
        </w:rPr>
        <w:t>Being victim</w:t>
      </w:r>
      <w:r w:rsidR="00527050">
        <w:rPr>
          <w:szCs w:val="24"/>
        </w:rPr>
        <w:t>s</w:t>
      </w:r>
      <w:r w:rsidR="00D25723" w:rsidRPr="00A623AA">
        <w:rPr>
          <w:szCs w:val="24"/>
        </w:rPr>
        <w:t xml:space="preserve"> of fraud and sexual harassment are also important predictors of psychological health problems. </w:t>
      </w:r>
    </w:p>
    <w:p w:rsidR="005979DF" w:rsidRPr="00A623AA" w:rsidRDefault="00826F7A" w:rsidP="00F02A94">
      <w:pPr>
        <w:autoSpaceDE w:val="0"/>
        <w:autoSpaceDN w:val="0"/>
        <w:adjustRightInd w:val="0"/>
        <w:snapToGrid w:val="0"/>
        <w:spacing w:line="480" w:lineRule="auto"/>
        <w:ind w:firstLine="0"/>
        <w:jc w:val="left"/>
        <w:rPr>
          <w:szCs w:val="24"/>
        </w:rPr>
      </w:pPr>
      <w:r w:rsidRPr="00A623AA">
        <w:rPr>
          <w:szCs w:val="24"/>
        </w:rPr>
        <w:tab/>
      </w:r>
      <w:r w:rsidR="00527050">
        <w:rPr>
          <w:szCs w:val="24"/>
        </w:rPr>
        <w:t>Some</w:t>
      </w:r>
      <w:r w:rsidRPr="00A623AA">
        <w:rPr>
          <w:szCs w:val="24"/>
        </w:rPr>
        <w:t xml:space="preserve"> of the risk factors only have </w:t>
      </w:r>
      <w:r w:rsidR="00527050">
        <w:rPr>
          <w:szCs w:val="24"/>
        </w:rPr>
        <w:t xml:space="preserve">an </w:t>
      </w:r>
      <w:r w:rsidRPr="00A623AA">
        <w:rPr>
          <w:szCs w:val="24"/>
        </w:rPr>
        <w:t>i</w:t>
      </w:r>
      <w:r w:rsidR="00527050">
        <w:rPr>
          <w:szCs w:val="24"/>
        </w:rPr>
        <w:t xml:space="preserve">mpact </w:t>
      </w:r>
      <w:r w:rsidRPr="00A623AA">
        <w:rPr>
          <w:szCs w:val="24"/>
        </w:rPr>
        <w:t>on migrant workers of lower education</w:t>
      </w:r>
      <w:r w:rsidR="00A9106C" w:rsidRPr="00A623AA">
        <w:rPr>
          <w:szCs w:val="24"/>
        </w:rPr>
        <w:t xml:space="preserve"> but not on highly educated migrant workers, providing support for the buffering effect of education</w:t>
      </w:r>
      <w:r w:rsidRPr="00A623AA">
        <w:rPr>
          <w:szCs w:val="24"/>
        </w:rPr>
        <w:t xml:space="preserve">. </w:t>
      </w:r>
      <w:r w:rsidR="0051798D" w:rsidRPr="00A623AA">
        <w:rPr>
          <w:szCs w:val="24"/>
        </w:rPr>
        <w:t xml:space="preserve">First, the nature of work for </w:t>
      </w:r>
      <w:r w:rsidR="00FA75E1" w:rsidRPr="00A623AA">
        <w:rPr>
          <w:szCs w:val="24"/>
        </w:rPr>
        <w:t>highly educated individuals</w:t>
      </w:r>
      <w:r w:rsidR="0051798D" w:rsidRPr="00A623AA">
        <w:rPr>
          <w:szCs w:val="24"/>
        </w:rPr>
        <w:t xml:space="preserve"> tend</w:t>
      </w:r>
      <w:r w:rsidR="00FA75E1" w:rsidRPr="00A623AA">
        <w:rPr>
          <w:szCs w:val="24"/>
        </w:rPr>
        <w:t>s</w:t>
      </w:r>
      <w:r w:rsidR="0051798D" w:rsidRPr="00A623AA">
        <w:rPr>
          <w:szCs w:val="24"/>
        </w:rPr>
        <w:t xml:space="preserve"> to be less </w:t>
      </w:r>
      <w:r w:rsidR="00FA75E1" w:rsidRPr="00A623AA">
        <w:rPr>
          <w:szCs w:val="24"/>
        </w:rPr>
        <w:t xml:space="preserve">monotonous, less physically demanding, and more rewarding. It explains why longer work hours has weaker influence on the mental health of the highly educated group than the group of lower education. Infringement of labor rights for white color workers is also not as severe as what happens to factory workers. Therefore, </w:t>
      </w:r>
      <w:r w:rsidR="007026B3" w:rsidRPr="00A623AA">
        <w:rPr>
          <w:szCs w:val="24"/>
        </w:rPr>
        <w:t>poor working conditions only bring negative mental health consequences to workers of low educational levels. Moreover, p</w:t>
      </w:r>
      <w:r w:rsidR="000D31BE" w:rsidRPr="00A623AA">
        <w:rPr>
          <w:szCs w:val="24"/>
        </w:rPr>
        <w:t xml:space="preserve">ersonal, social and financial resources related to education provide migrant workers stronger skills and more possibilities to tackle problems in life and work. </w:t>
      </w:r>
      <w:r w:rsidR="0051798D" w:rsidRPr="00A623AA">
        <w:rPr>
          <w:szCs w:val="24"/>
        </w:rPr>
        <w:t xml:space="preserve">Personal savings and family wealth are </w:t>
      </w:r>
      <w:r w:rsidR="0051798D" w:rsidRPr="00A623AA">
        <w:rPr>
          <w:szCs w:val="24"/>
        </w:rPr>
        <w:lastRenderedPageBreak/>
        <w:t xml:space="preserve">useful backups </w:t>
      </w:r>
      <w:r w:rsidR="007026B3" w:rsidRPr="00A623AA">
        <w:rPr>
          <w:szCs w:val="24"/>
        </w:rPr>
        <w:t>that provide the option of leaving the company if migrant workers meet any labor rights problems.</w:t>
      </w:r>
      <w:r w:rsidR="000539E3" w:rsidRPr="00A623AA">
        <w:rPr>
          <w:szCs w:val="24"/>
        </w:rPr>
        <w:t xml:space="preserve"> </w:t>
      </w:r>
      <w:r w:rsidR="007026B3" w:rsidRPr="00A623AA">
        <w:rPr>
          <w:szCs w:val="24"/>
        </w:rPr>
        <w:t>Finally</w:t>
      </w:r>
      <w:r w:rsidR="008E3E80" w:rsidRPr="00A623AA">
        <w:rPr>
          <w:szCs w:val="24"/>
        </w:rPr>
        <w:t xml:space="preserve">, migrant workers with high school education tend to be younger and unmarried. Thus, they are less likely to face the stress of supporting a family that </w:t>
      </w:r>
      <w:r w:rsidR="0051798D" w:rsidRPr="00A623AA">
        <w:rPr>
          <w:szCs w:val="24"/>
        </w:rPr>
        <w:t>possibly</w:t>
      </w:r>
      <w:r w:rsidR="008E3E80" w:rsidRPr="00A623AA">
        <w:rPr>
          <w:szCs w:val="24"/>
        </w:rPr>
        <w:t xml:space="preserve"> intensif</w:t>
      </w:r>
      <w:r w:rsidR="0051798D" w:rsidRPr="00A623AA">
        <w:rPr>
          <w:szCs w:val="24"/>
        </w:rPr>
        <w:t>ies</w:t>
      </w:r>
      <w:r w:rsidR="008E3E80" w:rsidRPr="00A623AA">
        <w:rPr>
          <w:szCs w:val="24"/>
        </w:rPr>
        <w:t xml:space="preserve"> the impact of adverse life events on mental health. </w:t>
      </w:r>
    </w:p>
    <w:p w:rsidR="003D636E" w:rsidRPr="00A623AA" w:rsidRDefault="00BB5302" w:rsidP="00F02A94">
      <w:pPr>
        <w:autoSpaceDE w:val="0"/>
        <w:autoSpaceDN w:val="0"/>
        <w:adjustRightInd w:val="0"/>
        <w:snapToGrid w:val="0"/>
        <w:spacing w:line="480" w:lineRule="auto"/>
        <w:ind w:firstLine="0"/>
        <w:jc w:val="left"/>
        <w:rPr>
          <w:szCs w:val="24"/>
        </w:rPr>
      </w:pPr>
      <w:r w:rsidRPr="00A623AA">
        <w:rPr>
          <w:szCs w:val="24"/>
        </w:rPr>
        <w:tab/>
      </w:r>
      <w:r w:rsidR="00002AF7" w:rsidRPr="00A623AA">
        <w:rPr>
          <w:szCs w:val="24"/>
        </w:rPr>
        <w:t>According to the findings of this study, to improve the mental well-being of migrant workers, the government</w:t>
      </w:r>
      <w:r w:rsidR="00002AF7" w:rsidRPr="00A623AA">
        <w:rPr>
          <w:rFonts w:hint="eastAsia"/>
          <w:szCs w:val="24"/>
        </w:rPr>
        <w:t>s</w:t>
      </w:r>
      <w:r w:rsidR="00002AF7" w:rsidRPr="00A623AA">
        <w:rPr>
          <w:szCs w:val="24"/>
        </w:rPr>
        <w:t xml:space="preserve"> ha</w:t>
      </w:r>
      <w:r w:rsidR="00002AF7" w:rsidRPr="00A623AA">
        <w:rPr>
          <w:rFonts w:hint="eastAsia"/>
          <w:szCs w:val="24"/>
        </w:rPr>
        <w:t>ve</w:t>
      </w:r>
      <w:r w:rsidR="00002AF7" w:rsidRPr="00A623AA">
        <w:rPr>
          <w:szCs w:val="24"/>
        </w:rPr>
        <w:t xml:space="preserve"> to mainly focus on</w:t>
      </w:r>
      <w:r w:rsidR="00002AF7" w:rsidRPr="00A623AA">
        <w:rPr>
          <w:rFonts w:hint="eastAsia"/>
          <w:szCs w:val="24"/>
        </w:rPr>
        <w:t xml:space="preserve"> providing better housing and enforce strict regulations </w:t>
      </w:r>
      <w:r w:rsidR="00CA1B1F" w:rsidRPr="00A623AA">
        <w:rPr>
          <w:rFonts w:hint="eastAsia"/>
          <w:szCs w:val="24"/>
        </w:rPr>
        <w:t xml:space="preserve">to prevent </w:t>
      </w:r>
      <w:r w:rsidR="00002AF7" w:rsidRPr="00A623AA">
        <w:rPr>
          <w:rFonts w:hint="eastAsia"/>
          <w:szCs w:val="24"/>
        </w:rPr>
        <w:t xml:space="preserve">employers </w:t>
      </w:r>
      <w:r w:rsidR="00CA1B1F" w:rsidRPr="00A623AA">
        <w:rPr>
          <w:rFonts w:hint="eastAsia"/>
          <w:szCs w:val="24"/>
        </w:rPr>
        <w:t xml:space="preserve">from </w:t>
      </w:r>
      <w:r w:rsidR="00B127D2" w:rsidRPr="00A623AA">
        <w:rPr>
          <w:szCs w:val="24"/>
        </w:rPr>
        <w:t>harming</w:t>
      </w:r>
      <w:r w:rsidR="00CA1B1F" w:rsidRPr="00A623AA">
        <w:rPr>
          <w:rFonts w:hint="eastAsia"/>
          <w:szCs w:val="24"/>
        </w:rPr>
        <w:t xml:space="preserve"> workers</w:t>
      </w:r>
      <w:r w:rsidR="00CA1B1F" w:rsidRPr="00A623AA">
        <w:rPr>
          <w:szCs w:val="24"/>
        </w:rPr>
        <w:t>’</w:t>
      </w:r>
      <w:r w:rsidR="00CA1B1F" w:rsidRPr="00A623AA">
        <w:rPr>
          <w:rFonts w:hint="eastAsia"/>
          <w:szCs w:val="24"/>
        </w:rPr>
        <w:t xml:space="preserve"> rights. Currently, Chinese migrant workers have very few options to get access to housing in urban destinations</w:t>
      </w:r>
      <w:r w:rsidR="00C24B6B" w:rsidRPr="00A623AA">
        <w:rPr>
          <w:rFonts w:hint="eastAsia"/>
          <w:szCs w:val="24"/>
        </w:rPr>
        <w:t>, w</w:t>
      </w:r>
      <w:r w:rsidR="00CA1B1F" w:rsidRPr="00A623AA">
        <w:rPr>
          <w:rFonts w:hint="eastAsia"/>
          <w:szCs w:val="24"/>
        </w:rPr>
        <w:t>orkers</w:t>
      </w:r>
      <w:r w:rsidR="00CA1B1F" w:rsidRPr="00A623AA">
        <w:rPr>
          <w:szCs w:val="24"/>
        </w:rPr>
        <w:t>’</w:t>
      </w:r>
      <w:r w:rsidR="00CA1B1F" w:rsidRPr="00A623AA">
        <w:rPr>
          <w:rFonts w:hint="eastAsia"/>
          <w:szCs w:val="24"/>
        </w:rPr>
        <w:t xml:space="preserve"> dormitory and rental housing </w:t>
      </w:r>
      <w:r w:rsidR="00C24B6B" w:rsidRPr="00A623AA">
        <w:rPr>
          <w:rFonts w:hint="eastAsia"/>
          <w:szCs w:val="24"/>
        </w:rPr>
        <w:t>being</w:t>
      </w:r>
      <w:r w:rsidR="00CA1B1F" w:rsidRPr="00A623AA">
        <w:rPr>
          <w:rFonts w:hint="eastAsia"/>
          <w:szCs w:val="24"/>
        </w:rPr>
        <w:t xml:space="preserve"> two main sources </w:t>
      </w:r>
      <w:r w:rsidR="00C24B6B" w:rsidRPr="00A623AA">
        <w:rPr>
          <w:rFonts w:hint="eastAsia"/>
          <w:szCs w:val="24"/>
        </w:rPr>
        <w:t xml:space="preserve">of accommodation for </w:t>
      </w:r>
      <w:r w:rsidR="00CA1B1F" w:rsidRPr="00A623AA">
        <w:rPr>
          <w:rFonts w:hint="eastAsia"/>
          <w:szCs w:val="24"/>
        </w:rPr>
        <w:t xml:space="preserve">migrant workers. </w:t>
      </w:r>
      <w:r w:rsidR="00C24B6B" w:rsidRPr="00A623AA">
        <w:rPr>
          <w:rFonts w:hint="eastAsia"/>
          <w:szCs w:val="24"/>
        </w:rPr>
        <w:t>However, both types of housing</w:t>
      </w:r>
      <w:r w:rsidR="003D636E" w:rsidRPr="00A623AA">
        <w:rPr>
          <w:szCs w:val="24"/>
        </w:rPr>
        <w:t xml:space="preserve"> tend to be over-crowded, poorly equipped, and insalubrious</w:t>
      </w:r>
      <w:r w:rsidR="005001E7" w:rsidRPr="00A623AA">
        <w:rPr>
          <w:rFonts w:hint="eastAsia"/>
          <w:szCs w:val="24"/>
        </w:rPr>
        <w:t xml:space="preserve">. Migrant workers do not have access to housing of higher quality due to policy restrictions and economic capability. Public housing and economic purchase housing are not available to individuals without a local </w:t>
      </w:r>
      <w:r w:rsidR="005001E7" w:rsidRPr="00A623AA">
        <w:rPr>
          <w:rFonts w:hint="eastAsia"/>
          <w:i/>
          <w:szCs w:val="24"/>
        </w:rPr>
        <w:t xml:space="preserve">Hukou. </w:t>
      </w:r>
      <w:r w:rsidR="005001E7" w:rsidRPr="00A623AA">
        <w:rPr>
          <w:rFonts w:hint="eastAsia"/>
          <w:szCs w:val="24"/>
        </w:rPr>
        <w:t>Even after working for years in urban destinations, migrant workers are still able to obtain local household registration (</w:t>
      </w:r>
      <w:r w:rsidR="005001E7" w:rsidRPr="00A623AA">
        <w:rPr>
          <w:rFonts w:hint="eastAsia"/>
          <w:i/>
          <w:szCs w:val="24"/>
        </w:rPr>
        <w:t>Hukou</w:t>
      </w:r>
      <w:r w:rsidR="005001E7" w:rsidRPr="00A623AA">
        <w:rPr>
          <w:rFonts w:hint="eastAsia"/>
          <w:szCs w:val="24"/>
        </w:rPr>
        <w:t>) and thus not entitled to enjoy the benefits</w:t>
      </w:r>
      <w:r w:rsidR="003D636E" w:rsidRPr="00A623AA">
        <w:rPr>
          <w:rFonts w:hint="eastAsia"/>
          <w:szCs w:val="24"/>
        </w:rPr>
        <w:t xml:space="preserve"> of public housing</w:t>
      </w:r>
      <w:r w:rsidR="005001E7" w:rsidRPr="00A623AA">
        <w:rPr>
          <w:rFonts w:hint="eastAsia"/>
          <w:szCs w:val="24"/>
        </w:rPr>
        <w:t xml:space="preserve">. </w:t>
      </w:r>
      <w:r w:rsidR="003D636E" w:rsidRPr="00A623AA">
        <w:rPr>
          <w:rFonts w:hint="eastAsia"/>
          <w:szCs w:val="24"/>
        </w:rPr>
        <w:t>The government should make effort</w:t>
      </w:r>
      <w:r w:rsidR="003D2B5F">
        <w:rPr>
          <w:szCs w:val="24"/>
        </w:rPr>
        <w:t>s</w:t>
      </w:r>
      <w:r w:rsidR="003D636E" w:rsidRPr="00A623AA">
        <w:rPr>
          <w:rFonts w:hint="eastAsia"/>
          <w:szCs w:val="24"/>
        </w:rPr>
        <w:t xml:space="preserve"> to provide affordable housing to migrant workers and to </w:t>
      </w:r>
      <w:r w:rsidR="003D2B5F">
        <w:rPr>
          <w:szCs w:val="24"/>
        </w:rPr>
        <w:t xml:space="preserve">compel </w:t>
      </w:r>
      <w:r w:rsidR="003D636E" w:rsidRPr="00A623AA">
        <w:rPr>
          <w:rFonts w:hint="eastAsia"/>
          <w:szCs w:val="24"/>
        </w:rPr>
        <w:t xml:space="preserve">employers to </w:t>
      </w:r>
      <w:r w:rsidR="003D636E" w:rsidRPr="00A623AA">
        <w:rPr>
          <w:szCs w:val="24"/>
        </w:rPr>
        <w:t>improve the quality of workers’ dormitories.</w:t>
      </w:r>
    </w:p>
    <w:p w:rsidR="00036314" w:rsidRPr="00A623AA" w:rsidRDefault="00036314" w:rsidP="00F02A94">
      <w:pPr>
        <w:autoSpaceDE w:val="0"/>
        <w:autoSpaceDN w:val="0"/>
        <w:adjustRightInd w:val="0"/>
        <w:snapToGrid w:val="0"/>
        <w:spacing w:line="480" w:lineRule="auto"/>
        <w:ind w:firstLine="0"/>
        <w:jc w:val="left"/>
        <w:rPr>
          <w:szCs w:val="24"/>
        </w:rPr>
      </w:pPr>
      <w:r w:rsidRPr="00A623AA">
        <w:rPr>
          <w:szCs w:val="24"/>
        </w:rPr>
        <w:tab/>
        <w:t xml:space="preserve">Harsh working conditions may be the most direct cause of mental health problems among migrant workers. Employers such as Foxconn were accused </w:t>
      </w:r>
      <w:r w:rsidR="007A3FC8" w:rsidRPr="00A623AA">
        <w:rPr>
          <w:szCs w:val="24"/>
        </w:rPr>
        <w:t>for its</w:t>
      </w:r>
      <w:r w:rsidRPr="00A623AA">
        <w:rPr>
          <w:szCs w:val="24"/>
        </w:rPr>
        <w:t xml:space="preserve"> military management style</w:t>
      </w:r>
      <w:r w:rsidR="000C02C6" w:rsidRPr="00A623AA">
        <w:rPr>
          <w:szCs w:val="24"/>
        </w:rPr>
        <w:t>, harsh punishment,</w:t>
      </w:r>
      <w:r w:rsidRPr="00A623AA">
        <w:rPr>
          <w:szCs w:val="24"/>
        </w:rPr>
        <w:t xml:space="preserve"> </w:t>
      </w:r>
      <w:r w:rsidR="007A3FC8" w:rsidRPr="00A623AA">
        <w:rPr>
          <w:szCs w:val="24"/>
        </w:rPr>
        <w:t xml:space="preserve">and long work hours. Other smaller employers </w:t>
      </w:r>
      <w:r w:rsidR="006D7450" w:rsidRPr="00A623AA">
        <w:rPr>
          <w:szCs w:val="24"/>
        </w:rPr>
        <w:t xml:space="preserve">may use </w:t>
      </w:r>
      <w:r w:rsidR="00384B1A" w:rsidRPr="00A623AA">
        <w:rPr>
          <w:szCs w:val="24"/>
        </w:rPr>
        <w:t>illegal</w:t>
      </w:r>
      <w:r w:rsidR="006D7450" w:rsidRPr="00A623AA">
        <w:rPr>
          <w:szCs w:val="24"/>
        </w:rPr>
        <w:t xml:space="preserve"> means</w:t>
      </w:r>
      <w:r w:rsidR="00384B1A" w:rsidRPr="00A623AA">
        <w:rPr>
          <w:szCs w:val="24"/>
        </w:rPr>
        <w:t xml:space="preserve"> (such as withholding their id and delaying payments)</w:t>
      </w:r>
      <w:r w:rsidR="006D7450" w:rsidRPr="00A623AA">
        <w:rPr>
          <w:szCs w:val="24"/>
        </w:rPr>
        <w:t xml:space="preserve"> to keep workers </w:t>
      </w:r>
      <w:r w:rsidR="00384B1A" w:rsidRPr="00A623AA">
        <w:rPr>
          <w:szCs w:val="24"/>
        </w:rPr>
        <w:t xml:space="preserve">and force them to work for longer hours. </w:t>
      </w:r>
      <w:r w:rsidR="00CD7AC1" w:rsidRPr="00A623AA">
        <w:rPr>
          <w:szCs w:val="24"/>
        </w:rPr>
        <w:t>Local</w:t>
      </w:r>
      <w:r w:rsidR="00C96F19" w:rsidRPr="00A623AA">
        <w:rPr>
          <w:szCs w:val="24"/>
        </w:rPr>
        <w:t xml:space="preserve"> government</w:t>
      </w:r>
      <w:r w:rsidR="00CD7AC1" w:rsidRPr="00A623AA">
        <w:rPr>
          <w:szCs w:val="24"/>
        </w:rPr>
        <w:t>s</w:t>
      </w:r>
      <w:r w:rsidR="00C96F19" w:rsidRPr="00A623AA">
        <w:rPr>
          <w:szCs w:val="24"/>
        </w:rPr>
        <w:t xml:space="preserve"> should </w:t>
      </w:r>
      <w:r w:rsidR="00CD7AC1" w:rsidRPr="00A623AA">
        <w:rPr>
          <w:szCs w:val="24"/>
        </w:rPr>
        <w:t>not turn a blind eye to these infringements of labor rights in order to attract</w:t>
      </w:r>
      <w:r w:rsidR="000C02C6" w:rsidRPr="00A623AA">
        <w:rPr>
          <w:szCs w:val="24"/>
        </w:rPr>
        <w:t xml:space="preserve"> more investments;</w:t>
      </w:r>
      <w:r w:rsidR="00CD7AC1" w:rsidRPr="00A623AA">
        <w:rPr>
          <w:szCs w:val="24"/>
        </w:rPr>
        <w:t xml:space="preserve"> instead it is the government’s responsibility to enforce labor law and</w:t>
      </w:r>
      <w:r w:rsidR="000C02C6" w:rsidRPr="00A623AA">
        <w:rPr>
          <w:rFonts w:hint="eastAsia"/>
          <w:szCs w:val="24"/>
        </w:rPr>
        <w:t xml:space="preserve"> </w:t>
      </w:r>
      <w:r w:rsidR="000C02C6" w:rsidRPr="00A623AA">
        <w:rPr>
          <w:szCs w:val="24"/>
        </w:rPr>
        <w:t>to</w:t>
      </w:r>
      <w:r w:rsidR="00CD7AC1" w:rsidRPr="00A623AA">
        <w:rPr>
          <w:szCs w:val="24"/>
        </w:rPr>
        <w:t xml:space="preserve"> protect migrant workers. </w:t>
      </w:r>
    </w:p>
    <w:p w:rsidR="005979DF" w:rsidRDefault="0054263B" w:rsidP="00F02A94">
      <w:pPr>
        <w:autoSpaceDE w:val="0"/>
        <w:autoSpaceDN w:val="0"/>
        <w:adjustRightInd w:val="0"/>
        <w:snapToGrid w:val="0"/>
        <w:spacing w:line="480" w:lineRule="auto"/>
        <w:ind w:firstLine="0"/>
        <w:jc w:val="left"/>
        <w:rPr>
          <w:szCs w:val="24"/>
        </w:rPr>
      </w:pPr>
      <w:r w:rsidRPr="00A623AA">
        <w:rPr>
          <w:szCs w:val="24"/>
        </w:rPr>
        <w:tab/>
        <w:t xml:space="preserve">Physical health is another important factor that is closely related to mental well-being. </w:t>
      </w:r>
      <w:r w:rsidRPr="00A623AA">
        <w:rPr>
          <w:szCs w:val="24"/>
        </w:rPr>
        <w:lastRenderedPageBreak/>
        <w:t xml:space="preserve">Migrant workers’ health status could be improved through enhanced working and living conditions and better availability of health care. Without an urban </w:t>
      </w:r>
      <w:r w:rsidRPr="00A623AA">
        <w:rPr>
          <w:i/>
          <w:szCs w:val="24"/>
        </w:rPr>
        <w:t>hukou</w:t>
      </w:r>
      <w:r w:rsidRPr="00A623AA">
        <w:rPr>
          <w:szCs w:val="24"/>
        </w:rPr>
        <w:t>, migrant workers often do not have health insurance</w:t>
      </w:r>
      <w:r w:rsidR="007817DC" w:rsidRPr="00A623AA">
        <w:rPr>
          <w:szCs w:val="24"/>
        </w:rPr>
        <w:t xml:space="preserve"> and the insurance purchased by their employers tend to have many restrictions to use and cover only serious illness and hospital stays. </w:t>
      </w:r>
      <w:r w:rsidR="00157041" w:rsidRPr="00A623AA">
        <w:rPr>
          <w:szCs w:val="24"/>
        </w:rPr>
        <w:t>I suggest t</w:t>
      </w:r>
      <w:r w:rsidR="000829D1" w:rsidRPr="00A623AA">
        <w:rPr>
          <w:szCs w:val="24"/>
        </w:rPr>
        <w:t xml:space="preserve">hat the </w:t>
      </w:r>
      <w:r w:rsidR="00157041" w:rsidRPr="00A623AA">
        <w:rPr>
          <w:szCs w:val="24"/>
        </w:rPr>
        <w:t xml:space="preserve">government </w:t>
      </w:r>
      <w:r w:rsidR="000829D1" w:rsidRPr="00A623AA">
        <w:rPr>
          <w:szCs w:val="24"/>
        </w:rPr>
        <w:t xml:space="preserve">should </w:t>
      </w:r>
      <w:r w:rsidR="00157041" w:rsidRPr="00A623AA">
        <w:rPr>
          <w:szCs w:val="24"/>
        </w:rPr>
        <w:t>p</w:t>
      </w:r>
      <w:r w:rsidR="008D6050" w:rsidRPr="00A623AA">
        <w:rPr>
          <w:szCs w:val="24"/>
        </w:rPr>
        <w:t>rovid</w:t>
      </w:r>
      <w:r w:rsidR="000829D1" w:rsidRPr="00A623AA">
        <w:rPr>
          <w:szCs w:val="24"/>
        </w:rPr>
        <w:t>e</w:t>
      </w:r>
      <w:r w:rsidR="008D6050" w:rsidRPr="00A623AA">
        <w:rPr>
          <w:szCs w:val="24"/>
        </w:rPr>
        <w:t xml:space="preserve"> better health insurance plans for migrant workers</w:t>
      </w:r>
      <w:r w:rsidR="000829D1" w:rsidRPr="00A623AA">
        <w:rPr>
          <w:szCs w:val="24"/>
        </w:rPr>
        <w:t xml:space="preserve"> and require employers to purchase health plans for their employees.</w:t>
      </w:r>
    </w:p>
    <w:p w:rsidR="000B16DB" w:rsidRDefault="00266147" w:rsidP="00F02A94">
      <w:pPr>
        <w:autoSpaceDE w:val="0"/>
        <w:autoSpaceDN w:val="0"/>
        <w:adjustRightInd w:val="0"/>
        <w:snapToGrid w:val="0"/>
        <w:spacing w:line="480" w:lineRule="auto"/>
        <w:ind w:firstLine="0"/>
        <w:jc w:val="left"/>
        <w:rPr>
          <w:szCs w:val="24"/>
        </w:rPr>
      </w:pPr>
      <w:r>
        <w:rPr>
          <w:szCs w:val="24"/>
        </w:rPr>
        <w:tab/>
      </w:r>
      <w:r w:rsidR="00C2603B">
        <w:rPr>
          <w:szCs w:val="24"/>
        </w:rPr>
        <w:t>One limitation of this study is that the majority of the measures of poor working conditions are binary, not showing the number of times or the severity of the labor rights violation. Without these more detailed measures, it is difficult to examine whether migrant workers with higher levels of education and those who are lowly educated experience work place problems of same severity</w:t>
      </w:r>
      <w:r w:rsidR="00F02A94">
        <w:rPr>
          <w:szCs w:val="24"/>
        </w:rPr>
        <w:t xml:space="preserve"> at the same frequencies</w:t>
      </w:r>
      <w:r w:rsidR="00C2603B">
        <w:rPr>
          <w:szCs w:val="24"/>
        </w:rPr>
        <w:t>.</w:t>
      </w:r>
      <w:r w:rsidR="00F02A94">
        <w:rPr>
          <w:szCs w:val="24"/>
        </w:rPr>
        <w:t xml:space="preserve"> </w:t>
      </w:r>
      <w:r w:rsidR="0093505C">
        <w:rPr>
          <w:szCs w:val="24"/>
        </w:rPr>
        <w:t xml:space="preserve">Therefore, this study can not answer whether highly educated migrant workers are less likely to be influenced by poor working conditions because they experience less severe violations of rights, or because they have better coping skills.  </w:t>
      </w:r>
      <w:r w:rsidR="00C2603B">
        <w:rPr>
          <w:szCs w:val="24"/>
        </w:rPr>
        <w:t>Another</w:t>
      </w:r>
      <w:r>
        <w:rPr>
          <w:szCs w:val="24"/>
        </w:rPr>
        <w:t xml:space="preserve"> limitation of this study is that it uses cross-sectional data, which limit the author’s ability to assess the length of exposure to a certain poor working condition. According to the accumulative effect theory, the longer a person is exposed to a risk factor, the greater the impact on his/her mental health. Future studies </w:t>
      </w:r>
      <w:r w:rsidR="00C2603B">
        <w:rPr>
          <w:szCs w:val="24"/>
        </w:rPr>
        <w:t xml:space="preserve">are encouraged to </w:t>
      </w:r>
      <w:r>
        <w:rPr>
          <w:szCs w:val="24"/>
        </w:rPr>
        <w:t>address this problem using longitudinal data set</w:t>
      </w:r>
      <w:r w:rsidR="00C2603B">
        <w:rPr>
          <w:szCs w:val="24"/>
        </w:rPr>
        <w:t>.</w:t>
      </w:r>
      <w:r>
        <w:rPr>
          <w:szCs w:val="24"/>
        </w:rPr>
        <w:t xml:space="preserve"> </w:t>
      </w:r>
    </w:p>
    <w:p w:rsidR="000B16DB" w:rsidRDefault="000B16DB" w:rsidP="00F02A94">
      <w:pPr>
        <w:autoSpaceDE w:val="0"/>
        <w:autoSpaceDN w:val="0"/>
        <w:adjustRightInd w:val="0"/>
        <w:snapToGrid w:val="0"/>
        <w:spacing w:line="480" w:lineRule="auto"/>
        <w:ind w:firstLine="0"/>
        <w:jc w:val="left"/>
        <w:rPr>
          <w:szCs w:val="24"/>
        </w:rPr>
      </w:pPr>
    </w:p>
    <w:p w:rsidR="00037140" w:rsidRDefault="00144C6A" w:rsidP="00037140">
      <w:pPr>
        <w:rPr>
          <w:noProof/>
          <w:szCs w:val="24"/>
        </w:rPr>
      </w:pPr>
      <w:r>
        <w:rPr>
          <w:szCs w:val="24"/>
        </w:rPr>
        <w:fldChar w:fldCharType="begin"/>
      </w:r>
      <w:r w:rsidR="000B16DB">
        <w:rPr>
          <w:szCs w:val="24"/>
        </w:rPr>
        <w:instrText xml:space="preserve"> ADDIN EN.SECTION.REFLIST </w:instrText>
      </w:r>
      <w:r>
        <w:rPr>
          <w:szCs w:val="24"/>
        </w:rPr>
        <w:fldChar w:fldCharType="separate"/>
      </w:r>
    </w:p>
    <w:p w:rsidR="00266147" w:rsidRDefault="00144C6A" w:rsidP="00F02A94">
      <w:pPr>
        <w:autoSpaceDE w:val="0"/>
        <w:autoSpaceDN w:val="0"/>
        <w:adjustRightInd w:val="0"/>
        <w:snapToGrid w:val="0"/>
        <w:spacing w:line="480" w:lineRule="auto"/>
        <w:ind w:firstLine="0"/>
        <w:jc w:val="left"/>
        <w:rPr>
          <w:szCs w:val="24"/>
        </w:rPr>
      </w:pPr>
      <w:r>
        <w:rPr>
          <w:szCs w:val="24"/>
        </w:rPr>
        <w:fldChar w:fldCharType="end"/>
      </w:r>
    </w:p>
    <w:p w:rsidR="00F02A94" w:rsidRDefault="00F02A94" w:rsidP="00F02A94">
      <w:pPr>
        <w:adjustRightInd w:val="0"/>
        <w:snapToGrid w:val="0"/>
        <w:spacing w:line="480" w:lineRule="auto"/>
        <w:jc w:val="left"/>
        <w:rPr>
          <w:rFonts w:asciiTheme="minorEastAsia" w:hAnsiTheme="minorEastAsia"/>
        </w:rPr>
        <w:sectPr w:rsidR="00F02A94" w:rsidSect="004A3E0E">
          <w:pgSz w:w="11906" w:h="16838"/>
          <w:pgMar w:top="1440" w:right="1440" w:bottom="1440" w:left="1440" w:header="720" w:footer="720" w:gutter="0"/>
          <w:cols w:space="720"/>
          <w:docGrid w:type="lines" w:linePitch="326"/>
        </w:sectPr>
      </w:pPr>
    </w:p>
    <w:p w:rsidR="00037140" w:rsidRPr="00037140" w:rsidRDefault="00144C6A" w:rsidP="00037140">
      <w:pPr>
        <w:jc w:val="center"/>
        <w:rPr>
          <w:noProof/>
        </w:rPr>
      </w:pPr>
      <w:r w:rsidRPr="00A623AA">
        <w:rPr>
          <w:rFonts w:asciiTheme="minorEastAsia" w:hAnsiTheme="minorEastAsia"/>
        </w:rPr>
        <w:lastRenderedPageBreak/>
        <w:fldChar w:fldCharType="begin"/>
      </w:r>
      <w:r w:rsidR="00812207" w:rsidRPr="00A623AA">
        <w:rPr>
          <w:rFonts w:asciiTheme="minorEastAsia" w:hAnsiTheme="minorEastAsia"/>
        </w:rPr>
        <w:instrText xml:space="preserve"> ADDIN EN.REFLIST </w:instrText>
      </w:r>
      <w:r w:rsidRPr="00A623AA">
        <w:rPr>
          <w:rFonts w:asciiTheme="minorEastAsia" w:hAnsiTheme="minorEastAsia"/>
        </w:rPr>
        <w:fldChar w:fldCharType="separate"/>
      </w:r>
      <w:r w:rsidR="00037140" w:rsidRPr="00037140">
        <w:rPr>
          <w:noProof/>
        </w:rPr>
        <w:t>Reference</w:t>
      </w:r>
    </w:p>
    <w:p w:rsidR="00037140" w:rsidRPr="00037140" w:rsidRDefault="00037140" w:rsidP="00037140">
      <w:pPr>
        <w:jc w:val="center"/>
        <w:rPr>
          <w:noProof/>
        </w:rPr>
      </w:pPr>
    </w:p>
    <w:p w:rsidR="00037140" w:rsidRDefault="00037140" w:rsidP="00037140">
      <w:pPr>
        <w:spacing w:line="480" w:lineRule="auto"/>
        <w:ind w:left="720" w:hanging="720"/>
        <w:rPr>
          <w:noProof/>
        </w:rPr>
      </w:pPr>
      <w:bookmarkStart w:id="1" w:name="_ENREF_1"/>
      <w:r>
        <w:rPr>
          <w:noProof/>
        </w:rPr>
        <w:t xml:space="preserve">Elster, Jon. 1989. </w:t>
      </w:r>
      <w:r w:rsidRPr="00037140">
        <w:rPr>
          <w:i/>
          <w:noProof/>
        </w:rPr>
        <w:t>Karl Marx: A Reader</w:t>
      </w:r>
      <w:r>
        <w:rPr>
          <w:noProof/>
        </w:rPr>
        <w:t>. Cambridge, UK: Cambridge University Press.</w:t>
      </w:r>
      <w:bookmarkEnd w:id="1"/>
    </w:p>
    <w:p w:rsidR="00037140" w:rsidRDefault="00037140" w:rsidP="00037140">
      <w:pPr>
        <w:spacing w:line="480" w:lineRule="auto"/>
        <w:ind w:left="720" w:hanging="720"/>
        <w:rPr>
          <w:noProof/>
        </w:rPr>
      </w:pPr>
      <w:bookmarkStart w:id="2" w:name="_ENREF_2"/>
      <w:r>
        <w:rPr>
          <w:noProof/>
        </w:rPr>
        <w:t xml:space="preserve">Evans, Gary W. 2003. "The Built Environment and Mental Health." </w:t>
      </w:r>
      <w:r w:rsidRPr="00037140">
        <w:rPr>
          <w:i/>
          <w:noProof/>
        </w:rPr>
        <w:t>Journal of Urban Health</w:t>
      </w:r>
      <w:r>
        <w:rPr>
          <w:noProof/>
        </w:rPr>
        <w:t xml:space="preserve"> 80:536-555.</w:t>
      </w:r>
      <w:bookmarkEnd w:id="2"/>
    </w:p>
    <w:p w:rsidR="00037140" w:rsidRDefault="00037140" w:rsidP="00037140">
      <w:pPr>
        <w:spacing w:line="480" w:lineRule="auto"/>
        <w:ind w:left="720" w:hanging="720"/>
        <w:rPr>
          <w:noProof/>
        </w:rPr>
      </w:pPr>
      <w:bookmarkStart w:id="3" w:name="_ENREF_3"/>
      <w:r>
        <w:rPr>
          <w:noProof/>
        </w:rPr>
        <w:t xml:space="preserve">Evans, Gary W, Nancy M Wells, Hoi-Yan Erica Chan, and Heidi Saltzman. 2000. "Housing Quality and Mental Health." </w:t>
      </w:r>
      <w:r w:rsidRPr="00037140">
        <w:rPr>
          <w:i/>
          <w:noProof/>
        </w:rPr>
        <w:t>Journal of consulting and clinical psychology</w:t>
      </w:r>
      <w:r>
        <w:rPr>
          <w:noProof/>
        </w:rPr>
        <w:t xml:space="preserve"> 68:526.</w:t>
      </w:r>
      <w:bookmarkEnd w:id="3"/>
    </w:p>
    <w:p w:rsidR="00037140" w:rsidRDefault="00037140" w:rsidP="00037140">
      <w:pPr>
        <w:spacing w:line="480" w:lineRule="auto"/>
        <w:ind w:left="720" w:hanging="720"/>
        <w:rPr>
          <w:noProof/>
        </w:rPr>
      </w:pPr>
      <w:bookmarkStart w:id="4" w:name="_ENREF_4"/>
      <w:r>
        <w:rPr>
          <w:noProof/>
        </w:rPr>
        <w:t xml:space="preserve">Goldberg, David and Peter Huxley. 2012. </w:t>
      </w:r>
      <w:r w:rsidRPr="00037140">
        <w:rPr>
          <w:i/>
          <w:noProof/>
        </w:rPr>
        <w:t>Mental Illness in the Community: The Pathway to Psychiatric Care</w:t>
      </w:r>
      <w:r>
        <w:rPr>
          <w:noProof/>
        </w:rPr>
        <w:t>, vol. 3. New York: Routledge.</w:t>
      </w:r>
      <w:bookmarkEnd w:id="4"/>
    </w:p>
    <w:p w:rsidR="00037140" w:rsidRDefault="00037140" w:rsidP="00037140">
      <w:pPr>
        <w:spacing w:line="480" w:lineRule="auto"/>
        <w:ind w:left="720" w:hanging="720"/>
        <w:rPr>
          <w:noProof/>
        </w:rPr>
      </w:pPr>
      <w:bookmarkStart w:id="5" w:name="_ENREF_5"/>
      <w:r>
        <w:rPr>
          <w:noProof/>
        </w:rPr>
        <w:t>Gong, Chengzhu, Ling Zhen</w:t>
      </w:r>
      <w:r>
        <w:rPr>
          <w:rFonts w:hint="eastAsia"/>
          <w:noProof/>
        </w:rPr>
        <w:t>g, Jun Guo, Rui Hu, and Lu Zheng. 2008. "A Survey of Mental Health Status among Migrant Workers in Wuhan (</w:t>
      </w:r>
      <w:r>
        <w:rPr>
          <w:rFonts w:hint="eastAsia"/>
          <w:noProof/>
        </w:rPr>
        <w:t>武汉市农民工心理健康水平状况调查</w:t>
      </w:r>
      <w:r>
        <w:rPr>
          <w:rFonts w:hint="eastAsia"/>
          <w:noProof/>
        </w:rPr>
        <w:t xml:space="preserve">)." </w:t>
      </w:r>
      <w:r w:rsidRPr="00037140">
        <w:rPr>
          <w:rFonts w:hint="eastAsia"/>
          <w:i/>
          <w:noProof/>
        </w:rPr>
        <w:t>Consume Guide (</w:t>
      </w:r>
      <w:r w:rsidRPr="00037140">
        <w:rPr>
          <w:rFonts w:hint="eastAsia"/>
          <w:i/>
          <w:noProof/>
        </w:rPr>
        <w:t>消费导刊</w:t>
      </w:r>
      <w:r w:rsidRPr="00037140">
        <w:rPr>
          <w:rFonts w:hint="eastAsia"/>
          <w:i/>
          <w:noProof/>
        </w:rPr>
        <w:t>)</w:t>
      </w:r>
      <w:r>
        <w:rPr>
          <w:rFonts w:hint="eastAsia"/>
          <w:noProof/>
        </w:rPr>
        <w:t xml:space="preserve"> 18:58.</w:t>
      </w:r>
      <w:bookmarkEnd w:id="5"/>
    </w:p>
    <w:p w:rsidR="00037140" w:rsidRDefault="00037140" w:rsidP="00037140">
      <w:pPr>
        <w:spacing w:line="480" w:lineRule="auto"/>
        <w:ind w:left="720" w:hanging="720"/>
        <w:rPr>
          <w:noProof/>
        </w:rPr>
      </w:pPr>
      <w:bookmarkStart w:id="6" w:name="_ENREF_6"/>
      <w:r>
        <w:rPr>
          <w:noProof/>
        </w:rPr>
        <w:t xml:space="preserve">He, Xuesong, Fuqiang Huang, and Shouchui Zeng. 2010. "Rural-to-Urban Migration and Mental Health: An </w:t>
      </w:r>
      <w:r>
        <w:rPr>
          <w:rFonts w:hint="eastAsia"/>
          <w:noProof/>
        </w:rPr>
        <w:t>Empirical Study in Shanghai (</w:t>
      </w:r>
      <w:r>
        <w:rPr>
          <w:rFonts w:hint="eastAsia"/>
          <w:noProof/>
        </w:rPr>
        <w:t>城乡迁移与精神健康</w:t>
      </w:r>
      <w:r>
        <w:rPr>
          <w:rFonts w:hint="eastAsia"/>
          <w:noProof/>
        </w:rPr>
        <w:t xml:space="preserve">: </w:t>
      </w:r>
      <w:r>
        <w:rPr>
          <w:rFonts w:hint="eastAsia"/>
          <w:noProof/>
        </w:rPr>
        <w:t>基于上海的实证研究</w:t>
      </w:r>
      <w:r>
        <w:rPr>
          <w:rFonts w:hint="eastAsia"/>
          <w:noProof/>
        </w:rPr>
        <w:t xml:space="preserve">)." </w:t>
      </w:r>
      <w:r w:rsidRPr="00037140">
        <w:rPr>
          <w:rFonts w:hint="eastAsia"/>
          <w:i/>
          <w:noProof/>
        </w:rPr>
        <w:t>Sociological Research (</w:t>
      </w:r>
      <w:r w:rsidRPr="00037140">
        <w:rPr>
          <w:rFonts w:hint="eastAsia"/>
          <w:i/>
          <w:noProof/>
        </w:rPr>
        <w:t>社会学研究</w:t>
      </w:r>
      <w:r w:rsidRPr="00037140">
        <w:rPr>
          <w:rFonts w:hint="eastAsia"/>
          <w:i/>
          <w:noProof/>
        </w:rPr>
        <w:t>)</w:t>
      </w:r>
      <w:r>
        <w:rPr>
          <w:rFonts w:hint="eastAsia"/>
          <w:noProof/>
        </w:rPr>
        <w:t xml:space="preserve"> 1:111-129.</w:t>
      </w:r>
      <w:bookmarkEnd w:id="6"/>
    </w:p>
    <w:p w:rsidR="00037140" w:rsidRDefault="00037140" w:rsidP="00037140">
      <w:pPr>
        <w:spacing w:line="480" w:lineRule="auto"/>
        <w:ind w:left="720" w:hanging="720"/>
        <w:rPr>
          <w:noProof/>
        </w:rPr>
      </w:pPr>
      <w:bookmarkStart w:id="7" w:name="_ENREF_7"/>
      <w:r>
        <w:rPr>
          <w:noProof/>
        </w:rPr>
        <w:t xml:space="preserve">Hjorth, Craig W and Eric Ostrov. 1982. "The Self-Image of Physically Abused Adolescents." </w:t>
      </w:r>
      <w:r w:rsidRPr="00037140">
        <w:rPr>
          <w:i/>
          <w:noProof/>
        </w:rPr>
        <w:t>Journal of Youth and Adolescence</w:t>
      </w:r>
      <w:r>
        <w:rPr>
          <w:noProof/>
        </w:rPr>
        <w:t xml:space="preserve"> 11:71-76.</w:t>
      </w:r>
      <w:bookmarkEnd w:id="7"/>
    </w:p>
    <w:p w:rsidR="00037140" w:rsidRDefault="00037140" w:rsidP="00037140">
      <w:pPr>
        <w:spacing w:line="480" w:lineRule="auto"/>
        <w:ind w:left="720" w:hanging="720"/>
        <w:rPr>
          <w:noProof/>
        </w:rPr>
      </w:pPr>
      <w:bookmarkStart w:id="8" w:name="_ENREF_8"/>
      <w:r>
        <w:rPr>
          <w:noProof/>
        </w:rPr>
        <w:t xml:space="preserve">Hollingshead, August B and Fredrick C Redlich. 1958. </w:t>
      </w:r>
      <w:r w:rsidRPr="00037140">
        <w:rPr>
          <w:i/>
          <w:noProof/>
        </w:rPr>
        <w:t>Social Class and Mental Illness: Community Study</w:t>
      </w:r>
      <w:r>
        <w:rPr>
          <w:noProof/>
        </w:rPr>
        <w:t>. Hoboken, NJ: John Wiley &amp; Sons Inc.</w:t>
      </w:r>
      <w:bookmarkEnd w:id="8"/>
    </w:p>
    <w:p w:rsidR="00037140" w:rsidRDefault="00037140" w:rsidP="00037140">
      <w:pPr>
        <w:spacing w:line="480" w:lineRule="auto"/>
        <w:ind w:left="720" w:hanging="720"/>
        <w:rPr>
          <w:noProof/>
        </w:rPr>
      </w:pPr>
      <w:bookmarkStart w:id="9" w:name="_ENREF_9"/>
      <w:r>
        <w:rPr>
          <w:rFonts w:hint="eastAsia"/>
          <w:noProof/>
        </w:rPr>
        <w:t>Hu, Rong  and Sishi Chen. 2012. "Social Factors Influencing Peasant Workers' Mental Health (</w:t>
      </w:r>
      <w:r>
        <w:rPr>
          <w:rFonts w:hint="eastAsia"/>
          <w:noProof/>
        </w:rPr>
        <w:t>影响农民工精神健康的社会因素分析</w:t>
      </w:r>
      <w:r>
        <w:rPr>
          <w:rFonts w:hint="eastAsia"/>
          <w:noProof/>
        </w:rPr>
        <w:t xml:space="preserve">)." </w:t>
      </w:r>
      <w:r w:rsidRPr="00037140">
        <w:rPr>
          <w:rFonts w:hint="eastAsia"/>
          <w:i/>
          <w:noProof/>
        </w:rPr>
        <w:t>Society (</w:t>
      </w:r>
      <w:r w:rsidRPr="00037140">
        <w:rPr>
          <w:rFonts w:hint="eastAsia"/>
          <w:i/>
          <w:noProof/>
        </w:rPr>
        <w:t>社会</w:t>
      </w:r>
      <w:r w:rsidRPr="00037140">
        <w:rPr>
          <w:rFonts w:hint="eastAsia"/>
          <w:i/>
          <w:noProof/>
        </w:rPr>
        <w:t>)</w:t>
      </w:r>
      <w:r>
        <w:rPr>
          <w:rFonts w:hint="eastAsia"/>
          <w:noProof/>
        </w:rPr>
        <w:t xml:space="preserve"> 32:135-157.</w:t>
      </w:r>
      <w:bookmarkEnd w:id="9"/>
    </w:p>
    <w:p w:rsidR="00037140" w:rsidRDefault="00037140" w:rsidP="00037140">
      <w:pPr>
        <w:spacing w:line="480" w:lineRule="auto"/>
        <w:ind w:left="720" w:hanging="720"/>
        <w:rPr>
          <w:noProof/>
        </w:rPr>
      </w:pPr>
      <w:bookmarkStart w:id="10" w:name="_ENREF_10"/>
      <w:r>
        <w:rPr>
          <w:noProof/>
        </w:rPr>
        <w:t xml:space="preserve">Huang, Ping and Shaohua Zhan. 2005. "Internal Migration in China: Linking It to </w:t>
      </w:r>
      <w:r>
        <w:rPr>
          <w:noProof/>
        </w:rPr>
        <w:lastRenderedPageBreak/>
        <w:t xml:space="preserve">Development." in </w:t>
      </w:r>
      <w:r w:rsidRPr="00037140">
        <w:rPr>
          <w:i/>
          <w:noProof/>
        </w:rPr>
        <w:t>Regional Conference on Migration and Development in Asia</w:t>
      </w:r>
      <w:r>
        <w:rPr>
          <w:noProof/>
        </w:rPr>
        <w:t>. Langzhou, China.</w:t>
      </w:r>
      <w:bookmarkEnd w:id="10"/>
    </w:p>
    <w:p w:rsidR="00037140" w:rsidRDefault="00037140" w:rsidP="00037140">
      <w:pPr>
        <w:spacing w:line="480" w:lineRule="auto"/>
        <w:ind w:left="720" w:hanging="720"/>
        <w:rPr>
          <w:noProof/>
        </w:rPr>
      </w:pPr>
      <w:bookmarkStart w:id="11" w:name="_ENREF_11"/>
      <w:r>
        <w:rPr>
          <w:noProof/>
        </w:rPr>
        <w:t>Jiang, Shan, Lu Zhang, and Weihong Wang. 2007. "The Mental Health of Migrant Workers in Ch</w:t>
      </w:r>
      <w:r>
        <w:rPr>
          <w:rFonts w:hint="eastAsia"/>
          <w:noProof/>
        </w:rPr>
        <w:t>ongqing City (</w:t>
      </w:r>
      <w:r>
        <w:rPr>
          <w:rFonts w:hint="eastAsia"/>
          <w:noProof/>
        </w:rPr>
        <w:t>重庆市农民工心理健康状况调查</w:t>
      </w:r>
      <w:r>
        <w:rPr>
          <w:rFonts w:hint="eastAsia"/>
          <w:noProof/>
        </w:rPr>
        <w:t xml:space="preserve">)." </w:t>
      </w:r>
      <w:r w:rsidRPr="00037140">
        <w:rPr>
          <w:rFonts w:hint="eastAsia"/>
          <w:i/>
          <w:noProof/>
        </w:rPr>
        <w:t>Psychological Science (</w:t>
      </w:r>
      <w:r w:rsidRPr="00037140">
        <w:rPr>
          <w:rFonts w:hint="eastAsia"/>
          <w:i/>
          <w:noProof/>
        </w:rPr>
        <w:t>心理科学</w:t>
      </w:r>
      <w:r w:rsidRPr="00037140">
        <w:rPr>
          <w:rFonts w:hint="eastAsia"/>
          <w:i/>
          <w:noProof/>
        </w:rPr>
        <w:t>)</w:t>
      </w:r>
      <w:r>
        <w:rPr>
          <w:rFonts w:hint="eastAsia"/>
          <w:noProof/>
        </w:rPr>
        <w:t xml:space="preserve"> 30:216-218.</w:t>
      </w:r>
      <w:bookmarkEnd w:id="11"/>
    </w:p>
    <w:p w:rsidR="00037140" w:rsidRDefault="00037140" w:rsidP="00037140">
      <w:pPr>
        <w:spacing w:line="480" w:lineRule="auto"/>
        <w:ind w:left="720" w:hanging="720"/>
        <w:rPr>
          <w:noProof/>
        </w:rPr>
      </w:pPr>
      <w:bookmarkStart w:id="12" w:name="_ENREF_12"/>
      <w:r>
        <w:rPr>
          <w:noProof/>
        </w:rPr>
        <w:t xml:space="preserve">Kasl, Stanislav V and Ernest Harburg. 1975. "Mental Health and the Urban Environment: Some Doubts and Second Thoughts." </w:t>
      </w:r>
      <w:r w:rsidRPr="00037140">
        <w:rPr>
          <w:i/>
          <w:noProof/>
        </w:rPr>
        <w:t>Journal of Health and Social Behavior</w:t>
      </w:r>
      <w:r>
        <w:rPr>
          <w:noProof/>
        </w:rPr>
        <w:t xml:space="preserve"> 16:268-282.</w:t>
      </w:r>
      <w:bookmarkEnd w:id="12"/>
    </w:p>
    <w:p w:rsidR="00037140" w:rsidRDefault="00037140" w:rsidP="00037140">
      <w:pPr>
        <w:spacing w:line="480" w:lineRule="auto"/>
        <w:ind w:left="720" w:hanging="720"/>
        <w:rPr>
          <w:noProof/>
        </w:rPr>
      </w:pPr>
      <w:bookmarkStart w:id="13" w:name="_ENREF_13"/>
      <w:r>
        <w:rPr>
          <w:noProof/>
        </w:rPr>
        <w:t xml:space="preserve">Kilpatrick, Dean G, Connie L Best, Lois J Veronen, Angelynne E Amick, Lorenz A Villeponteaux, and Gary A Ruff. 1985. "Mental Health Correlates of Criminal Victimization: A Random Community Survey." </w:t>
      </w:r>
      <w:r w:rsidRPr="00037140">
        <w:rPr>
          <w:i/>
          <w:noProof/>
        </w:rPr>
        <w:t>Journal of consulting and clinical psychology</w:t>
      </w:r>
      <w:r>
        <w:rPr>
          <w:noProof/>
        </w:rPr>
        <w:t xml:space="preserve"> 53:866.</w:t>
      </w:r>
      <w:bookmarkEnd w:id="13"/>
    </w:p>
    <w:p w:rsidR="00037140" w:rsidRDefault="00037140" w:rsidP="00037140">
      <w:pPr>
        <w:spacing w:line="480" w:lineRule="auto"/>
        <w:ind w:left="720" w:hanging="720"/>
        <w:rPr>
          <w:noProof/>
        </w:rPr>
      </w:pPr>
      <w:bookmarkStart w:id="14" w:name="_ENREF_14"/>
      <w:r>
        <w:rPr>
          <w:noProof/>
        </w:rPr>
        <w:t xml:space="preserve">Knight, John, Lina Song, and Jia Huaibin. 1999. "Chinese Rural Migrants in Urban Enterprises: Three Perspectives." </w:t>
      </w:r>
      <w:r w:rsidRPr="00037140">
        <w:rPr>
          <w:i/>
          <w:noProof/>
        </w:rPr>
        <w:t>The Journal of Development Studies</w:t>
      </w:r>
      <w:r>
        <w:rPr>
          <w:noProof/>
        </w:rPr>
        <w:t xml:space="preserve"> 35:73-104.</w:t>
      </w:r>
      <w:bookmarkEnd w:id="14"/>
    </w:p>
    <w:p w:rsidR="00037140" w:rsidRDefault="00037140" w:rsidP="00037140">
      <w:pPr>
        <w:spacing w:line="480" w:lineRule="auto"/>
        <w:ind w:left="720" w:hanging="720"/>
        <w:rPr>
          <w:noProof/>
        </w:rPr>
      </w:pPr>
      <w:bookmarkStart w:id="15" w:name="_ENREF_15"/>
      <w:r>
        <w:rPr>
          <w:noProof/>
        </w:rPr>
        <w:t xml:space="preserve">Li, Lu, Hong-mei Wang, Xue-jun Ye, Min-min Jiang, Qin-yuan Lou, and Therese Hesketh. 2007. "The Mental Health Status of Chinese Rural–Urban Migrant Workers." </w:t>
      </w:r>
      <w:r w:rsidRPr="00037140">
        <w:rPr>
          <w:i/>
          <w:noProof/>
        </w:rPr>
        <w:t>Social Psychiatry and Psychiatric Epidemiology</w:t>
      </w:r>
      <w:r>
        <w:rPr>
          <w:noProof/>
        </w:rPr>
        <w:t xml:space="preserve"> 42:716-722.</w:t>
      </w:r>
      <w:bookmarkEnd w:id="15"/>
    </w:p>
    <w:p w:rsidR="00037140" w:rsidRDefault="00037140" w:rsidP="00037140">
      <w:pPr>
        <w:spacing w:line="480" w:lineRule="auto"/>
        <w:ind w:left="720" w:hanging="720"/>
        <w:rPr>
          <w:noProof/>
        </w:rPr>
      </w:pPr>
      <w:bookmarkStart w:id="16" w:name="_ENREF_16"/>
      <w:r>
        <w:rPr>
          <w:rFonts w:hint="eastAsia"/>
          <w:noProof/>
        </w:rPr>
        <w:t>Li, Xiaofang 2004. "Investigation of the Mental Health States of Youthful Laborer Working on a Public Project (</w:t>
      </w:r>
      <w:r>
        <w:rPr>
          <w:rFonts w:hint="eastAsia"/>
          <w:noProof/>
        </w:rPr>
        <w:t>青年民工心理卫生状况调查分析</w:t>
      </w:r>
      <w:r>
        <w:rPr>
          <w:rFonts w:hint="eastAsia"/>
          <w:noProof/>
        </w:rPr>
        <w:t xml:space="preserve">)." </w:t>
      </w:r>
      <w:r w:rsidRPr="00037140">
        <w:rPr>
          <w:rFonts w:hint="eastAsia"/>
          <w:i/>
          <w:noProof/>
        </w:rPr>
        <w:t>Chinese Journal of Health Psychology (</w:t>
      </w:r>
      <w:r w:rsidRPr="00037140">
        <w:rPr>
          <w:rFonts w:hint="eastAsia"/>
          <w:i/>
          <w:noProof/>
        </w:rPr>
        <w:t>中国健康心理学杂志</w:t>
      </w:r>
      <w:r w:rsidRPr="00037140">
        <w:rPr>
          <w:rFonts w:hint="eastAsia"/>
          <w:i/>
          <w:noProof/>
        </w:rPr>
        <w:t>)</w:t>
      </w:r>
      <w:r>
        <w:rPr>
          <w:rFonts w:hint="eastAsia"/>
          <w:noProof/>
        </w:rPr>
        <w:t xml:space="preserve"> 12:468-469.</w:t>
      </w:r>
      <w:bookmarkEnd w:id="16"/>
    </w:p>
    <w:p w:rsidR="00037140" w:rsidRDefault="00037140" w:rsidP="00037140">
      <w:pPr>
        <w:spacing w:line="480" w:lineRule="auto"/>
        <w:ind w:left="720" w:hanging="720"/>
        <w:rPr>
          <w:noProof/>
        </w:rPr>
      </w:pPr>
      <w:bookmarkStart w:id="17" w:name="_ENREF_17"/>
      <w:r>
        <w:rPr>
          <w:noProof/>
        </w:rPr>
        <w:t xml:space="preserve">Liang, Zai and Zhongdong Ma. 2004. "China's Floating Population: New Evidence from the </w:t>
      </w:r>
      <w:r>
        <w:rPr>
          <w:noProof/>
        </w:rPr>
        <w:lastRenderedPageBreak/>
        <w:t xml:space="preserve">2000 Census." </w:t>
      </w:r>
      <w:r w:rsidRPr="00037140">
        <w:rPr>
          <w:i/>
          <w:noProof/>
        </w:rPr>
        <w:t>Population and Development Review</w:t>
      </w:r>
      <w:r>
        <w:rPr>
          <w:noProof/>
        </w:rPr>
        <w:t xml:space="preserve"> 30:467-488.</w:t>
      </w:r>
      <w:bookmarkEnd w:id="17"/>
    </w:p>
    <w:p w:rsidR="00037140" w:rsidRDefault="00037140" w:rsidP="00037140">
      <w:pPr>
        <w:spacing w:line="480" w:lineRule="auto"/>
        <w:ind w:left="720" w:hanging="720"/>
        <w:rPr>
          <w:noProof/>
        </w:rPr>
      </w:pPr>
      <w:bookmarkStart w:id="18" w:name="_ENREF_18"/>
      <w:r>
        <w:rPr>
          <w:noProof/>
        </w:rPr>
        <w:t>Liao, Chuanjing, Huapei Mao, and Benhong Gong. 2010. "Research on</w:t>
      </w:r>
      <w:r>
        <w:rPr>
          <w:rFonts w:hint="eastAsia"/>
          <w:noProof/>
        </w:rPr>
        <w:t xml:space="preserve"> Mental Health of Migrant Farmers in Cities: An Example of Wenzhou, Zhejiang (</w:t>
      </w:r>
      <w:r>
        <w:rPr>
          <w:rFonts w:hint="eastAsia"/>
          <w:noProof/>
        </w:rPr>
        <w:t>城市农民工心理健康及群体差异调查研究——以浙江省温州市为例</w:t>
      </w:r>
      <w:r>
        <w:rPr>
          <w:rFonts w:hint="eastAsia"/>
          <w:noProof/>
        </w:rPr>
        <w:t xml:space="preserve">)." </w:t>
      </w:r>
      <w:r w:rsidRPr="00037140">
        <w:rPr>
          <w:rFonts w:hint="eastAsia"/>
          <w:i/>
          <w:noProof/>
        </w:rPr>
        <w:t>Ecological Economy (</w:t>
      </w:r>
      <w:r w:rsidRPr="00037140">
        <w:rPr>
          <w:rFonts w:hint="eastAsia"/>
          <w:i/>
          <w:noProof/>
        </w:rPr>
        <w:t>生态经济</w:t>
      </w:r>
      <w:r w:rsidRPr="00037140">
        <w:rPr>
          <w:rFonts w:hint="eastAsia"/>
          <w:i/>
          <w:noProof/>
        </w:rPr>
        <w:t>)</w:t>
      </w:r>
      <w:r>
        <w:rPr>
          <w:rFonts w:hint="eastAsia"/>
          <w:noProof/>
        </w:rPr>
        <w:t xml:space="preserve"> 5:183-184.</w:t>
      </w:r>
      <w:bookmarkEnd w:id="18"/>
    </w:p>
    <w:p w:rsidR="00037140" w:rsidRDefault="00037140" w:rsidP="00037140">
      <w:pPr>
        <w:spacing w:line="480" w:lineRule="auto"/>
        <w:ind w:left="720" w:hanging="720"/>
        <w:rPr>
          <w:noProof/>
        </w:rPr>
      </w:pPr>
      <w:bookmarkStart w:id="19" w:name="_ENREF_19"/>
      <w:r>
        <w:rPr>
          <w:noProof/>
        </w:rPr>
        <w:t>Liu, Linpin, Guanghuai Zheng, and Zhongwei Sun. 2011. "Labor Rights and Mental Health: Survey on Migrant Wo</w:t>
      </w:r>
      <w:r>
        <w:rPr>
          <w:rFonts w:hint="eastAsia"/>
          <w:noProof/>
        </w:rPr>
        <w:t>rkers in Pearl River Delta and Yangtze River Delta (</w:t>
      </w:r>
      <w:r>
        <w:rPr>
          <w:rFonts w:hint="eastAsia"/>
          <w:noProof/>
        </w:rPr>
        <w:t>劳动权益与精神健康——基于对长三角和珠三角外来工的问卷调查</w:t>
      </w:r>
      <w:r>
        <w:rPr>
          <w:rFonts w:hint="eastAsia"/>
          <w:noProof/>
        </w:rPr>
        <w:t xml:space="preserve">)." </w:t>
      </w:r>
      <w:r w:rsidRPr="00037140">
        <w:rPr>
          <w:rFonts w:hint="eastAsia"/>
          <w:i/>
          <w:noProof/>
        </w:rPr>
        <w:t>Sociological Research (</w:t>
      </w:r>
      <w:r w:rsidRPr="00037140">
        <w:rPr>
          <w:rFonts w:hint="eastAsia"/>
          <w:i/>
          <w:noProof/>
        </w:rPr>
        <w:t>社会学研究</w:t>
      </w:r>
      <w:r w:rsidRPr="00037140">
        <w:rPr>
          <w:rFonts w:hint="eastAsia"/>
          <w:i/>
          <w:noProof/>
        </w:rPr>
        <w:t>)</w:t>
      </w:r>
      <w:r>
        <w:rPr>
          <w:rFonts w:hint="eastAsia"/>
          <w:noProof/>
        </w:rPr>
        <w:t xml:space="preserve"> 4:164-184.</w:t>
      </w:r>
      <w:bookmarkEnd w:id="19"/>
    </w:p>
    <w:p w:rsidR="00037140" w:rsidRDefault="00037140" w:rsidP="00037140">
      <w:pPr>
        <w:spacing w:line="480" w:lineRule="auto"/>
        <w:ind w:left="720" w:hanging="720"/>
        <w:rPr>
          <w:noProof/>
        </w:rPr>
      </w:pPr>
      <w:bookmarkStart w:id="20" w:name="_ENREF_20"/>
      <w:r>
        <w:rPr>
          <w:rFonts w:hint="eastAsia"/>
          <w:noProof/>
        </w:rPr>
        <w:t>Liu, Yulan 2011. "The New Generation Migrant Workers</w:t>
      </w:r>
      <w:r>
        <w:rPr>
          <w:rFonts w:hint="eastAsia"/>
          <w:noProof/>
        </w:rPr>
        <w:t>’</w:t>
      </w:r>
      <w:r>
        <w:rPr>
          <w:rFonts w:hint="eastAsia"/>
          <w:noProof/>
        </w:rPr>
        <w:t>mental Health and Influence Factors (</w:t>
      </w:r>
      <w:r>
        <w:rPr>
          <w:rFonts w:hint="eastAsia"/>
          <w:noProof/>
        </w:rPr>
        <w:t>新生代农民工精神健康状况及影响因素研究</w:t>
      </w:r>
      <w:r>
        <w:rPr>
          <w:rFonts w:hint="eastAsia"/>
          <w:noProof/>
        </w:rPr>
        <w:t xml:space="preserve">)." </w:t>
      </w:r>
      <w:r w:rsidRPr="00037140">
        <w:rPr>
          <w:rFonts w:hint="eastAsia"/>
          <w:i/>
          <w:noProof/>
        </w:rPr>
        <w:t>Population and Economics (</w:t>
      </w:r>
      <w:r w:rsidRPr="00037140">
        <w:rPr>
          <w:rFonts w:hint="eastAsia"/>
          <w:i/>
          <w:noProof/>
        </w:rPr>
        <w:t>人口与经济</w:t>
      </w:r>
      <w:r w:rsidRPr="00037140">
        <w:rPr>
          <w:rFonts w:hint="eastAsia"/>
          <w:i/>
          <w:noProof/>
        </w:rPr>
        <w:t>)</w:t>
      </w:r>
      <w:r>
        <w:rPr>
          <w:rFonts w:hint="eastAsia"/>
          <w:noProof/>
        </w:rPr>
        <w:t xml:space="preserve"> 188:99-105.</w:t>
      </w:r>
      <w:bookmarkEnd w:id="20"/>
    </w:p>
    <w:p w:rsidR="00037140" w:rsidRDefault="00037140" w:rsidP="00037140">
      <w:pPr>
        <w:spacing w:line="480" w:lineRule="auto"/>
        <w:ind w:left="720" w:hanging="720"/>
        <w:rPr>
          <w:noProof/>
        </w:rPr>
      </w:pPr>
      <w:bookmarkStart w:id="21" w:name="_ENREF_21"/>
      <w:r>
        <w:rPr>
          <w:noProof/>
        </w:rPr>
        <w:t xml:space="preserve">Logan, John R, Yiping Fang, and Zhanxin Zhang. 2009. "Access to Housing in Urban China." </w:t>
      </w:r>
      <w:r w:rsidRPr="00037140">
        <w:rPr>
          <w:i/>
          <w:noProof/>
        </w:rPr>
        <w:t>International Journal of Urban and Regional Research</w:t>
      </w:r>
      <w:r>
        <w:rPr>
          <w:noProof/>
        </w:rPr>
        <w:t xml:space="preserve"> 33:914-935.</w:t>
      </w:r>
      <w:bookmarkEnd w:id="21"/>
    </w:p>
    <w:p w:rsidR="00037140" w:rsidRDefault="00037140" w:rsidP="00037140">
      <w:pPr>
        <w:spacing w:line="480" w:lineRule="auto"/>
        <w:ind w:left="720" w:hanging="720"/>
        <w:rPr>
          <w:noProof/>
        </w:rPr>
      </w:pPr>
      <w:bookmarkStart w:id="22" w:name="_ENREF_22"/>
      <w:r>
        <w:rPr>
          <w:noProof/>
        </w:rPr>
        <w:t xml:space="preserve">MacMillan, Ross. 2001. "Violence and the Life Course: The Consequences of Victimization for Personal and Social Development." </w:t>
      </w:r>
      <w:r w:rsidRPr="00037140">
        <w:rPr>
          <w:i/>
          <w:noProof/>
        </w:rPr>
        <w:t>Annual Review of Sociology</w:t>
      </w:r>
      <w:r>
        <w:rPr>
          <w:noProof/>
        </w:rPr>
        <w:t xml:space="preserve"> 27:1-22.</w:t>
      </w:r>
      <w:bookmarkEnd w:id="22"/>
    </w:p>
    <w:p w:rsidR="00037140" w:rsidRDefault="00037140" w:rsidP="00037140">
      <w:pPr>
        <w:spacing w:line="480" w:lineRule="auto"/>
        <w:ind w:left="720" w:hanging="720"/>
        <w:rPr>
          <w:noProof/>
        </w:rPr>
      </w:pPr>
      <w:bookmarkStart w:id="23" w:name="_ENREF_23"/>
      <w:r>
        <w:rPr>
          <w:noProof/>
        </w:rPr>
        <w:t>NBS, National Bureau of Statistics of China. 2011. "Report on the Sixth National Census Data."</w:t>
      </w:r>
      <w:bookmarkEnd w:id="23"/>
    </w:p>
    <w:p w:rsidR="00037140" w:rsidRDefault="00037140" w:rsidP="00037140">
      <w:pPr>
        <w:spacing w:line="480" w:lineRule="auto"/>
        <w:ind w:left="720" w:hanging="720"/>
        <w:rPr>
          <w:noProof/>
        </w:rPr>
      </w:pPr>
      <w:bookmarkStart w:id="24" w:name="_ENREF_24"/>
      <w:r>
        <w:rPr>
          <w:noProof/>
        </w:rPr>
        <w:t xml:space="preserve">Turner, R Jay, Donald A Lloyd, and Patricia Roszell. 1999. "Personal Resources and the Social Distribution of Depression." </w:t>
      </w:r>
      <w:r w:rsidRPr="00037140">
        <w:rPr>
          <w:i/>
          <w:noProof/>
        </w:rPr>
        <w:t>American Journal of Community Psychology</w:t>
      </w:r>
      <w:r>
        <w:rPr>
          <w:noProof/>
        </w:rPr>
        <w:t xml:space="preserve"> 27:643-672.</w:t>
      </w:r>
      <w:bookmarkEnd w:id="24"/>
    </w:p>
    <w:p w:rsidR="00037140" w:rsidRDefault="00037140" w:rsidP="00037140">
      <w:pPr>
        <w:spacing w:line="480" w:lineRule="auto"/>
        <w:ind w:left="720" w:hanging="720"/>
        <w:rPr>
          <w:noProof/>
        </w:rPr>
      </w:pPr>
      <w:bookmarkStart w:id="25" w:name="_ENREF_25"/>
      <w:r>
        <w:rPr>
          <w:noProof/>
        </w:rPr>
        <w:lastRenderedPageBreak/>
        <w:t xml:space="preserve">Wandersman, Abraham and Maury Nation. 1998. "Urban Neighborhoods and Mental Health: Psychological Contributions to Understanding Toxicity, Resilience, and Interventions." </w:t>
      </w:r>
      <w:r w:rsidRPr="00037140">
        <w:rPr>
          <w:i/>
          <w:noProof/>
        </w:rPr>
        <w:t>American Psychologist</w:t>
      </w:r>
      <w:r>
        <w:rPr>
          <w:noProof/>
        </w:rPr>
        <w:t xml:space="preserve"> 53:647.</w:t>
      </w:r>
      <w:bookmarkEnd w:id="25"/>
    </w:p>
    <w:p w:rsidR="00037140" w:rsidRDefault="00037140" w:rsidP="00037140">
      <w:pPr>
        <w:spacing w:line="480" w:lineRule="auto"/>
        <w:ind w:left="720" w:hanging="720"/>
        <w:rPr>
          <w:noProof/>
        </w:rPr>
      </w:pPr>
      <w:bookmarkStart w:id="26" w:name="_ENREF_26"/>
      <w:r>
        <w:rPr>
          <w:noProof/>
        </w:rPr>
        <w:t xml:space="preserve">Wang, Feng, Xuejin Zuo, and Danching Ruan. 2002. "Rural Migrants in Shanghai: Living under the Shadow of Socilism." </w:t>
      </w:r>
      <w:r w:rsidRPr="00037140">
        <w:rPr>
          <w:i/>
          <w:noProof/>
        </w:rPr>
        <w:t>International Migration Review</w:t>
      </w:r>
      <w:r>
        <w:rPr>
          <w:noProof/>
        </w:rPr>
        <w:t xml:space="preserve"> 36:520-545.</w:t>
      </w:r>
      <w:bookmarkEnd w:id="26"/>
    </w:p>
    <w:p w:rsidR="00037140" w:rsidRDefault="00037140" w:rsidP="00037140">
      <w:pPr>
        <w:spacing w:line="480" w:lineRule="auto"/>
        <w:ind w:left="720" w:hanging="720"/>
        <w:rPr>
          <w:noProof/>
        </w:rPr>
      </w:pPr>
      <w:bookmarkStart w:id="27" w:name="_ENREF_27"/>
      <w:r>
        <w:rPr>
          <w:noProof/>
        </w:rPr>
        <w:t xml:space="preserve">Wang, Zhimin. 2002. </w:t>
      </w:r>
      <w:r w:rsidRPr="00037140">
        <w:rPr>
          <w:i/>
          <w:noProof/>
        </w:rPr>
        <w:t>Crime of Migrant Workers</w:t>
      </w:r>
      <w:r w:rsidRPr="00037140">
        <w:rPr>
          <w:rFonts w:hint="eastAsia"/>
          <w:i/>
          <w:noProof/>
        </w:rPr>
        <w:t xml:space="preserve"> in Contemporary China (</w:t>
      </w:r>
      <w:r w:rsidRPr="00037140">
        <w:rPr>
          <w:rFonts w:hint="eastAsia"/>
          <w:i/>
          <w:noProof/>
        </w:rPr>
        <w:t>当前中国流动人口犯罪研究</w:t>
      </w:r>
      <w:r w:rsidRPr="00037140">
        <w:rPr>
          <w:rFonts w:hint="eastAsia"/>
          <w:i/>
          <w:noProof/>
        </w:rPr>
        <w:t>)</w:t>
      </w:r>
      <w:r>
        <w:rPr>
          <w:rFonts w:hint="eastAsia"/>
          <w:noProof/>
        </w:rPr>
        <w:t>. Beijing: Chinese People's Public Security University Press.</w:t>
      </w:r>
      <w:bookmarkEnd w:id="27"/>
    </w:p>
    <w:p w:rsidR="00037140" w:rsidRDefault="00037140" w:rsidP="00037140">
      <w:pPr>
        <w:spacing w:line="480" w:lineRule="auto"/>
        <w:ind w:left="720" w:hanging="720"/>
        <w:rPr>
          <w:noProof/>
        </w:rPr>
      </w:pPr>
      <w:bookmarkStart w:id="28" w:name="_ENREF_28"/>
      <w:r>
        <w:rPr>
          <w:noProof/>
        </w:rPr>
        <w:t xml:space="preserve">Weich, Scott, Martin Blanchard, Martin Prince, Elizabeth Burton, BOB Erens, and Kerry Sproston. 2002. "Mental Health and the Built Environment: Cross-Sectional Survey of Individual and Contextual Risk Factors for Depression." </w:t>
      </w:r>
      <w:r w:rsidRPr="00037140">
        <w:rPr>
          <w:i/>
          <w:noProof/>
        </w:rPr>
        <w:t>The British Journal of Psychiatry</w:t>
      </w:r>
      <w:r>
        <w:rPr>
          <w:noProof/>
        </w:rPr>
        <w:t xml:space="preserve"> 180:428-433.</w:t>
      </w:r>
      <w:bookmarkEnd w:id="28"/>
    </w:p>
    <w:p w:rsidR="00037140" w:rsidRDefault="00037140" w:rsidP="00037140">
      <w:pPr>
        <w:spacing w:line="480" w:lineRule="auto"/>
        <w:ind w:left="720" w:hanging="720"/>
        <w:rPr>
          <w:noProof/>
        </w:rPr>
      </w:pPr>
      <w:bookmarkStart w:id="29" w:name="_ENREF_29"/>
      <w:r>
        <w:rPr>
          <w:noProof/>
        </w:rPr>
        <w:t xml:space="preserve">Wong, Daniel Fu Keung, Xuesong He, Grace Leung, Ying Lau, and Yingli Chang. 2008. "Mental Health of Migrant Workers in China: Prevalence and Correlates." </w:t>
      </w:r>
      <w:r w:rsidRPr="00037140">
        <w:rPr>
          <w:i/>
          <w:noProof/>
        </w:rPr>
        <w:t>Social Psychiatry and Psychiatric Epidemiology</w:t>
      </w:r>
      <w:r>
        <w:rPr>
          <w:noProof/>
        </w:rPr>
        <w:t xml:space="preserve"> 43:483-489.</w:t>
      </w:r>
      <w:bookmarkEnd w:id="29"/>
    </w:p>
    <w:p w:rsidR="00037140" w:rsidRDefault="00037140" w:rsidP="00037140">
      <w:pPr>
        <w:spacing w:line="480" w:lineRule="auto"/>
        <w:ind w:left="720" w:hanging="720"/>
        <w:rPr>
          <w:noProof/>
        </w:rPr>
      </w:pPr>
      <w:bookmarkStart w:id="30" w:name="_ENREF_30"/>
      <w:r>
        <w:rPr>
          <w:noProof/>
        </w:rPr>
        <w:t xml:space="preserve">Wu, Fulong. 2007. "The Poverty of Transition: From Industrial District to Poor Neighbourhood in the City of Nanjing, China." </w:t>
      </w:r>
      <w:r w:rsidRPr="00037140">
        <w:rPr>
          <w:i/>
          <w:noProof/>
        </w:rPr>
        <w:t>Urban Studies</w:t>
      </w:r>
      <w:r>
        <w:rPr>
          <w:noProof/>
        </w:rPr>
        <w:t xml:space="preserve"> 44:2673-2694.</w:t>
      </w:r>
      <w:bookmarkEnd w:id="30"/>
    </w:p>
    <w:p w:rsidR="00037140" w:rsidRDefault="00037140" w:rsidP="00037140">
      <w:pPr>
        <w:spacing w:line="480" w:lineRule="auto"/>
        <w:ind w:left="720" w:hanging="720"/>
        <w:rPr>
          <w:noProof/>
        </w:rPr>
      </w:pPr>
      <w:bookmarkStart w:id="31" w:name="_ENREF_31"/>
      <w:r>
        <w:rPr>
          <w:noProof/>
        </w:rPr>
        <w:t xml:space="preserve">Wu, Weiping. 2002. "Migrant Housing in Urban China Choices and Constraints." </w:t>
      </w:r>
      <w:r w:rsidRPr="00037140">
        <w:rPr>
          <w:i/>
          <w:noProof/>
        </w:rPr>
        <w:t>Urban Affairs Review</w:t>
      </w:r>
      <w:r>
        <w:rPr>
          <w:noProof/>
        </w:rPr>
        <w:t xml:space="preserve"> 38:90-119.</w:t>
      </w:r>
      <w:bookmarkEnd w:id="31"/>
    </w:p>
    <w:p w:rsidR="00037140" w:rsidRDefault="00037140" w:rsidP="00037140">
      <w:pPr>
        <w:spacing w:line="480" w:lineRule="auto"/>
        <w:ind w:left="720" w:hanging="720"/>
        <w:rPr>
          <w:noProof/>
        </w:rPr>
      </w:pPr>
      <w:bookmarkStart w:id="32" w:name="_ENREF_32"/>
      <w:r>
        <w:rPr>
          <w:rFonts w:hint="eastAsia"/>
          <w:noProof/>
        </w:rPr>
        <w:t>Xu, Jianhua and Xiaoming Song. 2005. "A Study of the Demographic Characteristics of Offenders and Victims in Pearl River Delta (</w:t>
      </w:r>
      <w:r>
        <w:rPr>
          <w:rFonts w:hint="eastAsia"/>
          <w:noProof/>
        </w:rPr>
        <w:t>珠江三角洲刑事犯罪人被害人的人口特征分析</w:t>
      </w:r>
      <w:r>
        <w:rPr>
          <w:rFonts w:hint="eastAsia"/>
          <w:noProof/>
        </w:rPr>
        <w:t xml:space="preserve">)." </w:t>
      </w:r>
      <w:r w:rsidRPr="00037140">
        <w:rPr>
          <w:rFonts w:hint="eastAsia"/>
          <w:i/>
          <w:noProof/>
        </w:rPr>
        <w:t>South China Population (</w:t>
      </w:r>
      <w:r w:rsidRPr="00037140">
        <w:rPr>
          <w:rFonts w:hint="eastAsia"/>
          <w:i/>
          <w:noProof/>
        </w:rPr>
        <w:t>南方人口</w:t>
      </w:r>
      <w:r w:rsidRPr="00037140">
        <w:rPr>
          <w:rFonts w:hint="eastAsia"/>
          <w:i/>
          <w:noProof/>
        </w:rPr>
        <w:t>)</w:t>
      </w:r>
      <w:r>
        <w:rPr>
          <w:rFonts w:hint="eastAsia"/>
          <w:noProof/>
        </w:rPr>
        <w:t xml:space="preserve"> 20:36-43.</w:t>
      </w:r>
      <w:bookmarkEnd w:id="32"/>
    </w:p>
    <w:p w:rsidR="00037140" w:rsidRDefault="00037140" w:rsidP="00037140">
      <w:pPr>
        <w:spacing w:line="480" w:lineRule="auto"/>
        <w:ind w:left="720" w:hanging="720"/>
        <w:rPr>
          <w:noProof/>
        </w:rPr>
      </w:pPr>
      <w:bookmarkStart w:id="33" w:name="_ENREF_33"/>
      <w:r>
        <w:rPr>
          <w:noProof/>
        </w:rPr>
        <w:lastRenderedPageBreak/>
        <w:t xml:space="preserve">Zhou, Min and Guoxuan Cai. 2008. "Trapped in Neglected Corners of a Booming Metropolis: Residential Patterns and Marginalization of Migrant Workers in Guangzhou." Pp. 226-249 in </w:t>
      </w:r>
      <w:r w:rsidRPr="00037140">
        <w:rPr>
          <w:i/>
          <w:noProof/>
        </w:rPr>
        <w:t>Urban China in Transition</w:t>
      </w:r>
      <w:r>
        <w:rPr>
          <w:noProof/>
        </w:rPr>
        <w:t>, edited by J. Logan. Oxford, UK: Blackwell Publishing.</w:t>
      </w:r>
      <w:bookmarkEnd w:id="33"/>
    </w:p>
    <w:p w:rsidR="00037140" w:rsidRDefault="00037140" w:rsidP="00037140">
      <w:pPr>
        <w:spacing w:line="480" w:lineRule="auto"/>
        <w:rPr>
          <w:noProof/>
        </w:rPr>
      </w:pPr>
    </w:p>
    <w:p w:rsidR="001205E2" w:rsidRDefault="00144C6A" w:rsidP="00F02A94">
      <w:pPr>
        <w:adjustRightInd w:val="0"/>
        <w:snapToGrid w:val="0"/>
        <w:spacing w:line="480" w:lineRule="auto"/>
        <w:ind w:firstLine="0"/>
        <w:rPr>
          <w:rFonts w:asciiTheme="minorEastAsia" w:hAnsiTheme="minorEastAsia"/>
        </w:rPr>
        <w:sectPr w:rsidR="001205E2" w:rsidSect="004A3E0E">
          <w:pgSz w:w="11906" w:h="16838"/>
          <w:pgMar w:top="1440" w:right="1440" w:bottom="1440" w:left="1440" w:header="720" w:footer="720" w:gutter="0"/>
          <w:cols w:space="720"/>
          <w:docGrid w:type="lines" w:linePitch="326"/>
        </w:sectPr>
      </w:pPr>
      <w:r w:rsidRPr="00A623AA">
        <w:rPr>
          <w:rFonts w:asciiTheme="minorEastAsia" w:hAnsiTheme="minorEastAsia"/>
        </w:rPr>
        <w:fldChar w:fldCharType="end"/>
      </w:r>
    </w:p>
    <w:p w:rsidR="001205E2" w:rsidRPr="00D80256" w:rsidRDefault="001205E2" w:rsidP="00F02A94">
      <w:pPr>
        <w:adjustRightInd w:val="0"/>
        <w:snapToGrid w:val="0"/>
        <w:ind w:firstLine="0"/>
        <w:rPr>
          <w:b/>
          <w:sz w:val="22"/>
        </w:rPr>
      </w:pPr>
      <w:r>
        <w:rPr>
          <w:b/>
          <w:sz w:val="22"/>
        </w:rPr>
        <w:lastRenderedPageBreak/>
        <w:t>Table 1</w:t>
      </w:r>
      <w:r w:rsidRPr="00D80256">
        <w:rPr>
          <w:b/>
          <w:sz w:val="22"/>
        </w:rPr>
        <w:t>: Descriptions of Dependent and Independent Variables</w:t>
      </w:r>
    </w:p>
    <w:tbl>
      <w:tblPr>
        <w:tblW w:w="9615" w:type="dxa"/>
        <w:tblLayout w:type="fixed"/>
        <w:tblCellMar>
          <w:left w:w="75" w:type="dxa"/>
          <w:right w:w="75" w:type="dxa"/>
        </w:tblCellMar>
        <w:tblLook w:val="0000" w:firstRow="0" w:lastRow="0" w:firstColumn="0" w:lastColumn="0" w:noHBand="0" w:noVBand="0"/>
      </w:tblPr>
      <w:tblGrid>
        <w:gridCol w:w="3225"/>
        <w:gridCol w:w="6390"/>
      </w:tblGrid>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b/>
                <w:kern w:val="0"/>
                <w:sz w:val="21"/>
                <w:szCs w:val="21"/>
              </w:rPr>
            </w:pPr>
            <w:r w:rsidRPr="00D80256">
              <w:rPr>
                <w:b/>
                <w:kern w:val="0"/>
                <w:sz w:val="21"/>
                <w:szCs w:val="21"/>
              </w:rPr>
              <w:t>Variable</w:t>
            </w:r>
          </w:p>
        </w:tc>
        <w:tc>
          <w:tcPr>
            <w:tcW w:w="6390" w:type="dxa"/>
            <w:tcBorders>
              <w:top w:val="single" w:sz="6" w:space="0" w:color="auto"/>
              <w:left w:val="nil"/>
              <w:bottom w:val="single" w:sz="4" w:space="0" w:color="auto"/>
              <w:right w:val="nil"/>
            </w:tcBorders>
            <w:vAlign w:val="center"/>
          </w:tcPr>
          <w:p w:rsidR="001205E2" w:rsidRPr="00D80256" w:rsidRDefault="001205E2" w:rsidP="00F02A94">
            <w:pPr>
              <w:autoSpaceDE w:val="0"/>
              <w:autoSpaceDN w:val="0"/>
              <w:adjustRightInd w:val="0"/>
              <w:snapToGrid w:val="0"/>
              <w:ind w:firstLine="0"/>
              <w:jc w:val="center"/>
              <w:rPr>
                <w:b/>
                <w:kern w:val="0"/>
                <w:sz w:val="21"/>
                <w:szCs w:val="21"/>
              </w:rPr>
            </w:pPr>
            <w:r w:rsidRPr="00D80256">
              <w:rPr>
                <w:b/>
                <w:kern w:val="0"/>
                <w:sz w:val="21"/>
                <w:szCs w:val="21"/>
              </w:rPr>
              <w:t>Description</w:t>
            </w:r>
          </w:p>
        </w:tc>
      </w:tr>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kern w:val="0"/>
                <w:sz w:val="21"/>
                <w:szCs w:val="21"/>
              </w:rPr>
              <w:t xml:space="preserve">Mental health </w:t>
            </w:r>
          </w:p>
        </w:tc>
        <w:tc>
          <w:tcPr>
            <w:tcW w:w="6390"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Sum of scores for the following 12 questions (reversed coding has been used for item 2, 5, 6, 9, 10 and 11) </w:t>
            </w:r>
            <w:r w:rsidRPr="00D80256">
              <w:rPr>
                <w:kern w:val="0"/>
                <w:sz w:val="21"/>
                <w:szCs w:val="21"/>
              </w:rPr>
              <w:t>(range 0-24)</w:t>
            </w:r>
            <w:r w:rsidRPr="00D80256">
              <w:rPr>
                <w:sz w:val="21"/>
                <w:szCs w:val="21"/>
              </w:rPr>
              <w:t xml:space="preserve">: </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firstLine="0"/>
              <w:jc w:val="left"/>
              <w:rPr>
                <w:b/>
                <w:sz w:val="21"/>
                <w:szCs w:val="21"/>
              </w:rPr>
            </w:pPr>
            <w:r w:rsidRPr="00D80256">
              <w:rPr>
                <w:sz w:val="21"/>
                <w:szCs w:val="21"/>
              </w:rPr>
              <w:t>Have you recently...?</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1. Been able to concentrate on whatever you are doing</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2. Lost much sleep over worr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3. Felt that you are playing a useful part in thing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4. Felt capable of making decisions about thing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5. Felt constantly unde</w:t>
            </w:r>
            <w:r w:rsidR="00FD3DFE">
              <w:rPr>
                <w:sz w:val="21"/>
                <w:szCs w:val="21"/>
              </w:rPr>
              <w:t>r strain</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6. Felt you could</w:t>
            </w:r>
            <w:r w:rsidR="00FD3DFE">
              <w:rPr>
                <w:sz w:val="21"/>
                <w:szCs w:val="21"/>
              </w:rPr>
              <w:t>n’t overcome your difficultie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7. Been able to enjoy you</w:t>
            </w:r>
            <w:r w:rsidR="00FD3DFE">
              <w:rPr>
                <w:sz w:val="21"/>
                <w:szCs w:val="21"/>
              </w:rPr>
              <w:t>r normal day to day activitie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8. Been ab</w:t>
            </w:r>
            <w:r w:rsidR="00FD3DFE">
              <w:rPr>
                <w:sz w:val="21"/>
                <w:szCs w:val="21"/>
              </w:rPr>
              <w:t>le to face up to your problem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9. Been</w:t>
            </w:r>
            <w:r w:rsidR="00FD3DFE">
              <w:rPr>
                <w:sz w:val="21"/>
                <w:szCs w:val="21"/>
              </w:rPr>
              <w:t xml:space="preserve"> feeling unhappy and depress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10. Been</w:t>
            </w:r>
            <w:r w:rsidR="00FD3DFE">
              <w:rPr>
                <w:sz w:val="21"/>
                <w:szCs w:val="21"/>
              </w:rPr>
              <w:t xml:space="preserve"> losing confidence in yourself</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11. Been thinking of </w:t>
            </w:r>
            <w:r w:rsidR="00FD3DFE">
              <w:rPr>
                <w:sz w:val="21"/>
                <w:szCs w:val="21"/>
              </w:rPr>
              <w:t>yourself as a worthless person</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12. Been feeling reasonably happy, all things consider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Socio-demographic characteristic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Femal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femal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Ag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s ag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Marri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marri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Rural </w:t>
            </w:r>
            <w:r w:rsidRPr="00D80256">
              <w:rPr>
                <w:i/>
                <w:kern w:val="0"/>
                <w:sz w:val="21"/>
                <w:szCs w:val="21"/>
              </w:rPr>
              <w:t>Hukou</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rural </w:t>
            </w:r>
            <w:r w:rsidRPr="00D80256">
              <w:rPr>
                <w:i/>
                <w:sz w:val="21"/>
                <w:szCs w:val="21"/>
              </w:rPr>
              <w:t>Hukou</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Yangtze River Delta</w:t>
            </w:r>
          </w:p>
        </w:tc>
        <w:tc>
          <w:tcPr>
            <w:tcW w:w="6390" w:type="dxa"/>
            <w:tcBorders>
              <w:top w:val="nil"/>
              <w:left w:val="nil"/>
              <w:bottom w:val="nil"/>
              <w:right w:val="nil"/>
            </w:tcBorders>
            <w:vAlign w:val="center"/>
          </w:tcPr>
          <w:p w:rsidR="001205E2" w:rsidRPr="00D80256" w:rsidRDefault="001205E2" w:rsidP="00232BF8">
            <w:pPr>
              <w:autoSpaceDE w:val="0"/>
              <w:autoSpaceDN w:val="0"/>
              <w:adjustRightInd w:val="0"/>
              <w:snapToGrid w:val="0"/>
              <w:ind w:firstLine="0"/>
              <w:jc w:val="left"/>
              <w:rPr>
                <w:sz w:val="21"/>
                <w:szCs w:val="21"/>
              </w:rPr>
            </w:pPr>
            <w:r w:rsidRPr="00D80256">
              <w:rPr>
                <w:sz w:val="21"/>
                <w:szCs w:val="21"/>
              </w:rPr>
              <w:t>1=Respondent is working in the Yangtze River Delt</w:t>
            </w:r>
            <w:r w:rsidR="00232BF8">
              <w:rPr>
                <w:sz w:val="21"/>
                <w:szCs w:val="21"/>
              </w:rPr>
              <w:t>a</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Monthly incom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Average </w:t>
            </w:r>
            <w:r>
              <w:rPr>
                <w:sz w:val="21"/>
                <w:szCs w:val="21"/>
              </w:rPr>
              <w:t xml:space="preserve">logged </w:t>
            </w:r>
            <w:r w:rsidRPr="00D80256">
              <w:rPr>
                <w:sz w:val="21"/>
                <w:szCs w:val="21"/>
              </w:rPr>
              <w:t>monthly income since Jan 201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ealth statu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Self rated health on a scale of 1 to 5</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typ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St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state-owned</w:t>
            </w:r>
            <w:r w:rsidRPr="00D80256">
              <w:rPr>
                <w:rFonts w:hint="eastAsia"/>
                <w:sz w:val="21"/>
                <w:szCs w:val="21"/>
              </w:rPr>
              <w:t xml:space="preserve"> </w:t>
            </w:r>
            <w:r w:rsidRPr="00D80256">
              <w:rPr>
                <w:sz w:val="21"/>
                <w:szCs w:val="21"/>
              </w:rPr>
              <w:t>or collectively 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riv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private-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HK, Macau or Taiwa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works in a </w:t>
            </w:r>
            <w:r w:rsidRPr="00D80256">
              <w:rPr>
                <w:kern w:val="0"/>
                <w:sz w:val="21"/>
                <w:szCs w:val="21"/>
              </w:rPr>
              <w:t>HK, Macau or Taiwan</w:t>
            </w:r>
            <w:r w:rsidRPr="00D80256">
              <w:rPr>
                <w:sz w:val="21"/>
                <w:szCs w:val="21"/>
              </w:rPr>
              <w:t xml:space="preserve">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Foreign</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foreign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Small busines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for private or family owned small busines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siz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Measured by </w:t>
            </w:r>
            <w:r w:rsidR="00F33EA8">
              <w:rPr>
                <w:sz w:val="21"/>
                <w:szCs w:val="21"/>
              </w:rPr>
              <w:t xml:space="preserve">the </w:t>
            </w:r>
            <w:r w:rsidRPr="00D80256">
              <w:rPr>
                <w:sz w:val="21"/>
                <w:szCs w:val="21"/>
              </w:rPr>
              <w:t xml:space="preserve">number of employees: </w:t>
            </w:r>
            <w:r w:rsidRPr="00D80256">
              <w:rPr>
                <w:rFonts w:hint="eastAsia"/>
                <w:sz w:val="21"/>
                <w:szCs w:val="21"/>
              </w:rPr>
              <w:t>1=under</w:t>
            </w:r>
            <w:r w:rsidRPr="00D80256">
              <w:rPr>
                <w:sz w:val="21"/>
                <w:szCs w:val="21"/>
              </w:rPr>
              <w:t xml:space="preserve"> 9, 2=</w:t>
            </w:r>
            <w:r w:rsidRPr="00D80256">
              <w:rPr>
                <w:rFonts w:hint="eastAsia"/>
                <w:sz w:val="21"/>
                <w:szCs w:val="21"/>
              </w:rPr>
              <w:t>10-29</w:t>
            </w:r>
            <w:r w:rsidRPr="00D80256">
              <w:rPr>
                <w:sz w:val="21"/>
                <w:szCs w:val="21"/>
              </w:rPr>
              <w:t>, 3=</w:t>
            </w:r>
            <w:r w:rsidRPr="00D80256">
              <w:rPr>
                <w:rFonts w:hint="eastAsia"/>
                <w:sz w:val="21"/>
                <w:szCs w:val="21"/>
              </w:rPr>
              <w:t>30-99</w:t>
            </w:r>
            <w:r w:rsidRPr="00D80256">
              <w:rPr>
                <w:sz w:val="21"/>
                <w:szCs w:val="21"/>
              </w:rPr>
              <w:t>, 4=</w:t>
            </w:r>
            <w:r w:rsidRPr="00D80256">
              <w:rPr>
                <w:rFonts w:hint="eastAsia"/>
                <w:sz w:val="21"/>
                <w:szCs w:val="21"/>
              </w:rPr>
              <w:t>100-299</w:t>
            </w:r>
            <w:r w:rsidRPr="00D80256">
              <w:rPr>
                <w:sz w:val="21"/>
                <w:szCs w:val="21"/>
              </w:rPr>
              <w:t xml:space="preserve">, </w:t>
            </w:r>
            <w:r w:rsidRPr="00D80256">
              <w:rPr>
                <w:rFonts w:hint="eastAsia"/>
                <w:sz w:val="21"/>
                <w:szCs w:val="21"/>
              </w:rPr>
              <w:t>5</w:t>
            </w:r>
            <w:r w:rsidRPr="00D80256">
              <w:rPr>
                <w:sz w:val="21"/>
                <w:szCs w:val="21"/>
              </w:rPr>
              <w:t>=</w:t>
            </w:r>
            <w:r w:rsidRPr="00D80256">
              <w:rPr>
                <w:rFonts w:hint="eastAsia"/>
                <w:sz w:val="21"/>
                <w:szCs w:val="21"/>
              </w:rPr>
              <w:t>300-999</w:t>
            </w:r>
            <w:r w:rsidRPr="00D80256">
              <w:rPr>
                <w:sz w:val="21"/>
                <w:szCs w:val="21"/>
              </w:rPr>
              <w:t>,</w:t>
            </w:r>
            <w:r w:rsidRPr="00D80256">
              <w:rPr>
                <w:rFonts w:hint="eastAsia"/>
                <w:sz w:val="21"/>
                <w:szCs w:val="21"/>
              </w:rPr>
              <w:t xml:space="preserve"> 6</w:t>
            </w:r>
            <w:r w:rsidRPr="00D80256">
              <w:rPr>
                <w:sz w:val="21"/>
                <w:szCs w:val="21"/>
              </w:rPr>
              <w:t>=</w:t>
            </w:r>
            <w:r w:rsidRPr="00D80256">
              <w:rPr>
                <w:rFonts w:hint="eastAsia"/>
                <w:sz w:val="21"/>
                <w:szCs w:val="21"/>
              </w:rPr>
              <w:t>1000-2999</w:t>
            </w:r>
            <w:r w:rsidRPr="00D80256">
              <w:rPr>
                <w:sz w:val="21"/>
                <w:szCs w:val="21"/>
              </w:rPr>
              <w:t xml:space="preserve">, </w:t>
            </w:r>
            <w:r w:rsidRPr="00D80256">
              <w:rPr>
                <w:rFonts w:hint="eastAsia"/>
                <w:sz w:val="21"/>
                <w:szCs w:val="21"/>
              </w:rPr>
              <w:t>7</w:t>
            </w:r>
            <w:r w:rsidRPr="00D80256">
              <w:rPr>
                <w:sz w:val="21"/>
                <w:szCs w:val="21"/>
              </w:rPr>
              <w:t xml:space="preserve">=over </w:t>
            </w:r>
            <w:r w:rsidRPr="00D80256">
              <w:rPr>
                <w:rFonts w:hint="eastAsia"/>
                <w:sz w:val="21"/>
                <w:szCs w:val="21"/>
              </w:rPr>
              <w:t>300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 xml:space="preserve">Residential </w:t>
            </w:r>
            <w:r>
              <w:rPr>
                <w:i/>
                <w:kern w:val="0"/>
                <w:sz w:val="21"/>
                <w:szCs w:val="21"/>
              </w:rPr>
              <w:t>e</w:t>
            </w:r>
            <w:r w:rsidRPr="00D80256">
              <w:rPr>
                <w:i/>
                <w:kern w:val="0"/>
                <w:sz w:val="21"/>
                <w:szCs w:val="21"/>
              </w:rPr>
              <w:t>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typ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Employee’s dormitor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employee’s dormitory or workplac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Rental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rental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urchased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purchased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inadequac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The number of the following facilities that the residential place </w:t>
            </w:r>
            <w:r w:rsidR="00CE4FBD">
              <w:rPr>
                <w:sz w:val="21"/>
                <w:szCs w:val="21"/>
              </w:rPr>
              <w:t>lacks</w:t>
            </w:r>
            <w:r w:rsidRPr="00D80256">
              <w:rPr>
                <w:sz w:val="21"/>
                <w:szCs w:val="21"/>
              </w:rPr>
              <w:t>: Hot water, shower, bathroom, balcony, kitchen, washing machine, TV, fan, wardrobe, water fountain, air conditioner, and refrigerator</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Space per perso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Pr>
                <w:sz w:val="21"/>
                <w:szCs w:val="21"/>
              </w:rPr>
              <w:t>Logged n</w:t>
            </w:r>
            <w:r w:rsidRPr="00D80256">
              <w:rPr>
                <w:sz w:val="21"/>
                <w:szCs w:val="21"/>
              </w:rPr>
              <w:t>umber of square meters per person</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i/>
                <w:kern w:val="0"/>
                <w:sz w:val="21"/>
                <w:szCs w:val="21"/>
              </w:rPr>
              <w:t>Working condition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Labor contrac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labor contract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Forced labor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experienced forced labor since 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Work without safety protection</w:t>
            </w:r>
          </w:p>
        </w:tc>
        <w:tc>
          <w:tcPr>
            <w:tcW w:w="6390" w:type="dxa"/>
            <w:tcBorders>
              <w:top w:val="nil"/>
              <w:left w:val="nil"/>
              <w:bottom w:val="nil"/>
              <w:right w:val="nil"/>
            </w:tcBorders>
            <w:vAlign w:val="center"/>
          </w:tcPr>
          <w:p w:rsidR="001205E2" w:rsidRDefault="001205E2" w:rsidP="00F02A94">
            <w:pPr>
              <w:autoSpaceDE w:val="0"/>
              <w:autoSpaceDN w:val="0"/>
              <w:adjustRightInd w:val="0"/>
              <w:snapToGrid w:val="0"/>
              <w:ind w:firstLine="0"/>
              <w:jc w:val="left"/>
              <w:rPr>
                <w:sz w:val="21"/>
                <w:szCs w:val="21"/>
              </w:rPr>
            </w:pPr>
            <w:r w:rsidRPr="00D80256">
              <w:rPr>
                <w:sz w:val="21"/>
                <w:szCs w:val="21"/>
              </w:rPr>
              <w:t xml:space="preserve">1=Respondent has worked in dangerous situation without protection since </w:t>
            </w:r>
          </w:p>
          <w:p w:rsidR="001205E2" w:rsidRPr="00D80256" w:rsidRDefault="001205E2" w:rsidP="00F02A94">
            <w:pPr>
              <w:autoSpaceDE w:val="0"/>
              <w:autoSpaceDN w:val="0"/>
              <w:adjustRightInd w:val="0"/>
              <w:snapToGrid w:val="0"/>
              <w:ind w:firstLine="0"/>
              <w:jc w:val="left"/>
              <w:rPr>
                <w:sz w:val="21"/>
                <w:szCs w:val="21"/>
              </w:rPr>
            </w:pPr>
            <w:r>
              <w:rPr>
                <w:sz w:val="21"/>
                <w:szCs w:val="21"/>
              </w:rPr>
              <w:t xml:space="preserve">  </w:t>
            </w:r>
            <w:r w:rsidRPr="00D80256">
              <w:rPr>
                <w:sz w:val="21"/>
                <w:szCs w:val="21"/>
              </w:rPr>
              <w:t>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armful work e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worked in harmful environment (such as contacting poisonous substance and exposure to noise) since Aug 2009</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D withhold</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ID or other documents are seized by employer </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Delayed pay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The current company has delayed pays since Jan 2010</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nfringement of labor right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s labor rights has been infringed since Aug 2009</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Work hours per day</w:t>
            </w: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Respondent’s average work hours per day</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lastRenderedPageBreak/>
              <w:t>Victimization</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thef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thef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fraud</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fraud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robbery</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robbery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sexual harassmen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sexual harassmen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t>Migration stress</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Coworkers from same province </w:t>
            </w:r>
          </w:p>
        </w:tc>
        <w:tc>
          <w:tcPr>
            <w:tcW w:w="6390" w:type="dxa"/>
            <w:tcBorders>
              <w:left w:val="nil"/>
              <w:right w:val="nil"/>
            </w:tcBorders>
            <w:vAlign w:val="center"/>
          </w:tcPr>
          <w:p w:rsidR="00CE4FBD" w:rsidRPr="00D80256" w:rsidRDefault="00F33EA8" w:rsidP="00F33EA8">
            <w:pPr>
              <w:autoSpaceDE w:val="0"/>
              <w:autoSpaceDN w:val="0"/>
              <w:adjustRightInd w:val="0"/>
              <w:snapToGrid w:val="0"/>
              <w:ind w:firstLine="0"/>
              <w:jc w:val="left"/>
              <w:rPr>
                <w:sz w:val="21"/>
                <w:szCs w:val="21"/>
              </w:rPr>
            </w:pPr>
            <w:r>
              <w:rPr>
                <w:sz w:val="21"/>
                <w:szCs w:val="21"/>
              </w:rPr>
              <w:t xml:space="preserve">Percentage </w:t>
            </w:r>
            <w:r w:rsidR="00CE4FBD" w:rsidRPr="00D80256">
              <w:rPr>
                <w:sz w:val="21"/>
                <w:szCs w:val="21"/>
              </w:rPr>
              <w:t xml:space="preserve">of coworkers </w:t>
            </w:r>
            <w:r>
              <w:rPr>
                <w:sz w:val="21"/>
                <w:szCs w:val="21"/>
              </w:rPr>
              <w:t xml:space="preserve">who </w:t>
            </w:r>
            <w:r w:rsidR="00CE4FBD" w:rsidRPr="00D80256">
              <w:rPr>
                <w:sz w:val="21"/>
                <w:szCs w:val="21"/>
              </w:rPr>
              <w:t>are from the same province as the respondent, ranging from 0 (=none) to 5 (more than 50%)</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Have difficulties in interaction with local residents</w:t>
            </w:r>
          </w:p>
        </w:tc>
        <w:tc>
          <w:tcPr>
            <w:tcW w:w="6390" w:type="dxa"/>
            <w:tcBorders>
              <w:left w:val="nil"/>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1= Having one or more following problems that make it hard to interact with local residents:</w:t>
            </w:r>
          </w:p>
          <w:p w:rsidR="00CE4FBD" w:rsidRPr="00D80256" w:rsidRDefault="00CE4FBD" w:rsidP="00F02A94">
            <w:pPr>
              <w:adjustRightInd w:val="0"/>
              <w:snapToGrid w:val="0"/>
              <w:ind w:firstLine="288"/>
              <w:rPr>
                <w:sz w:val="21"/>
                <w:szCs w:val="21"/>
              </w:rPr>
            </w:pPr>
            <w:r w:rsidRPr="00D80256">
              <w:rPr>
                <w:sz w:val="21"/>
                <w:szCs w:val="21"/>
              </w:rPr>
              <w:t>1. Language problem</w:t>
            </w:r>
          </w:p>
          <w:p w:rsidR="00CE4FBD" w:rsidRPr="00D80256" w:rsidRDefault="00CE4FBD" w:rsidP="00F02A94">
            <w:pPr>
              <w:adjustRightInd w:val="0"/>
              <w:snapToGrid w:val="0"/>
              <w:ind w:firstLine="288"/>
              <w:rPr>
                <w:sz w:val="21"/>
                <w:szCs w:val="21"/>
              </w:rPr>
            </w:pPr>
            <w:r w:rsidRPr="00D80256">
              <w:rPr>
                <w:sz w:val="21"/>
                <w:szCs w:val="21"/>
              </w:rPr>
              <w:t>2. Different values and ideas</w:t>
            </w:r>
          </w:p>
          <w:p w:rsidR="00CE4FBD" w:rsidRPr="00D80256" w:rsidRDefault="00CE4FBD" w:rsidP="00F02A94">
            <w:pPr>
              <w:adjustRightInd w:val="0"/>
              <w:snapToGrid w:val="0"/>
              <w:ind w:firstLine="288"/>
              <w:rPr>
                <w:sz w:val="21"/>
                <w:szCs w:val="21"/>
              </w:rPr>
            </w:pPr>
            <w:r w:rsidRPr="00D80256">
              <w:rPr>
                <w:sz w:val="21"/>
                <w:szCs w:val="21"/>
              </w:rPr>
              <w:t>3. Different life style</w:t>
            </w:r>
          </w:p>
          <w:p w:rsidR="00CE4FBD" w:rsidRPr="00D80256" w:rsidRDefault="00CE4FBD" w:rsidP="00F02A94">
            <w:pPr>
              <w:adjustRightInd w:val="0"/>
              <w:snapToGrid w:val="0"/>
              <w:ind w:firstLine="288"/>
              <w:rPr>
                <w:sz w:val="21"/>
                <w:szCs w:val="21"/>
              </w:rPr>
            </w:pPr>
            <w:r w:rsidRPr="00D80256">
              <w:rPr>
                <w:sz w:val="21"/>
                <w:szCs w:val="21"/>
              </w:rPr>
              <w:t>4. No opportunity to interact with local people</w:t>
            </w:r>
          </w:p>
          <w:p w:rsidR="00CE4FBD" w:rsidRPr="00D80256" w:rsidRDefault="00CE4FBD" w:rsidP="00F02A94">
            <w:pPr>
              <w:adjustRightInd w:val="0"/>
              <w:snapToGrid w:val="0"/>
              <w:ind w:firstLine="288"/>
              <w:rPr>
                <w:sz w:val="21"/>
                <w:szCs w:val="21"/>
              </w:rPr>
            </w:pPr>
            <w:r w:rsidRPr="00D80256">
              <w:rPr>
                <w:sz w:val="21"/>
                <w:szCs w:val="21"/>
              </w:rPr>
              <w:t>5. D</w:t>
            </w:r>
            <w:r w:rsidR="00F33EA8">
              <w:rPr>
                <w:sz w:val="21"/>
                <w:szCs w:val="21"/>
              </w:rPr>
              <w:t>ifferent</w:t>
            </w:r>
            <w:r w:rsidRPr="00D80256">
              <w:rPr>
                <w:sz w:val="21"/>
                <w:szCs w:val="21"/>
              </w:rPr>
              <w:t xml:space="preserve"> socioeconomic status</w:t>
            </w:r>
          </w:p>
          <w:p w:rsidR="00CE4FBD" w:rsidRPr="00D80256" w:rsidRDefault="00CE4FBD" w:rsidP="00F02A94">
            <w:pPr>
              <w:adjustRightInd w:val="0"/>
              <w:snapToGrid w:val="0"/>
              <w:ind w:firstLine="288"/>
              <w:rPr>
                <w:sz w:val="21"/>
                <w:szCs w:val="21"/>
              </w:rPr>
            </w:pPr>
            <w:r w:rsidRPr="00D80256">
              <w:rPr>
                <w:sz w:val="21"/>
                <w:szCs w:val="21"/>
              </w:rPr>
              <w:t>6. Local people look down upon migrants</w:t>
            </w:r>
          </w:p>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 xml:space="preserve">   7. Other problems</w:t>
            </w:r>
          </w:p>
        </w:tc>
      </w:tr>
      <w:tr w:rsidR="00CE4FBD" w:rsidRPr="00D80256" w:rsidTr="00105FDB">
        <w:tc>
          <w:tcPr>
            <w:tcW w:w="3225" w:type="dxa"/>
            <w:tcBorders>
              <w:left w:val="nil"/>
              <w:bottom w:val="single" w:sz="4" w:space="0" w:color="auto"/>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Meet obstacles in life </w:t>
            </w:r>
            <w:r>
              <w:rPr>
                <w:kern w:val="0"/>
                <w:sz w:val="21"/>
                <w:szCs w:val="21"/>
              </w:rPr>
              <w:t>due</w:t>
            </w:r>
            <w:r w:rsidRPr="00D80256">
              <w:rPr>
                <w:kern w:val="0"/>
                <w:sz w:val="21"/>
                <w:szCs w:val="21"/>
              </w:rPr>
              <w:t xml:space="preserve"> to </w:t>
            </w:r>
            <w:r w:rsidRPr="00F33EA8">
              <w:rPr>
                <w:i/>
                <w:kern w:val="0"/>
                <w:sz w:val="21"/>
                <w:szCs w:val="21"/>
              </w:rPr>
              <w:t>Hukou</w:t>
            </w:r>
            <w:r w:rsidRPr="00D80256">
              <w:rPr>
                <w:kern w:val="0"/>
                <w:sz w:val="21"/>
                <w:szCs w:val="21"/>
              </w:rPr>
              <w:t xml:space="preserve"> status</w:t>
            </w:r>
          </w:p>
        </w:tc>
        <w:tc>
          <w:tcPr>
            <w:tcW w:w="6390" w:type="dxa"/>
            <w:tcBorders>
              <w:left w:val="nil"/>
              <w:bottom w:val="single" w:sz="4" w:space="0" w:color="auto"/>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 xml:space="preserve">1= Having met one or more following obstacles or problems due to the lack of a local </w:t>
            </w:r>
            <w:r w:rsidRPr="00D80256">
              <w:rPr>
                <w:i/>
                <w:sz w:val="21"/>
                <w:szCs w:val="21"/>
              </w:rPr>
              <w:t>Hukou</w:t>
            </w:r>
            <w:r w:rsidRPr="00D80256">
              <w:rPr>
                <w:sz w:val="21"/>
                <w:szCs w:val="21"/>
              </w:rPr>
              <w:t>:</w:t>
            </w:r>
          </w:p>
          <w:p w:rsidR="00CE4FBD" w:rsidRPr="00D80256" w:rsidRDefault="00CE4FBD" w:rsidP="00F33EA8">
            <w:pPr>
              <w:adjustRightInd w:val="0"/>
              <w:snapToGrid w:val="0"/>
              <w:ind w:firstLine="288"/>
              <w:jc w:val="left"/>
              <w:rPr>
                <w:sz w:val="21"/>
                <w:szCs w:val="21"/>
              </w:rPr>
            </w:pPr>
            <w:r w:rsidRPr="00D80256">
              <w:rPr>
                <w:sz w:val="21"/>
                <w:szCs w:val="21"/>
              </w:rPr>
              <w:t>1. Punished because you do not have temporary residential permit</w:t>
            </w:r>
          </w:p>
          <w:p w:rsidR="00CE4FBD" w:rsidRPr="00D80256" w:rsidRDefault="00CE4FBD" w:rsidP="00F33EA8">
            <w:pPr>
              <w:adjustRightInd w:val="0"/>
              <w:snapToGrid w:val="0"/>
              <w:ind w:firstLine="288"/>
              <w:jc w:val="left"/>
              <w:rPr>
                <w:sz w:val="21"/>
                <w:szCs w:val="21"/>
              </w:rPr>
            </w:pPr>
            <w:r w:rsidRPr="00D80256">
              <w:rPr>
                <w:sz w:val="21"/>
                <w:szCs w:val="21"/>
              </w:rPr>
              <w:t>2. Cannot apply to a certain job</w:t>
            </w:r>
          </w:p>
          <w:p w:rsidR="00CE4FBD" w:rsidRPr="00D80256" w:rsidRDefault="00F33EA8" w:rsidP="00F33EA8">
            <w:pPr>
              <w:adjustRightInd w:val="0"/>
              <w:snapToGrid w:val="0"/>
              <w:ind w:firstLine="288"/>
              <w:jc w:val="left"/>
              <w:rPr>
                <w:sz w:val="21"/>
                <w:szCs w:val="21"/>
              </w:rPr>
            </w:pPr>
            <w:r>
              <w:rPr>
                <w:sz w:val="21"/>
                <w:szCs w:val="21"/>
              </w:rPr>
              <w:t xml:space="preserve">3. </w:t>
            </w:r>
            <w:r w:rsidR="00CE4FBD" w:rsidRPr="00D80256">
              <w:rPr>
                <w:sz w:val="21"/>
                <w:szCs w:val="21"/>
              </w:rPr>
              <w:t>Cannot get certain documents at migration destinations (for example driver’s license and passport)</w:t>
            </w:r>
          </w:p>
          <w:p w:rsidR="00CE4FBD" w:rsidRPr="00D80256" w:rsidRDefault="00CE4FBD" w:rsidP="00F33EA8">
            <w:pPr>
              <w:adjustRightInd w:val="0"/>
              <w:snapToGrid w:val="0"/>
              <w:ind w:firstLine="288"/>
              <w:jc w:val="left"/>
              <w:rPr>
                <w:sz w:val="21"/>
                <w:szCs w:val="21"/>
              </w:rPr>
            </w:pPr>
            <w:r w:rsidRPr="00D80256">
              <w:rPr>
                <w:sz w:val="21"/>
                <w:szCs w:val="21"/>
              </w:rPr>
              <w:t>4. Have to pay extra fees to enroll children to local schools</w:t>
            </w:r>
          </w:p>
          <w:p w:rsidR="00F33EA8" w:rsidRDefault="00CE4FBD" w:rsidP="00F33EA8">
            <w:pPr>
              <w:adjustRightInd w:val="0"/>
              <w:snapToGrid w:val="0"/>
              <w:ind w:firstLine="288"/>
              <w:jc w:val="left"/>
              <w:rPr>
                <w:sz w:val="21"/>
                <w:szCs w:val="21"/>
              </w:rPr>
            </w:pPr>
            <w:r w:rsidRPr="00D80256">
              <w:rPr>
                <w:sz w:val="21"/>
                <w:szCs w:val="21"/>
              </w:rPr>
              <w:t>5. Have</w:t>
            </w:r>
            <w:r w:rsidR="00F33EA8">
              <w:rPr>
                <w:sz w:val="21"/>
                <w:szCs w:val="21"/>
              </w:rPr>
              <w:t xml:space="preserve"> to</w:t>
            </w:r>
            <w:r w:rsidRPr="00D80256">
              <w:rPr>
                <w:sz w:val="21"/>
                <w:szCs w:val="21"/>
              </w:rPr>
              <w:t xml:space="preserve"> travel to migration origins to get birth permit </w:t>
            </w:r>
          </w:p>
          <w:p w:rsidR="00CE4FBD" w:rsidRPr="00D80256" w:rsidRDefault="00CE4FBD" w:rsidP="00F33EA8">
            <w:pPr>
              <w:adjustRightInd w:val="0"/>
              <w:snapToGrid w:val="0"/>
              <w:ind w:firstLine="288"/>
              <w:jc w:val="left"/>
              <w:rPr>
                <w:sz w:val="21"/>
                <w:szCs w:val="21"/>
              </w:rPr>
            </w:pPr>
            <w:r w:rsidRPr="00D80256">
              <w:rPr>
                <w:sz w:val="21"/>
                <w:szCs w:val="21"/>
              </w:rPr>
              <w:t>6. Lack feelings of security in life</w:t>
            </w:r>
          </w:p>
          <w:p w:rsidR="00CE4FBD" w:rsidRPr="00D80256" w:rsidRDefault="00CE4FBD" w:rsidP="00F33EA8">
            <w:pPr>
              <w:adjustRightInd w:val="0"/>
              <w:snapToGrid w:val="0"/>
              <w:ind w:firstLine="288"/>
              <w:jc w:val="left"/>
              <w:rPr>
                <w:sz w:val="21"/>
                <w:szCs w:val="21"/>
              </w:rPr>
            </w:pPr>
            <w:r w:rsidRPr="00D80256">
              <w:rPr>
                <w:sz w:val="21"/>
                <w:szCs w:val="21"/>
              </w:rPr>
              <w:t>7. Not trusted by local residents</w:t>
            </w:r>
          </w:p>
          <w:p w:rsidR="00CE4FBD" w:rsidRPr="00D80256" w:rsidRDefault="00CE4FBD" w:rsidP="00F33EA8">
            <w:pPr>
              <w:adjustRightInd w:val="0"/>
              <w:snapToGrid w:val="0"/>
              <w:ind w:firstLine="288"/>
              <w:jc w:val="left"/>
              <w:rPr>
                <w:sz w:val="21"/>
                <w:szCs w:val="21"/>
              </w:rPr>
            </w:pPr>
            <w:r w:rsidRPr="00D80256">
              <w:rPr>
                <w:sz w:val="21"/>
                <w:szCs w:val="21"/>
              </w:rPr>
              <w:t>8.</w:t>
            </w:r>
            <w:r w:rsidR="00F33EA8">
              <w:rPr>
                <w:sz w:val="21"/>
                <w:szCs w:val="21"/>
              </w:rPr>
              <w:t xml:space="preserve"> </w:t>
            </w:r>
            <w:r w:rsidRPr="00D80256">
              <w:rPr>
                <w:sz w:val="21"/>
                <w:szCs w:val="21"/>
              </w:rPr>
              <w:t>Being discriminated against</w:t>
            </w:r>
          </w:p>
          <w:p w:rsidR="00CE4FBD" w:rsidRPr="00D80256" w:rsidRDefault="00CE4FBD" w:rsidP="00F33EA8">
            <w:pPr>
              <w:adjustRightInd w:val="0"/>
              <w:snapToGrid w:val="0"/>
              <w:ind w:firstLine="288"/>
              <w:jc w:val="left"/>
              <w:rPr>
                <w:sz w:val="21"/>
                <w:szCs w:val="21"/>
              </w:rPr>
            </w:pPr>
            <w:r w:rsidRPr="00D80256">
              <w:rPr>
                <w:sz w:val="21"/>
                <w:szCs w:val="21"/>
              </w:rPr>
              <w:t>9. Other</w:t>
            </w:r>
          </w:p>
        </w:tc>
      </w:tr>
    </w:tbl>
    <w:p w:rsidR="001205E2" w:rsidRPr="00D80256" w:rsidRDefault="001205E2" w:rsidP="00F02A94">
      <w:pPr>
        <w:adjustRightInd w:val="0"/>
        <w:snapToGrid w:val="0"/>
        <w:rPr>
          <w:sz w:val="21"/>
          <w:szCs w:val="21"/>
        </w:rPr>
      </w:pPr>
    </w:p>
    <w:p w:rsidR="001205E2" w:rsidRDefault="001205E2" w:rsidP="00F02A94">
      <w:pPr>
        <w:autoSpaceDE w:val="0"/>
        <w:autoSpaceDN w:val="0"/>
        <w:adjustRightInd w:val="0"/>
        <w:snapToGrid w:val="0"/>
        <w:spacing w:after="120"/>
        <w:ind w:firstLine="0"/>
        <w:jc w:val="left"/>
        <w:rPr>
          <w:b/>
          <w:sz w:val="21"/>
          <w:szCs w:val="21"/>
        </w:rPr>
        <w:sectPr w:rsidR="001205E2" w:rsidSect="004A3E0E">
          <w:pgSz w:w="11906" w:h="16838"/>
          <w:pgMar w:top="1440" w:right="1440" w:bottom="1440" w:left="1440" w:header="720" w:footer="720" w:gutter="0"/>
          <w:cols w:space="720"/>
          <w:docGrid w:type="lines" w:linePitch="326"/>
        </w:sectPr>
      </w:pPr>
    </w:p>
    <w:p w:rsidR="001205E2" w:rsidRPr="00A623AA" w:rsidRDefault="001205E2" w:rsidP="00F02A94">
      <w:pPr>
        <w:autoSpaceDE w:val="0"/>
        <w:autoSpaceDN w:val="0"/>
        <w:adjustRightInd w:val="0"/>
        <w:snapToGrid w:val="0"/>
        <w:spacing w:after="120"/>
        <w:ind w:firstLine="0"/>
        <w:jc w:val="left"/>
        <w:rPr>
          <w:b/>
          <w:sz w:val="21"/>
          <w:szCs w:val="21"/>
        </w:rPr>
      </w:pPr>
      <w:r>
        <w:rPr>
          <w:b/>
          <w:sz w:val="21"/>
          <w:szCs w:val="21"/>
        </w:rPr>
        <w:lastRenderedPageBreak/>
        <w:t>Table 2:</w:t>
      </w:r>
      <w:r w:rsidRPr="00A623AA">
        <w:rPr>
          <w:b/>
          <w:sz w:val="21"/>
          <w:szCs w:val="21"/>
        </w:rPr>
        <w:t xml:space="preserve"> Descriptive Statistics for </w:t>
      </w:r>
      <w:r>
        <w:rPr>
          <w:b/>
          <w:sz w:val="21"/>
          <w:szCs w:val="21"/>
        </w:rPr>
        <w:t xml:space="preserve">Dependent and Independent Variables </w:t>
      </w:r>
      <w:r w:rsidRPr="00A623AA">
        <w:rPr>
          <w:b/>
          <w:sz w:val="21"/>
          <w:szCs w:val="21"/>
        </w:rPr>
        <w:t>by Levels of Education</w:t>
      </w:r>
    </w:p>
    <w:tbl>
      <w:tblPr>
        <w:tblW w:w="9705" w:type="dxa"/>
        <w:tblLayout w:type="fixed"/>
        <w:tblCellMar>
          <w:left w:w="75" w:type="dxa"/>
          <w:right w:w="75" w:type="dxa"/>
        </w:tblCellMar>
        <w:tblLook w:val="0000" w:firstRow="0" w:lastRow="0" w:firstColumn="0" w:lastColumn="0" w:noHBand="0" w:noVBand="0"/>
      </w:tblPr>
      <w:tblGrid>
        <w:gridCol w:w="3495"/>
        <w:gridCol w:w="1440"/>
        <w:gridCol w:w="1440"/>
        <w:gridCol w:w="1530"/>
        <w:gridCol w:w="1800"/>
      </w:tblGrid>
      <w:tr w:rsidR="00204034" w:rsidRPr="00D40C35" w:rsidTr="009816BC">
        <w:tc>
          <w:tcPr>
            <w:tcW w:w="3495" w:type="dxa"/>
            <w:tcBorders>
              <w:top w:val="single" w:sz="6" w:space="0" w:color="auto"/>
              <w:left w:val="nil"/>
              <w:right w:val="nil"/>
            </w:tcBorders>
          </w:tcPr>
          <w:p w:rsidR="00204034" w:rsidRPr="00D40C35" w:rsidRDefault="00204034" w:rsidP="00F02A94">
            <w:pPr>
              <w:autoSpaceDE w:val="0"/>
              <w:autoSpaceDN w:val="0"/>
              <w:adjustRightInd w:val="0"/>
              <w:snapToGrid w:val="0"/>
              <w:ind w:firstLine="0"/>
              <w:jc w:val="left"/>
              <w:rPr>
                <w:kern w:val="0"/>
                <w:sz w:val="21"/>
                <w:szCs w:val="21"/>
              </w:rPr>
            </w:pPr>
          </w:p>
        </w:tc>
        <w:tc>
          <w:tcPr>
            <w:tcW w:w="1440" w:type="dxa"/>
            <w:tcBorders>
              <w:top w:val="single" w:sz="6" w:space="0" w:color="auto"/>
              <w:left w:val="nil"/>
              <w:bottom w:val="single" w:sz="4" w:space="0" w:color="auto"/>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Pr>
                <w:kern w:val="0"/>
                <w:sz w:val="21"/>
                <w:szCs w:val="21"/>
              </w:rPr>
              <w:t>Full sample</w:t>
            </w:r>
          </w:p>
        </w:tc>
        <w:tc>
          <w:tcPr>
            <w:tcW w:w="1440" w:type="dxa"/>
            <w:tcBorders>
              <w:top w:val="single" w:sz="6" w:space="0" w:color="auto"/>
              <w:left w:val="nil"/>
              <w:bottom w:val="single" w:sz="4" w:space="0" w:color="auto"/>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sidRPr="00D40C35">
              <w:rPr>
                <w:kern w:val="0"/>
                <w:sz w:val="21"/>
                <w:szCs w:val="21"/>
              </w:rPr>
              <w:t>Lower than High School Education</w:t>
            </w:r>
          </w:p>
        </w:tc>
        <w:tc>
          <w:tcPr>
            <w:tcW w:w="1530" w:type="dxa"/>
            <w:tcBorders>
              <w:top w:val="single" w:sz="6" w:space="0" w:color="auto"/>
              <w:left w:val="nil"/>
              <w:bottom w:val="single" w:sz="4" w:space="0" w:color="auto"/>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sidRPr="00D40C35">
              <w:rPr>
                <w:kern w:val="0"/>
                <w:sz w:val="21"/>
                <w:szCs w:val="21"/>
              </w:rPr>
              <w:t>High School Education or More</w:t>
            </w:r>
          </w:p>
        </w:tc>
        <w:tc>
          <w:tcPr>
            <w:tcW w:w="1800" w:type="dxa"/>
            <w:tcBorders>
              <w:top w:val="single" w:sz="6" w:space="0" w:color="auto"/>
              <w:left w:val="nil"/>
              <w:bottom w:val="single" w:sz="4" w:space="0" w:color="auto"/>
              <w:right w:val="nil"/>
            </w:tcBorders>
            <w:vAlign w:val="center"/>
          </w:tcPr>
          <w:p w:rsidR="00204034" w:rsidRPr="00D40C35" w:rsidRDefault="009816BC" w:rsidP="009816BC">
            <w:pPr>
              <w:autoSpaceDE w:val="0"/>
              <w:autoSpaceDN w:val="0"/>
              <w:adjustRightInd w:val="0"/>
              <w:snapToGrid w:val="0"/>
              <w:ind w:firstLine="0"/>
              <w:jc w:val="center"/>
              <w:rPr>
                <w:kern w:val="0"/>
                <w:sz w:val="21"/>
                <w:szCs w:val="21"/>
              </w:rPr>
            </w:pPr>
            <w:r>
              <w:rPr>
                <w:kern w:val="0"/>
                <w:sz w:val="21"/>
                <w:szCs w:val="21"/>
              </w:rPr>
              <w:t>Values of h</w:t>
            </w:r>
            <w:r w:rsidR="00204034">
              <w:rPr>
                <w:kern w:val="0"/>
                <w:sz w:val="21"/>
                <w:szCs w:val="21"/>
              </w:rPr>
              <w:t>ighly educated</w:t>
            </w:r>
            <w:r w:rsidRPr="009816BC">
              <w:rPr>
                <w:kern w:val="0"/>
                <w:sz w:val="21"/>
                <w:szCs w:val="21"/>
              </w:rPr>
              <w:t xml:space="preserve"> minus </w:t>
            </w:r>
            <w:r>
              <w:rPr>
                <w:kern w:val="0"/>
                <w:sz w:val="21"/>
                <w:szCs w:val="21"/>
              </w:rPr>
              <w:t xml:space="preserve">values of </w:t>
            </w:r>
            <w:r w:rsidR="00204034">
              <w:rPr>
                <w:kern w:val="0"/>
                <w:sz w:val="21"/>
                <w:szCs w:val="21"/>
              </w:rPr>
              <w:t>lowly educated</w:t>
            </w:r>
          </w:p>
        </w:tc>
      </w:tr>
      <w:tr w:rsidR="00204034" w:rsidRPr="00D40C35" w:rsidTr="009816BC">
        <w:tc>
          <w:tcPr>
            <w:tcW w:w="3495" w:type="dxa"/>
            <w:tcBorders>
              <w:left w:val="nil"/>
              <w:bottom w:val="nil"/>
              <w:right w:val="nil"/>
            </w:tcBorders>
          </w:tcPr>
          <w:p w:rsidR="00204034" w:rsidRPr="00D40C35" w:rsidRDefault="00204034" w:rsidP="00F02A94">
            <w:pPr>
              <w:autoSpaceDE w:val="0"/>
              <w:autoSpaceDN w:val="0"/>
              <w:adjustRightInd w:val="0"/>
              <w:snapToGrid w:val="0"/>
              <w:ind w:firstLine="0"/>
              <w:jc w:val="left"/>
              <w:rPr>
                <w:kern w:val="0"/>
                <w:sz w:val="21"/>
                <w:szCs w:val="21"/>
              </w:rPr>
            </w:pPr>
          </w:p>
        </w:tc>
        <w:tc>
          <w:tcPr>
            <w:tcW w:w="1440" w:type="dxa"/>
            <w:tcBorders>
              <w:top w:val="single" w:sz="4" w:space="0" w:color="auto"/>
              <w:left w:val="nil"/>
              <w:bottom w:val="nil"/>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Pr>
                <w:kern w:val="0"/>
                <w:sz w:val="21"/>
                <w:szCs w:val="21"/>
              </w:rPr>
              <w:t>Mean</w:t>
            </w:r>
          </w:p>
        </w:tc>
        <w:tc>
          <w:tcPr>
            <w:tcW w:w="1440" w:type="dxa"/>
            <w:tcBorders>
              <w:top w:val="single" w:sz="4" w:space="0" w:color="auto"/>
              <w:left w:val="nil"/>
              <w:bottom w:val="nil"/>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sidRPr="00D40C35">
              <w:rPr>
                <w:kern w:val="0"/>
                <w:sz w:val="21"/>
                <w:szCs w:val="21"/>
              </w:rPr>
              <w:t>Mean</w:t>
            </w:r>
          </w:p>
        </w:tc>
        <w:tc>
          <w:tcPr>
            <w:tcW w:w="1530" w:type="dxa"/>
            <w:tcBorders>
              <w:top w:val="single" w:sz="4" w:space="0" w:color="auto"/>
              <w:left w:val="nil"/>
              <w:bottom w:val="nil"/>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sidRPr="00D40C35">
              <w:rPr>
                <w:kern w:val="0"/>
                <w:sz w:val="21"/>
                <w:szCs w:val="21"/>
              </w:rPr>
              <w:t>Mean</w:t>
            </w:r>
          </w:p>
        </w:tc>
        <w:tc>
          <w:tcPr>
            <w:tcW w:w="1800" w:type="dxa"/>
            <w:tcBorders>
              <w:top w:val="single" w:sz="4" w:space="0" w:color="auto"/>
              <w:left w:val="nil"/>
              <w:bottom w:val="nil"/>
              <w:right w:val="nil"/>
            </w:tcBorders>
            <w:vAlign w:val="center"/>
          </w:tcPr>
          <w:p w:rsidR="00204034" w:rsidRPr="00D40C35" w:rsidRDefault="00204034" w:rsidP="009816BC">
            <w:pPr>
              <w:autoSpaceDE w:val="0"/>
              <w:autoSpaceDN w:val="0"/>
              <w:adjustRightInd w:val="0"/>
              <w:snapToGrid w:val="0"/>
              <w:ind w:firstLine="0"/>
              <w:jc w:val="center"/>
              <w:rPr>
                <w:kern w:val="0"/>
                <w:sz w:val="21"/>
                <w:szCs w:val="21"/>
              </w:rPr>
            </w:pPr>
            <w:r>
              <w:rPr>
                <w:kern w:val="0"/>
                <w:sz w:val="21"/>
                <w:szCs w:val="21"/>
              </w:rPr>
              <w:t>Difference in means</w:t>
            </w:r>
          </w:p>
        </w:tc>
      </w:tr>
      <w:tr w:rsidR="00204034" w:rsidRPr="00D40C35" w:rsidTr="00355799">
        <w:tc>
          <w:tcPr>
            <w:tcW w:w="3495" w:type="dxa"/>
            <w:tcBorders>
              <w:top w:val="single" w:sz="6" w:space="0" w:color="auto"/>
              <w:left w:val="nil"/>
              <w:right w:val="nil"/>
            </w:tcBorders>
          </w:tcPr>
          <w:p w:rsidR="00204034" w:rsidRPr="00D40C35" w:rsidRDefault="00204034" w:rsidP="00F02A94">
            <w:pPr>
              <w:autoSpaceDE w:val="0"/>
              <w:autoSpaceDN w:val="0"/>
              <w:adjustRightInd w:val="0"/>
              <w:snapToGrid w:val="0"/>
              <w:ind w:firstLine="0"/>
              <w:jc w:val="left"/>
              <w:rPr>
                <w:kern w:val="0"/>
                <w:sz w:val="21"/>
                <w:szCs w:val="21"/>
              </w:rPr>
            </w:pPr>
            <w:r w:rsidRPr="00D40C35">
              <w:rPr>
                <w:kern w:val="0"/>
                <w:sz w:val="21"/>
                <w:szCs w:val="21"/>
              </w:rPr>
              <w:t>Mental health (0-24)</w:t>
            </w:r>
          </w:p>
        </w:tc>
        <w:tc>
          <w:tcPr>
            <w:tcW w:w="1440" w:type="dxa"/>
            <w:tcBorders>
              <w:top w:val="single" w:sz="6" w:space="0" w:color="auto"/>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15.14</w:t>
            </w:r>
          </w:p>
        </w:tc>
        <w:tc>
          <w:tcPr>
            <w:tcW w:w="1440" w:type="dxa"/>
            <w:tcBorders>
              <w:top w:val="single" w:sz="6" w:space="0" w:color="auto"/>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5.05</w:t>
            </w:r>
          </w:p>
        </w:tc>
        <w:tc>
          <w:tcPr>
            <w:tcW w:w="1530" w:type="dxa"/>
            <w:tcBorders>
              <w:top w:val="single" w:sz="6" w:space="0" w:color="auto"/>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5.26</w:t>
            </w:r>
          </w:p>
        </w:tc>
        <w:tc>
          <w:tcPr>
            <w:tcW w:w="1800" w:type="dxa"/>
            <w:tcBorders>
              <w:top w:val="single" w:sz="6" w:space="0" w:color="auto"/>
              <w:left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21</w:t>
            </w:r>
            <w:r w:rsidRPr="00D40C35">
              <w:rPr>
                <w:kern w:val="0"/>
                <w:sz w:val="21"/>
                <w:szCs w:val="21"/>
              </w:rPr>
              <w:t>*</w:t>
            </w:r>
          </w:p>
        </w:tc>
      </w:tr>
      <w:tr w:rsidR="00204034" w:rsidRPr="00D40C35" w:rsidTr="00355799">
        <w:tc>
          <w:tcPr>
            <w:tcW w:w="3495" w:type="dxa"/>
            <w:tcBorders>
              <w:left w:val="nil"/>
              <w:right w:val="nil"/>
            </w:tcBorders>
          </w:tcPr>
          <w:p w:rsidR="00204034" w:rsidRPr="00D40C35" w:rsidRDefault="00204034" w:rsidP="00F02A94">
            <w:pPr>
              <w:autoSpaceDE w:val="0"/>
              <w:autoSpaceDN w:val="0"/>
              <w:adjustRightInd w:val="0"/>
              <w:snapToGrid w:val="0"/>
              <w:ind w:firstLine="0"/>
              <w:jc w:val="left"/>
              <w:rPr>
                <w:kern w:val="0"/>
                <w:sz w:val="21"/>
                <w:szCs w:val="21"/>
              </w:rPr>
            </w:pP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left w:val="nil"/>
              <w:right w:val="nil"/>
            </w:tcBorders>
          </w:tcPr>
          <w:p w:rsidR="00204034" w:rsidRPr="00D40C35" w:rsidRDefault="00204034" w:rsidP="00F02A94">
            <w:pPr>
              <w:autoSpaceDE w:val="0"/>
              <w:autoSpaceDN w:val="0"/>
              <w:adjustRightInd w:val="0"/>
              <w:snapToGrid w:val="0"/>
              <w:ind w:firstLine="0"/>
              <w:jc w:val="left"/>
              <w:rPr>
                <w:i/>
                <w:kern w:val="0"/>
                <w:sz w:val="21"/>
                <w:szCs w:val="21"/>
              </w:rPr>
            </w:pPr>
            <w:r w:rsidRPr="00D40C35">
              <w:rPr>
                <w:i/>
                <w:kern w:val="0"/>
                <w:sz w:val="21"/>
                <w:szCs w:val="21"/>
              </w:rPr>
              <w:t>Socio-demographic characteristics</w:t>
            </w: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left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Yangtze River Delta</w:t>
            </w: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51</w:t>
            </w:r>
          </w:p>
        </w:tc>
        <w:tc>
          <w:tcPr>
            <w:tcW w:w="144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51</w:t>
            </w:r>
          </w:p>
        </w:tc>
        <w:tc>
          <w:tcPr>
            <w:tcW w:w="1530" w:type="dxa"/>
            <w:tcBorders>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50</w:t>
            </w:r>
          </w:p>
        </w:tc>
        <w:tc>
          <w:tcPr>
            <w:tcW w:w="1800" w:type="dxa"/>
            <w:tcBorders>
              <w:left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Female</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4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47</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43</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4</w:t>
            </w:r>
            <w:r w:rsidRPr="00D40C35">
              <w:rPr>
                <w:kern w:val="0"/>
                <w:sz w:val="21"/>
                <w:szCs w:val="21"/>
              </w:rPr>
              <w:t>**</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Age</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30.3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32.25</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7.69</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4.56</w:t>
            </w:r>
            <w:r w:rsidRPr="00D40C35">
              <w:rPr>
                <w:kern w:val="0"/>
                <w:sz w:val="21"/>
                <w:szCs w:val="21"/>
              </w:rPr>
              <w:t>***</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Married</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5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8</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42</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26</w:t>
            </w:r>
            <w:r w:rsidRPr="00D40C35">
              <w:rPr>
                <w:kern w:val="0"/>
                <w:sz w:val="21"/>
                <w:szCs w:val="21"/>
              </w:rPr>
              <w:t>***</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Rural </w:t>
            </w:r>
            <w:r w:rsidRPr="00D40C35">
              <w:rPr>
                <w:i/>
                <w:kern w:val="0"/>
                <w:sz w:val="21"/>
                <w:szCs w:val="21"/>
              </w:rPr>
              <w:t>Hukou</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84</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93</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72</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21</w:t>
            </w:r>
            <w:r w:rsidRPr="00D40C35">
              <w:rPr>
                <w:kern w:val="0"/>
                <w:sz w:val="21"/>
                <w:szCs w:val="21"/>
              </w:rPr>
              <w:t>***</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Monthly income </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2007.67</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877.66</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2195.21</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317.55***</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Health status (1-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3.80</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3.76</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3.8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9**</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Company type </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i/>
                <w:kern w:val="0"/>
                <w:sz w:val="21"/>
                <w:szCs w:val="21"/>
              </w:rPr>
            </w:pPr>
            <w:r w:rsidRPr="00D40C35">
              <w:rPr>
                <w:kern w:val="0"/>
                <w:sz w:val="21"/>
                <w:szCs w:val="21"/>
              </w:rPr>
              <w:t xml:space="preserve">  State-owned</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1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7</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19</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2***</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Private-owned</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5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1</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53</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8</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HK/Macau/Taiwan investmen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11</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9</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3</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4</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Foreign investmen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7</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6</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9</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Small busines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6</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7</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6</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Company size (1-7)</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4.24</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4.09</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4.4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36***</w:t>
            </w:r>
          </w:p>
        </w:tc>
      </w:tr>
      <w:tr w:rsidR="00204034" w:rsidRPr="00D40C35" w:rsidTr="00355799">
        <w:tc>
          <w:tcPr>
            <w:tcW w:w="3495" w:type="dxa"/>
            <w:tcBorders>
              <w:top w:val="nil"/>
              <w:left w:val="nil"/>
              <w:bottom w:val="nil"/>
              <w:right w:val="nil"/>
            </w:tcBorders>
          </w:tcPr>
          <w:p w:rsidR="00204034" w:rsidRPr="00D40C35" w:rsidRDefault="00204034" w:rsidP="00397205">
            <w:pPr>
              <w:autoSpaceDE w:val="0"/>
              <w:autoSpaceDN w:val="0"/>
              <w:adjustRightInd w:val="0"/>
              <w:snapToGrid w:val="0"/>
              <w:ind w:firstLine="0"/>
              <w:jc w:val="left"/>
              <w:rPr>
                <w:i/>
                <w:kern w:val="0"/>
                <w:sz w:val="21"/>
                <w:szCs w:val="21"/>
              </w:rPr>
            </w:pPr>
            <w:r w:rsidRPr="00D40C35">
              <w:rPr>
                <w:i/>
                <w:kern w:val="0"/>
                <w:sz w:val="21"/>
                <w:szCs w:val="21"/>
              </w:rPr>
              <w:t xml:space="preserve">Residential </w:t>
            </w:r>
            <w:r>
              <w:rPr>
                <w:i/>
                <w:kern w:val="0"/>
                <w:sz w:val="21"/>
                <w:szCs w:val="21"/>
              </w:rPr>
              <w:t>e</w:t>
            </w:r>
            <w:r w:rsidRPr="00D40C35">
              <w:rPr>
                <w:i/>
                <w:kern w:val="0"/>
                <w:sz w:val="21"/>
                <w:szCs w:val="21"/>
              </w:rPr>
              <w:t>nvironmen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Housing type</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i/>
                <w:kern w:val="0"/>
                <w:sz w:val="21"/>
                <w:szCs w:val="21"/>
              </w:rPr>
            </w:pPr>
            <w:r w:rsidRPr="00D40C35">
              <w:rPr>
                <w:kern w:val="0"/>
                <w:sz w:val="21"/>
                <w:szCs w:val="21"/>
              </w:rPr>
              <w:t xml:space="preserve">  Employee’s dormitory</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39</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38</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41</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Rental housing</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56</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59</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51</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8</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  Purchased housing</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3</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7</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4</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Housing inadequacy (0-12)</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5.49</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08</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4.6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1.43***</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Space per person (meter</w:t>
            </w:r>
            <w:r w:rsidRPr="00D40C35">
              <w:rPr>
                <w:kern w:val="0"/>
                <w:sz w:val="21"/>
                <w:szCs w:val="21"/>
                <w:vertAlign w:val="superscript"/>
              </w:rPr>
              <w:t>2</w:t>
            </w:r>
            <w:r w:rsidRPr="00D40C35">
              <w:rPr>
                <w:kern w:val="0"/>
                <w:sz w:val="21"/>
                <w:szCs w:val="21"/>
              </w:rPr>
              <w: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13.00</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1.12</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15.67</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4.55***</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firstLine="0"/>
              <w:jc w:val="left"/>
              <w:rPr>
                <w:kern w:val="0"/>
                <w:sz w:val="21"/>
                <w:szCs w:val="21"/>
              </w:rPr>
            </w:pPr>
            <w:r w:rsidRPr="00D40C35">
              <w:rPr>
                <w:i/>
                <w:kern w:val="0"/>
                <w:sz w:val="21"/>
                <w:szCs w:val="21"/>
              </w:rPr>
              <w:t>Working condition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Labor contrac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67</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2</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7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13***</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Forced labor </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5</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0</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Work without safety protection</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4</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5</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2**</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Harmful work environmen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19</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1</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17</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4***</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ID withhold</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5</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6</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Delayed pay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4</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4</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4</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0</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Infringement of labor right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6</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7</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5</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2</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Work hours per day</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9.2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9.54</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8.89</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65***</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firstLine="0"/>
              <w:jc w:val="left"/>
              <w:rPr>
                <w:kern w:val="0"/>
                <w:sz w:val="21"/>
                <w:szCs w:val="21"/>
              </w:rPr>
            </w:pPr>
            <w:r w:rsidRPr="00D40C35">
              <w:rPr>
                <w:i/>
                <w:kern w:val="0"/>
                <w:sz w:val="21"/>
                <w:szCs w:val="21"/>
              </w:rPr>
              <w:t>Victimization</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Victim of thef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21</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0</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2</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2</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Victim of fraud</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8</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7</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8</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Victim of robbery</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2</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2</w:t>
            </w:r>
          </w:p>
        </w:tc>
        <w:tc>
          <w:tcPr>
            <w:tcW w:w="153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Victim of sexual harassment</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004</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04</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006</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02</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firstLine="0"/>
              <w:jc w:val="left"/>
              <w:rPr>
                <w:kern w:val="0"/>
                <w:sz w:val="21"/>
                <w:szCs w:val="21"/>
              </w:rPr>
            </w:pPr>
            <w:r w:rsidRPr="00D40C35">
              <w:rPr>
                <w:i/>
                <w:kern w:val="0"/>
                <w:sz w:val="21"/>
                <w:szCs w:val="21"/>
              </w:rPr>
              <w:t>Migration stres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c>
          <w:tcPr>
            <w:tcW w:w="180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Coworkers from same province (0-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2.51</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51</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2.50</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1</w:t>
            </w:r>
          </w:p>
        </w:tc>
      </w:tr>
      <w:tr w:rsidR="00204034" w:rsidRPr="00D40C35" w:rsidTr="00355799">
        <w:tc>
          <w:tcPr>
            <w:tcW w:w="3495" w:type="dxa"/>
            <w:tcBorders>
              <w:top w:val="nil"/>
              <w:left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Have difficulties in interaction with local residents</w:t>
            </w:r>
          </w:p>
        </w:tc>
        <w:tc>
          <w:tcPr>
            <w:tcW w:w="1440" w:type="dxa"/>
            <w:tcBorders>
              <w:top w:val="nil"/>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64</w:t>
            </w:r>
          </w:p>
        </w:tc>
        <w:tc>
          <w:tcPr>
            <w:tcW w:w="1440" w:type="dxa"/>
            <w:tcBorders>
              <w:top w:val="nil"/>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5</w:t>
            </w:r>
          </w:p>
        </w:tc>
        <w:tc>
          <w:tcPr>
            <w:tcW w:w="1530" w:type="dxa"/>
            <w:tcBorders>
              <w:top w:val="nil"/>
              <w:left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62</w:t>
            </w:r>
          </w:p>
        </w:tc>
        <w:tc>
          <w:tcPr>
            <w:tcW w:w="1800" w:type="dxa"/>
            <w:tcBorders>
              <w:top w:val="nil"/>
              <w:left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r>
      <w:tr w:rsidR="00204034" w:rsidRPr="00D40C35" w:rsidTr="00355799">
        <w:tc>
          <w:tcPr>
            <w:tcW w:w="3495" w:type="dxa"/>
            <w:tcBorders>
              <w:top w:val="nil"/>
              <w:left w:val="nil"/>
              <w:bottom w:val="nil"/>
              <w:right w:val="nil"/>
            </w:tcBorders>
          </w:tcPr>
          <w:p w:rsidR="00204034" w:rsidRPr="00D40C35" w:rsidRDefault="00204034" w:rsidP="00F02A94">
            <w:pPr>
              <w:autoSpaceDE w:val="0"/>
              <w:autoSpaceDN w:val="0"/>
              <w:adjustRightInd w:val="0"/>
              <w:snapToGrid w:val="0"/>
              <w:ind w:left="288" w:firstLine="0"/>
              <w:jc w:val="left"/>
              <w:rPr>
                <w:kern w:val="0"/>
                <w:sz w:val="21"/>
                <w:szCs w:val="21"/>
              </w:rPr>
            </w:pPr>
            <w:r w:rsidRPr="00D40C35">
              <w:rPr>
                <w:kern w:val="0"/>
                <w:sz w:val="21"/>
                <w:szCs w:val="21"/>
              </w:rPr>
              <w:t xml:space="preserve">Meet obstacles in life due to </w:t>
            </w:r>
            <w:r w:rsidRPr="00D40C35">
              <w:rPr>
                <w:i/>
                <w:kern w:val="0"/>
                <w:sz w:val="21"/>
                <w:szCs w:val="21"/>
              </w:rPr>
              <w:t>Hukou</w:t>
            </w:r>
            <w:r w:rsidRPr="00D40C35">
              <w:rPr>
                <w:kern w:val="0"/>
                <w:sz w:val="21"/>
                <w:szCs w:val="21"/>
              </w:rPr>
              <w:t xml:space="preserve"> status</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Pr>
                <w:kern w:val="0"/>
                <w:sz w:val="21"/>
                <w:szCs w:val="21"/>
              </w:rPr>
              <w:t>.35</w:t>
            </w:r>
          </w:p>
        </w:tc>
        <w:tc>
          <w:tcPr>
            <w:tcW w:w="144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34</w:t>
            </w:r>
          </w:p>
        </w:tc>
        <w:tc>
          <w:tcPr>
            <w:tcW w:w="1530" w:type="dxa"/>
            <w:tcBorders>
              <w:top w:val="nil"/>
              <w:left w:val="nil"/>
              <w:bottom w:val="nil"/>
              <w:right w:val="nil"/>
            </w:tcBorders>
            <w:vAlign w:val="center"/>
          </w:tcPr>
          <w:p w:rsidR="00204034" w:rsidRPr="00D40C35" w:rsidRDefault="00204034" w:rsidP="00824826">
            <w:pPr>
              <w:tabs>
                <w:tab w:val="decimal" w:pos="648"/>
              </w:tabs>
              <w:autoSpaceDE w:val="0"/>
              <w:autoSpaceDN w:val="0"/>
              <w:adjustRightInd w:val="0"/>
              <w:snapToGrid w:val="0"/>
              <w:ind w:firstLine="0"/>
              <w:rPr>
                <w:kern w:val="0"/>
                <w:sz w:val="21"/>
                <w:szCs w:val="21"/>
              </w:rPr>
            </w:pPr>
            <w:r w:rsidRPr="00D40C35">
              <w:rPr>
                <w:kern w:val="0"/>
                <w:sz w:val="21"/>
                <w:szCs w:val="21"/>
              </w:rPr>
              <w:t>.37</w:t>
            </w:r>
          </w:p>
        </w:tc>
        <w:tc>
          <w:tcPr>
            <w:tcW w:w="1800" w:type="dxa"/>
            <w:tcBorders>
              <w:top w:val="nil"/>
              <w:left w:val="nil"/>
              <w:bottom w:val="nil"/>
              <w:right w:val="nil"/>
            </w:tcBorders>
            <w:vAlign w:val="center"/>
          </w:tcPr>
          <w:p w:rsidR="00204034" w:rsidRPr="00D40C35" w:rsidRDefault="009816BC" w:rsidP="00824826">
            <w:pPr>
              <w:tabs>
                <w:tab w:val="decimal" w:pos="648"/>
              </w:tabs>
              <w:autoSpaceDE w:val="0"/>
              <w:autoSpaceDN w:val="0"/>
              <w:adjustRightInd w:val="0"/>
              <w:snapToGrid w:val="0"/>
              <w:ind w:firstLine="0"/>
              <w:rPr>
                <w:kern w:val="0"/>
                <w:sz w:val="21"/>
                <w:szCs w:val="21"/>
              </w:rPr>
            </w:pPr>
            <w:r>
              <w:rPr>
                <w:kern w:val="0"/>
                <w:sz w:val="21"/>
                <w:szCs w:val="21"/>
              </w:rPr>
              <w:t>.03</w:t>
            </w:r>
          </w:p>
        </w:tc>
      </w:tr>
      <w:tr w:rsidR="00204034" w:rsidRPr="00D40C35" w:rsidTr="00204034">
        <w:tc>
          <w:tcPr>
            <w:tcW w:w="3495" w:type="dxa"/>
            <w:tcBorders>
              <w:top w:val="nil"/>
              <w:left w:val="nil"/>
              <w:bottom w:val="single" w:sz="4" w:space="0" w:color="auto"/>
              <w:right w:val="nil"/>
            </w:tcBorders>
          </w:tcPr>
          <w:p w:rsidR="00204034" w:rsidRPr="00D40C35" w:rsidRDefault="00204034" w:rsidP="00F02A94">
            <w:pPr>
              <w:autoSpaceDE w:val="0"/>
              <w:autoSpaceDN w:val="0"/>
              <w:adjustRightInd w:val="0"/>
              <w:snapToGrid w:val="0"/>
              <w:ind w:firstLine="0"/>
              <w:jc w:val="left"/>
              <w:rPr>
                <w:i/>
                <w:kern w:val="0"/>
                <w:sz w:val="21"/>
                <w:szCs w:val="21"/>
              </w:rPr>
            </w:pPr>
            <w:r w:rsidRPr="00D40C35">
              <w:rPr>
                <w:i/>
                <w:kern w:val="0"/>
                <w:sz w:val="21"/>
                <w:szCs w:val="21"/>
              </w:rPr>
              <w:t>N</w:t>
            </w:r>
          </w:p>
        </w:tc>
        <w:tc>
          <w:tcPr>
            <w:tcW w:w="1440" w:type="dxa"/>
            <w:tcBorders>
              <w:top w:val="nil"/>
              <w:left w:val="nil"/>
              <w:bottom w:val="single" w:sz="4" w:space="0" w:color="auto"/>
              <w:right w:val="nil"/>
            </w:tcBorders>
          </w:tcPr>
          <w:p w:rsidR="00204034" w:rsidRPr="00D40C35" w:rsidRDefault="00204034" w:rsidP="00F02A94">
            <w:pPr>
              <w:autoSpaceDE w:val="0"/>
              <w:autoSpaceDN w:val="0"/>
              <w:adjustRightInd w:val="0"/>
              <w:snapToGrid w:val="0"/>
              <w:ind w:firstLine="0"/>
              <w:jc w:val="center"/>
              <w:rPr>
                <w:kern w:val="0"/>
                <w:sz w:val="21"/>
                <w:szCs w:val="21"/>
              </w:rPr>
            </w:pPr>
            <w:r>
              <w:rPr>
                <w:kern w:val="0"/>
                <w:sz w:val="21"/>
                <w:szCs w:val="21"/>
              </w:rPr>
              <w:t>3,764</w:t>
            </w:r>
          </w:p>
        </w:tc>
        <w:tc>
          <w:tcPr>
            <w:tcW w:w="1440" w:type="dxa"/>
            <w:tcBorders>
              <w:top w:val="nil"/>
              <w:left w:val="nil"/>
              <w:bottom w:val="single" w:sz="4" w:space="0" w:color="auto"/>
              <w:right w:val="nil"/>
            </w:tcBorders>
            <w:vAlign w:val="center"/>
          </w:tcPr>
          <w:p w:rsidR="00204034" w:rsidRPr="00D40C35" w:rsidRDefault="00204034" w:rsidP="00F02A94">
            <w:pPr>
              <w:autoSpaceDE w:val="0"/>
              <w:autoSpaceDN w:val="0"/>
              <w:adjustRightInd w:val="0"/>
              <w:snapToGrid w:val="0"/>
              <w:ind w:firstLine="0"/>
              <w:jc w:val="center"/>
              <w:rPr>
                <w:kern w:val="0"/>
                <w:sz w:val="21"/>
                <w:szCs w:val="21"/>
              </w:rPr>
            </w:pPr>
            <w:r w:rsidRPr="00D40C35">
              <w:rPr>
                <w:kern w:val="0"/>
                <w:sz w:val="21"/>
                <w:szCs w:val="21"/>
              </w:rPr>
              <w:t>2,223</w:t>
            </w:r>
          </w:p>
        </w:tc>
        <w:tc>
          <w:tcPr>
            <w:tcW w:w="1530" w:type="dxa"/>
            <w:tcBorders>
              <w:top w:val="nil"/>
              <w:left w:val="nil"/>
              <w:bottom w:val="single" w:sz="4" w:space="0" w:color="auto"/>
              <w:right w:val="nil"/>
            </w:tcBorders>
            <w:vAlign w:val="center"/>
          </w:tcPr>
          <w:p w:rsidR="00204034" w:rsidRPr="00D40C35" w:rsidRDefault="00204034" w:rsidP="00F02A94">
            <w:pPr>
              <w:autoSpaceDE w:val="0"/>
              <w:autoSpaceDN w:val="0"/>
              <w:adjustRightInd w:val="0"/>
              <w:snapToGrid w:val="0"/>
              <w:ind w:firstLine="0"/>
              <w:jc w:val="center"/>
              <w:rPr>
                <w:kern w:val="0"/>
                <w:sz w:val="21"/>
                <w:szCs w:val="21"/>
              </w:rPr>
            </w:pPr>
            <w:r w:rsidRPr="00D40C35">
              <w:rPr>
                <w:kern w:val="0"/>
                <w:sz w:val="21"/>
                <w:szCs w:val="21"/>
              </w:rPr>
              <w:t>1,541</w:t>
            </w:r>
          </w:p>
        </w:tc>
        <w:tc>
          <w:tcPr>
            <w:tcW w:w="1800" w:type="dxa"/>
            <w:tcBorders>
              <w:top w:val="nil"/>
              <w:left w:val="nil"/>
              <w:bottom w:val="single" w:sz="4" w:space="0" w:color="auto"/>
              <w:right w:val="nil"/>
            </w:tcBorders>
          </w:tcPr>
          <w:p w:rsidR="00204034" w:rsidRPr="00D40C35" w:rsidRDefault="00204034" w:rsidP="00F02A94">
            <w:pPr>
              <w:autoSpaceDE w:val="0"/>
              <w:autoSpaceDN w:val="0"/>
              <w:adjustRightInd w:val="0"/>
              <w:snapToGrid w:val="0"/>
              <w:ind w:firstLine="0"/>
              <w:jc w:val="center"/>
              <w:rPr>
                <w:kern w:val="0"/>
                <w:sz w:val="21"/>
                <w:szCs w:val="21"/>
              </w:rPr>
            </w:pPr>
          </w:p>
        </w:tc>
      </w:tr>
    </w:tbl>
    <w:p w:rsidR="001205E2" w:rsidRPr="00D40C35" w:rsidRDefault="001205E2" w:rsidP="00F02A94">
      <w:pPr>
        <w:autoSpaceDE w:val="0"/>
        <w:autoSpaceDN w:val="0"/>
        <w:adjustRightInd w:val="0"/>
        <w:snapToGrid w:val="0"/>
        <w:ind w:firstLine="0"/>
        <w:jc w:val="left"/>
        <w:rPr>
          <w:kern w:val="0"/>
          <w:sz w:val="21"/>
          <w:szCs w:val="21"/>
        </w:rPr>
      </w:pPr>
      <w:r w:rsidRPr="00D40C35">
        <w:rPr>
          <w:kern w:val="0"/>
          <w:sz w:val="21"/>
          <w:szCs w:val="21"/>
        </w:rPr>
        <w:t>Level of significance from t-test or Chi-square test:</w:t>
      </w:r>
      <w:r>
        <w:rPr>
          <w:kern w:val="0"/>
          <w:sz w:val="21"/>
          <w:szCs w:val="21"/>
        </w:rPr>
        <w:t xml:space="preserve"> </w:t>
      </w:r>
      <w:r w:rsidRPr="00D40C35">
        <w:rPr>
          <w:kern w:val="0"/>
          <w:sz w:val="21"/>
          <w:szCs w:val="21"/>
        </w:rPr>
        <w:t xml:space="preserve"> * p&lt;0.05, ** p&lt;0.01, *** p&lt;0.001</w:t>
      </w:r>
    </w:p>
    <w:p w:rsidR="001205E2" w:rsidRPr="00A623AA" w:rsidRDefault="001205E2" w:rsidP="00F02A94">
      <w:pPr>
        <w:autoSpaceDE w:val="0"/>
        <w:autoSpaceDN w:val="0"/>
        <w:adjustRightInd w:val="0"/>
        <w:snapToGrid w:val="0"/>
        <w:ind w:firstLine="0"/>
        <w:jc w:val="left"/>
        <w:rPr>
          <w:b/>
          <w:sz w:val="21"/>
          <w:szCs w:val="21"/>
        </w:rPr>
        <w:sectPr w:rsidR="001205E2" w:rsidRPr="00A623AA" w:rsidSect="004A3E0E">
          <w:pgSz w:w="11906" w:h="16838"/>
          <w:pgMar w:top="1440" w:right="1440" w:bottom="1440" w:left="1440" w:header="720" w:footer="720" w:gutter="0"/>
          <w:cols w:space="720"/>
          <w:docGrid w:type="lines" w:linePitch="326"/>
        </w:sectPr>
      </w:pPr>
    </w:p>
    <w:p w:rsidR="001205E2" w:rsidRDefault="001205E2" w:rsidP="00F02A94">
      <w:pPr>
        <w:autoSpaceDE w:val="0"/>
        <w:autoSpaceDN w:val="0"/>
        <w:adjustRightInd w:val="0"/>
        <w:snapToGrid w:val="0"/>
        <w:ind w:firstLine="0"/>
        <w:jc w:val="left"/>
        <w:rPr>
          <w:b/>
          <w:sz w:val="21"/>
          <w:szCs w:val="21"/>
        </w:rPr>
      </w:pPr>
      <w:r>
        <w:rPr>
          <w:b/>
          <w:sz w:val="21"/>
          <w:szCs w:val="21"/>
        </w:rPr>
        <w:lastRenderedPageBreak/>
        <w:t>Table 3:</w:t>
      </w:r>
      <w:r w:rsidRPr="00A623AA">
        <w:rPr>
          <w:b/>
          <w:sz w:val="21"/>
          <w:szCs w:val="21"/>
        </w:rPr>
        <w:t xml:space="preserve"> Multivariate OLS Regression Models of Mental Health</w:t>
      </w:r>
      <w:r w:rsidR="00E167CD">
        <w:rPr>
          <w:b/>
          <w:sz w:val="21"/>
          <w:szCs w:val="21"/>
        </w:rPr>
        <w:t xml:space="preserve"> among Migrant Workers in China</w:t>
      </w:r>
    </w:p>
    <w:tbl>
      <w:tblPr>
        <w:tblW w:w="0" w:type="auto"/>
        <w:jc w:val="center"/>
        <w:tblLayout w:type="fixed"/>
        <w:tblCellMar>
          <w:left w:w="75" w:type="dxa"/>
          <w:right w:w="75" w:type="dxa"/>
        </w:tblCellMar>
        <w:tblLook w:val="0000" w:firstRow="0" w:lastRow="0" w:firstColumn="0" w:lastColumn="0" w:noHBand="0" w:noVBand="0"/>
      </w:tblPr>
      <w:tblGrid>
        <w:gridCol w:w="3718"/>
        <w:gridCol w:w="1656"/>
        <w:gridCol w:w="1782"/>
        <w:gridCol w:w="1782"/>
      </w:tblGrid>
      <w:tr w:rsidR="001205E2" w:rsidRPr="002F3BA4" w:rsidTr="00397205">
        <w:trPr>
          <w:jc w:val="center"/>
        </w:trPr>
        <w:tc>
          <w:tcPr>
            <w:tcW w:w="3718" w:type="dxa"/>
            <w:tcBorders>
              <w:top w:val="single" w:sz="4" w:space="0" w:color="auto"/>
              <w:left w:val="nil"/>
              <w:right w:val="nil"/>
            </w:tcBorders>
          </w:tcPr>
          <w:p w:rsidR="001205E2" w:rsidRPr="002F3BA4" w:rsidRDefault="001205E2" w:rsidP="00397205">
            <w:pPr>
              <w:autoSpaceDE w:val="0"/>
              <w:autoSpaceDN w:val="0"/>
              <w:adjustRightInd w:val="0"/>
              <w:snapToGrid w:val="0"/>
              <w:ind w:firstLine="0"/>
              <w:jc w:val="left"/>
              <w:rPr>
                <w:kern w:val="0"/>
                <w:sz w:val="21"/>
                <w:szCs w:val="21"/>
              </w:rPr>
            </w:pPr>
          </w:p>
        </w:tc>
        <w:tc>
          <w:tcPr>
            <w:tcW w:w="1656" w:type="dxa"/>
            <w:tcBorders>
              <w:top w:val="single" w:sz="4" w:space="0" w:color="auto"/>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Full Sample</w:t>
            </w:r>
          </w:p>
        </w:tc>
        <w:tc>
          <w:tcPr>
            <w:tcW w:w="1782"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Lower than High School Education</w:t>
            </w:r>
          </w:p>
        </w:tc>
        <w:tc>
          <w:tcPr>
            <w:tcW w:w="1782"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High School Education or More</w:t>
            </w:r>
          </w:p>
        </w:tc>
      </w:tr>
      <w:tr w:rsidR="001205E2" w:rsidRPr="002F3BA4" w:rsidTr="00397205">
        <w:trPr>
          <w:jc w:val="center"/>
        </w:trPr>
        <w:tc>
          <w:tcPr>
            <w:tcW w:w="3718" w:type="dxa"/>
            <w:tcBorders>
              <w:left w:val="nil"/>
              <w:bottom w:val="single" w:sz="6" w:space="0" w:color="auto"/>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1)</w:t>
            </w:r>
          </w:p>
        </w:tc>
        <w:tc>
          <w:tcPr>
            <w:tcW w:w="1782"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2)</w:t>
            </w:r>
          </w:p>
        </w:tc>
        <w:tc>
          <w:tcPr>
            <w:tcW w:w="1782"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3)</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Socio-demographic characteristics</w:t>
            </w:r>
          </w:p>
        </w:tc>
        <w:tc>
          <w:tcPr>
            <w:tcW w:w="1656"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782"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782"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igh school education</w:t>
            </w:r>
          </w:p>
        </w:tc>
        <w:tc>
          <w:tcPr>
            <w:tcW w:w="1656" w:type="dxa"/>
            <w:tcBorders>
              <w:top w:val="nil"/>
              <w:left w:val="nil"/>
              <w:bottom w:val="nil"/>
              <w:right w:val="nil"/>
            </w:tcBorders>
          </w:tcPr>
          <w:p w:rsidR="001205E2" w:rsidRPr="0006518B" w:rsidRDefault="001205E2" w:rsidP="00A73365">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Yangtze River Delta</w:t>
            </w:r>
          </w:p>
        </w:tc>
        <w:tc>
          <w:tcPr>
            <w:tcW w:w="1656" w:type="dxa"/>
            <w:tcBorders>
              <w:top w:val="nil"/>
              <w:left w:val="nil"/>
              <w:bottom w:val="nil"/>
              <w:right w:val="nil"/>
            </w:tcBorders>
          </w:tcPr>
          <w:p w:rsidR="001205E2" w:rsidRPr="0006518B" w:rsidRDefault="001205E2" w:rsidP="00A73365">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3</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Female</w:t>
            </w:r>
          </w:p>
        </w:tc>
        <w:tc>
          <w:tcPr>
            <w:tcW w:w="1656" w:type="dxa"/>
            <w:tcBorders>
              <w:top w:val="nil"/>
              <w:left w:val="nil"/>
              <w:bottom w:val="nil"/>
              <w:right w:val="nil"/>
            </w:tcBorders>
          </w:tcPr>
          <w:p w:rsidR="001205E2" w:rsidRPr="0006518B" w:rsidRDefault="001205E2" w:rsidP="00A73365">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Pr>
                <w:kern w:val="0"/>
                <w:sz w:val="21"/>
                <w:szCs w:val="21"/>
              </w:rPr>
              <w:t>Ag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Marri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7</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Rural </w:t>
            </w:r>
            <w:r w:rsidRPr="002F3BA4">
              <w:rPr>
                <w:i/>
                <w:kern w:val="0"/>
                <w:sz w:val="21"/>
                <w:szCs w:val="21"/>
              </w:rPr>
              <w:t>Hukou</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come</w:t>
            </w:r>
            <w:r>
              <w:rPr>
                <w:kern w:val="0"/>
                <w:sz w:val="21"/>
                <w:szCs w:val="21"/>
              </w:rPr>
              <w:t>(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ealth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9***</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5***</w:t>
            </w: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Company typ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i/>
                <w:kern w:val="0"/>
                <w:sz w:val="21"/>
                <w:szCs w:val="21"/>
              </w:rPr>
            </w:pPr>
            <w:r w:rsidRPr="002F3BA4">
              <w:rPr>
                <w:kern w:val="0"/>
                <w:sz w:val="21"/>
                <w:szCs w:val="21"/>
              </w:rPr>
              <w:t xml:space="preserve">  State-owned</w:t>
            </w:r>
            <w:r w:rsidR="00D15D70">
              <w:rPr>
                <w:kern w:val="0"/>
                <w:sz w:val="21"/>
                <w:szCs w:val="21"/>
              </w:rPr>
              <w:t xml:space="preserve"> (refere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  Private-own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  HK/Macau/Taiwa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  Foreig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  Small busin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r>
      <w:tr w:rsidR="001205E2" w:rsidRPr="002F3BA4" w:rsidTr="00397205">
        <w:trPr>
          <w:jc w:val="center"/>
        </w:trPr>
        <w:tc>
          <w:tcPr>
            <w:tcW w:w="3718" w:type="dxa"/>
            <w:tcBorders>
              <w:top w:val="nil"/>
              <w:left w:val="nil"/>
              <w:bottom w:val="nil"/>
              <w:right w:val="nil"/>
            </w:tcBorders>
          </w:tcPr>
          <w:p w:rsidR="001205E2" w:rsidRPr="002F3BA4" w:rsidRDefault="001205E2" w:rsidP="00397205">
            <w:pPr>
              <w:autoSpaceDE w:val="0"/>
              <w:autoSpaceDN w:val="0"/>
              <w:adjustRightInd w:val="0"/>
              <w:snapToGrid w:val="0"/>
              <w:ind w:left="432" w:firstLine="0"/>
              <w:jc w:val="left"/>
              <w:rPr>
                <w:kern w:val="0"/>
                <w:sz w:val="21"/>
                <w:szCs w:val="21"/>
              </w:rPr>
            </w:pPr>
            <w:r w:rsidRPr="002F3BA4">
              <w:rPr>
                <w:kern w:val="0"/>
                <w:sz w:val="21"/>
                <w:szCs w:val="21"/>
              </w:rPr>
              <w:t xml:space="preserve">Company siz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Residential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ousing typ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D15D70" w:rsidRPr="002F3BA4" w:rsidTr="00397205">
        <w:trPr>
          <w:jc w:val="center"/>
        </w:trPr>
        <w:tc>
          <w:tcPr>
            <w:tcW w:w="3718" w:type="dxa"/>
            <w:tcBorders>
              <w:top w:val="nil"/>
              <w:left w:val="nil"/>
              <w:bottom w:val="nil"/>
              <w:right w:val="nil"/>
            </w:tcBorders>
          </w:tcPr>
          <w:p w:rsidR="00D15D70" w:rsidRPr="002F3BA4" w:rsidRDefault="00D15D70" w:rsidP="00F02A94">
            <w:pPr>
              <w:autoSpaceDE w:val="0"/>
              <w:autoSpaceDN w:val="0"/>
              <w:adjustRightInd w:val="0"/>
              <w:snapToGrid w:val="0"/>
              <w:ind w:left="432" w:firstLine="0"/>
              <w:jc w:val="left"/>
              <w:rPr>
                <w:kern w:val="0"/>
                <w:sz w:val="21"/>
                <w:szCs w:val="21"/>
              </w:rPr>
            </w:pPr>
            <w:r>
              <w:rPr>
                <w:kern w:val="0"/>
                <w:sz w:val="21"/>
                <w:szCs w:val="21"/>
              </w:rPr>
              <w:t xml:space="preserve">  </w:t>
            </w:r>
            <w:r w:rsidRPr="00D40C35">
              <w:rPr>
                <w:kern w:val="0"/>
                <w:sz w:val="21"/>
                <w:szCs w:val="21"/>
              </w:rPr>
              <w:t>Employee’s dormitory</w:t>
            </w:r>
            <w:r>
              <w:rPr>
                <w:kern w:val="0"/>
                <w:sz w:val="21"/>
                <w:szCs w:val="21"/>
              </w:rPr>
              <w:t xml:space="preserve"> (reference)</w:t>
            </w:r>
          </w:p>
        </w:tc>
        <w:tc>
          <w:tcPr>
            <w:tcW w:w="1656"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Rental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Purchased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2</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Housing inadequacy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Space per person</w:t>
            </w:r>
            <w:r w:rsidR="003E365D">
              <w:rPr>
                <w:kern w:val="0"/>
                <w:sz w:val="21"/>
                <w:szCs w:val="21"/>
              </w:rPr>
              <w:t xml:space="preserve"> (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Working condition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Labor contrac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3</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Forced labor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4**</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2*</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without safety protec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2</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5</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armful work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4**</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5</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D withhol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8</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9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elayed pay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8*</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fringement of labor righ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0*</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89***</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4</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hours per da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12***</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01</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Victimiza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thef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frau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8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robber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sexual harass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0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98</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39*</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Migration str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workers from same provi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ifficulties in interaction with local residen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0*</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Obstacles in life due to </w:t>
            </w:r>
            <w:r w:rsidRPr="002F3BA4">
              <w:rPr>
                <w:i/>
                <w:kern w:val="0"/>
                <w:sz w:val="21"/>
                <w:szCs w:val="21"/>
              </w:rPr>
              <w:t>Hukou</w:t>
            </w:r>
            <w:r w:rsidRPr="002F3BA4">
              <w:rPr>
                <w:kern w:val="0"/>
                <w:sz w:val="21"/>
                <w:szCs w:val="21"/>
              </w:rPr>
              <w:t xml:space="preserve">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nsta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3.62***</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4.53***</w:t>
            </w: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2.48***</w:t>
            </w:r>
          </w:p>
        </w:tc>
      </w:tr>
      <w:tr w:rsidR="001205E2" w:rsidRPr="002F3BA4" w:rsidTr="00397205">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782"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397205">
        <w:trPr>
          <w:jc w:val="center"/>
        </w:trPr>
        <w:tc>
          <w:tcPr>
            <w:tcW w:w="3718" w:type="dxa"/>
            <w:tcBorders>
              <w:top w:val="nil"/>
              <w:left w:val="nil"/>
              <w:right w:val="nil"/>
            </w:tcBorders>
          </w:tcPr>
          <w:p w:rsidR="001205E2" w:rsidRPr="002F3BA4" w:rsidRDefault="001205E2" w:rsidP="00F02A94">
            <w:pPr>
              <w:autoSpaceDE w:val="0"/>
              <w:autoSpaceDN w:val="0"/>
              <w:adjustRightInd w:val="0"/>
              <w:snapToGrid w:val="0"/>
              <w:ind w:left="432" w:firstLine="0"/>
              <w:jc w:val="left"/>
              <w:rPr>
                <w:i/>
                <w:kern w:val="0"/>
                <w:sz w:val="21"/>
                <w:szCs w:val="21"/>
              </w:rPr>
            </w:pPr>
            <w:r w:rsidRPr="002F3BA4">
              <w:rPr>
                <w:i/>
                <w:kern w:val="0"/>
                <w:sz w:val="21"/>
                <w:szCs w:val="21"/>
              </w:rPr>
              <w:t>N</w:t>
            </w:r>
          </w:p>
        </w:tc>
        <w:tc>
          <w:tcPr>
            <w:tcW w:w="1656" w:type="dxa"/>
            <w:tcBorders>
              <w:top w:val="nil"/>
              <w:left w:val="nil"/>
              <w:right w:val="nil"/>
            </w:tcBorders>
          </w:tcPr>
          <w:p w:rsidR="001205E2" w:rsidRPr="0006518B" w:rsidRDefault="001205E2" w:rsidP="00397205">
            <w:pPr>
              <w:tabs>
                <w:tab w:val="decimal" w:pos="648"/>
              </w:tabs>
              <w:autoSpaceDE w:val="0"/>
              <w:autoSpaceDN w:val="0"/>
              <w:adjustRightInd w:val="0"/>
              <w:snapToGrid w:val="0"/>
              <w:ind w:firstLine="0"/>
              <w:jc w:val="center"/>
              <w:rPr>
                <w:kern w:val="0"/>
                <w:sz w:val="21"/>
                <w:szCs w:val="21"/>
              </w:rPr>
            </w:pPr>
            <w:r w:rsidRPr="0006518B">
              <w:rPr>
                <w:kern w:val="0"/>
                <w:sz w:val="21"/>
                <w:szCs w:val="21"/>
              </w:rPr>
              <w:t>3,764</w:t>
            </w:r>
          </w:p>
        </w:tc>
        <w:tc>
          <w:tcPr>
            <w:tcW w:w="1782" w:type="dxa"/>
            <w:tcBorders>
              <w:top w:val="nil"/>
              <w:left w:val="nil"/>
              <w:right w:val="nil"/>
            </w:tcBorders>
          </w:tcPr>
          <w:p w:rsidR="001205E2" w:rsidRPr="0006518B" w:rsidRDefault="001205E2" w:rsidP="00397205">
            <w:pPr>
              <w:tabs>
                <w:tab w:val="decimal" w:pos="648"/>
              </w:tabs>
              <w:autoSpaceDE w:val="0"/>
              <w:autoSpaceDN w:val="0"/>
              <w:adjustRightInd w:val="0"/>
              <w:snapToGrid w:val="0"/>
              <w:ind w:firstLine="0"/>
              <w:jc w:val="center"/>
              <w:rPr>
                <w:kern w:val="0"/>
                <w:sz w:val="21"/>
                <w:szCs w:val="21"/>
              </w:rPr>
            </w:pPr>
            <w:r w:rsidRPr="0006518B">
              <w:rPr>
                <w:kern w:val="0"/>
                <w:sz w:val="21"/>
                <w:szCs w:val="21"/>
              </w:rPr>
              <w:t>2,223</w:t>
            </w:r>
          </w:p>
        </w:tc>
        <w:tc>
          <w:tcPr>
            <w:tcW w:w="1782" w:type="dxa"/>
            <w:tcBorders>
              <w:top w:val="nil"/>
              <w:left w:val="nil"/>
              <w:right w:val="nil"/>
            </w:tcBorders>
          </w:tcPr>
          <w:p w:rsidR="001205E2" w:rsidRPr="0006518B" w:rsidRDefault="001205E2" w:rsidP="00397205">
            <w:pPr>
              <w:tabs>
                <w:tab w:val="decimal" w:pos="648"/>
              </w:tabs>
              <w:autoSpaceDE w:val="0"/>
              <w:autoSpaceDN w:val="0"/>
              <w:adjustRightInd w:val="0"/>
              <w:snapToGrid w:val="0"/>
              <w:ind w:firstLine="0"/>
              <w:jc w:val="center"/>
              <w:rPr>
                <w:kern w:val="0"/>
                <w:sz w:val="21"/>
                <w:szCs w:val="21"/>
              </w:rPr>
            </w:pPr>
            <w:r w:rsidRPr="0006518B">
              <w:rPr>
                <w:kern w:val="0"/>
                <w:sz w:val="21"/>
                <w:szCs w:val="21"/>
              </w:rPr>
              <w:t>1,541</w:t>
            </w:r>
          </w:p>
        </w:tc>
      </w:tr>
      <w:tr w:rsidR="001205E2" w:rsidRPr="002F3BA4" w:rsidTr="00397205">
        <w:trPr>
          <w:jc w:val="center"/>
        </w:trPr>
        <w:tc>
          <w:tcPr>
            <w:tcW w:w="3718" w:type="dxa"/>
            <w:tcBorders>
              <w:top w:val="nil"/>
              <w:left w:val="nil"/>
              <w:bottom w:val="single" w:sz="4" w:space="0" w:color="auto"/>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R-squared</w:t>
            </w:r>
          </w:p>
        </w:tc>
        <w:tc>
          <w:tcPr>
            <w:tcW w:w="1656" w:type="dxa"/>
            <w:tcBorders>
              <w:top w:val="nil"/>
              <w:left w:val="nil"/>
              <w:bottom w:val="single" w:sz="4" w:space="0" w:color="auto"/>
              <w:right w:val="nil"/>
            </w:tcBorders>
          </w:tcPr>
          <w:p w:rsidR="001205E2" w:rsidRPr="0006518B" w:rsidRDefault="001205E2" w:rsidP="00397205">
            <w:pPr>
              <w:tabs>
                <w:tab w:val="decimal" w:pos="648"/>
              </w:tabs>
              <w:autoSpaceDE w:val="0"/>
              <w:autoSpaceDN w:val="0"/>
              <w:adjustRightInd w:val="0"/>
              <w:snapToGrid w:val="0"/>
              <w:ind w:firstLine="0"/>
              <w:jc w:val="left"/>
              <w:rPr>
                <w:kern w:val="0"/>
                <w:sz w:val="21"/>
                <w:szCs w:val="21"/>
              </w:rPr>
            </w:pPr>
            <w:r w:rsidRPr="0006518B">
              <w:rPr>
                <w:kern w:val="0"/>
                <w:sz w:val="21"/>
                <w:szCs w:val="21"/>
              </w:rPr>
              <w:t>0.096</w:t>
            </w:r>
          </w:p>
        </w:tc>
        <w:tc>
          <w:tcPr>
            <w:tcW w:w="1782" w:type="dxa"/>
            <w:tcBorders>
              <w:top w:val="nil"/>
              <w:left w:val="nil"/>
              <w:bottom w:val="single" w:sz="4" w:space="0" w:color="auto"/>
              <w:right w:val="nil"/>
            </w:tcBorders>
          </w:tcPr>
          <w:p w:rsidR="001205E2" w:rsidRPr="0006518B" w:rsidRDefault="001205E2" w:rsidP="00397205">
            <w:pPr>
              <w:tabs>
                <w:tab w:val="decimal" w:pos="648"/>
              </w:tabs>
              <w:autoSpaceDE w:val="0"/>
              <w:autoSpaceDN w:val="0"/>
              <w:adjustRightInd w:val="0"/>
              <w:snapToGrid w:val="0"/>
              <w:ind w:firstLine="0"/>
              <w:jc w:val="left"/>
              <w:rPr>
                <w:kern w:val="0"/>
                <w:sz w:val="21"/>
                <w:szCs w:val="21"/>
              </w:rPr>
            </w:pPr>
            <w:r w:rsidRPr="0006518B">
              <w:rPr>
                <w:kern w:val="0"/>
                <w:sz w:val="21"/>
                <w:szCs w:val="21"/>
              </w:rPr>
              <w:t>0.126</w:t>
            </w:r>
          </w:p>
        </w:tc>
        <w:tc>
          <w:tcPr>
            <w:tcW w:w="1782" w:type="dxa"/>
            <w:tcBorders>
              <w:top w:val="nil"/>
              <w:left w:val="nil"/>
              <w:bottom w:val="single" w:sz="4" w:space="0" w:color="auto"/>
              <w:right w:val="nil"/>
            </w:tcBorders>
          </w:tcPr>
          <w:p w:rsidR="001205E2" w:rsidRPr="0006518B" w:rsidRDefault="001205E2" w:rsidP="00397205">
            <w:pPr>
              <w:tabs>
                <w:tab w:val="decimal" w:pos="648"/>
              </w:tabs>
              <w:autoSpaceDE w:val="0"/>
              <w:autoSpaceDN w:val="0"/>
              <w:adjustRightInd w:val="0"/>
              <w:snapToGrid w:val="0"/>
              <w:ind w:firstLine="0"/>
              <w:jc w:val="left"/>
              <w:rPr>
                <w:kern w:val="0"/>
                <w:sz w:val="21"/>
                <w:szCs w:val="21"/>
              </w:rPr>
            </w:pPr>
            <w:r w:rsidRPr="0006518B">
              <w:rPr>
                <w:kern w:val="0"/>
                <w:sz w:val="21"/>
                <w:szCs w:val="21"/>
              </w:rPr>
              <w:t>0.077</w:t>
            </w:r>
          </w:p>
        </w:tc>
      </w:tr>
    </w:tbl>
    <w:p w:rsidR="001205E2" w:rsidRPr="00A623AA" w:rsidRDefault="001205E2" w:rsidP="00F02A94">
      <w:pPr>
        <w:adjustRightInd w:val="0"/>
        <w:snapToGrid w:val="0"/>
        <w:ind w:firstLine="0"/>
        <w:jc w:val="left"/>
        <w:rPr>
          <w:kern w:val="0"/>
          <w:sz w:val="21"/>
          <w:szCs w:val="21"/>
        </w:rPr>
      </w:pPr>
      <w:r w:rsidRPr="00A623AA">
        <w:rPr>
          <w:kern w:val="0"/>
          <w:sz w:val="21"/>
          <w:szCs w:val="21"/>
        </w:rPr>
        <w:t>* p&lt;0.05, ** p&lt;0.01, *** p&lt;0.001</w:t>
      </w:r>
    </w:p>
    <w:p w:rsidR="001205E2" w:rsidRPr="002F3BA4" w:rsidRDefault="001205E2" w:rsidP="00F02A94">
      <w:pPr>
        <w:rPr>
          <w:sz w:val="21"/>
          <w:szCs w:val="21"/>
        </w:rPr>
      </w:pPr>
    </w:p>
    <w:p w:rsidR="005C3186" w:rsidRPr="00A623AA" w:rsidRDefault="005C3186" w:rsidP="00F02A94">
      <w:pPr>
        <w:adjustRightInd w:val="0"/>
        <w:snapToGrid w:val="0"/>
        <w:ind w:firstLine="0"/>
        <w:rPr>
          <w:rFonts w:asciiTheme="minorEastAsia" w:hAnsiTheme="minorEastAsia"/>
        </w:rPr>
      </w:pPr>
    </w:p>
    <w:sectPr w:rsidR="005C3186" w:rsidRPr="00A623AA" w:rsidSect="004A3E0E">
      <w:pgSz w:w="11906" w:h="16838"/>
      <w:pgMar w:top="1440" w:right="1440" w:bottom="1440" w:left="1440" w:header="720" w:footer="720"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40CF" w:rsidRDefault="007340CF" w:rsidP="00EC3A72">
      <w:r>
        <w:separator/>
      </w:r>
    </w:p>
  </w:endnote>
  <w:endnote w:type="continuationSeparator" w:id="0">
    <w:p w:rsidR="007340CF" w:rsidRDefault="007340CF" w:rsidP="00EC3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obeHeitiStd-Regular">
    <w:altName w:val="方正舒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1523"/>
      <w:docPartObj>
        <w:docPartGallery w:val="Page Numbers (Bottom of Page)"/>
        <w:docPartUnique/>
      </w:docPartObj>
    </w:sdtPr>
    <w:sdtEndPr/>
    <w:sdtContent>
      <w:p w:rsidR="009E2EBF" w:rsidRDefault="009E2EBF">
        <w:pPr>
          <w:pStyle w:val="Footer"/>
          <w:jc w:val="right"/>
        </w:pPr>
        <w:r>
          <w:fldChar w:fldCharType="begin"/>
        </w:r>
        <w:r>
          <w:instrText xml:space="preserve"> PAGE   \* MERGEFORMAT </w:instrText>
        </w:r>
        <w:r>
          <w:fldChar w:fldCharType="separate"/>
        </w:r>
        <w:r w:rsidR="00390455" w:rsidRPr="00390455">
          <w:rPr>
            <w:noProof/>
            <w:lang w:val="zh-CN"/>
          </w:rPr>
          <w:t>1</w:t>
        </w:r>
        <w:r>
          <w:rPr>
            <w:noProof/>
            <w:lang w:val="zh-CN"/>
          </w:rPr>
          <w:fldChar w:fldCharType="end"/>
        </w:r>
      </w:p>
    </w:sdtContent>
  </w:sdt>
  <w:p w:rsidR="009E2EBF" w:rsidRDefault="009E2E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40CF" w:rsidRDefault="007340CF" w:rsidP="00EC3A72">
      <w:r>
        <w:separator/>
      </w:r>
    </w:p>
  </w:footnote>
  <w:footnote w:type="continuationSeparator" w:id="0">
    <w:p w:rsidR="007340CF" w:rsidRDefault="007340CF" w:rsidP="00EC3A72">
      <w:r>
        <w:continuationSeparator/>
      </w:r>
    </w:p>
  </w:footnote>
  <w:footnote w:id="1">
    <w:p w:rsidR="009E2EBF" w:rsidRPr="000817CE" w:rsidRDefault="009E2EBF">
      <w:pPr>
        <w:pStyle w:val="FootnoteText"/>
      </w:pPr>
      <w:r w:rsidRPr="000817CE">
        <w:rPr>
          <w:rStyle w:val="FootnoteReference"/>
        </w:rPr>
        <w:footnoteRef/>
      </w:r>
      <w:r>
        <w:rPr>
          <w:bCs/>
          <w:color w:val="282828"/>
          <w:shd w:val="clear" w:color="auto" w:fill="FFFFFF"/>
        </w:rPr>
        <w:t>I</w:t>
      </w:r>
      <w:r w:rsidRPr="000817CE">
        <w:rPr>
          <w:bCs/>
          <w:color w:val="282828"/>
          <w:shd w:val="clear" w:color="auto" w:fill="FFFFFF"/>
        </w:rPr>
        <w:t xml:space="preserve"> would like to thank Professor Liu Linping</w:t>
      </w:r>
      <w:r>
        <w:rPr>
          <w:bCs/>
          <w:color w:val="282828"/>
          <w:shd w:val="clear" w:color="auto" w:fill="FFFFFF"/>
        </w:rPr>
        <w:t xml:space="preserve"> at Nanjing University</w:t>
      </w:r>
      <w:r w:rsidRPr="000817CE">
        <w:rPr>
          <w:bCs/>
          <w:color w:val="282828"/>
          <w:shd w:val="clear" w:color="auto" w:fill="FFFFFF"/>
        </w:rPr>
        <w:t xml:space="preserve"> for providing access to the</w:t>
      </w:r>
      <w:r>
        <w:rPr>
          <w:bCs/>
          <w:color w:val="282828"/>
          <w:shd w:val="clear" w:color="auto" w:fill="FFFFFF"/>
        </w:rPr>
        <w:t xml:space="preserve"> survey data. I also thank Steve Messner, Weiping Wu, and Kate Strully for helpful comments and suggestions. </w:t>
      </w:r>
    </w:p>
  </w:footnote>
  <w:footnote w:id="2">
    <w:p w:rsidR="009E2EBF" w:rsidRDefault="009E2EBF">
      <w:pPr>
        <w:pStyle w:val="FootnoteText"/>
      </w:pPr>
      <w:r>
        <w:rPr>
          <w:rStyle w:val="FootnoteReference"/>
        </w:rPr>
        <w:footnoteRef/>
      </w:r>
      <w:r>
        <w:t xml:space="preserve"> Due to the varying polarity of the items, reverse coding has been used as needed when constructing the composite measure. </w:t>
      </w:r>
    </w:p>
  </w:footnote>
  <w:footnote w:id="3">
    <w:p w:rsidR="009E2EBF" w:rsidRDefault="009E2EBF">
      <w:pPr>
        <w:pStyle w:val="FootnoteText"/>
      </w:pPr>
      <w:r>
        <w:rPr>
          <w:rStyle w:val="FootnoteReference"/>
        </w:rPr>
        <w:footnoteRef/>
      </w:r>
      <w:r>
        <w:t xml:space="preserve"> The facilities include hot water, shower, bathroom, balcony, kitchen, washing machine, TV, fan, wardrobe, water fountain, air conditioner, and refrigerator.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sner, Steven F">
    <w15:presenceInfo w15:providerId="AD" w15:userId="S-1-5-21-375655340-1700474455-5522801-12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20"/>
  <w:drawingGridVerticalSpacing w:val="163"/>
  <w:displayHorizontalDrawingGridEvery w:val="0"/>
  <w:displayVerticalDrawingGridEvery w:val="2"/>
  <w:characterSpacingControl w:val="compressPunctuation"/>
  <w:hdrShapeDefaults>
    <o:shapedefaults v:ext="edit" spidmax="645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Sociological Review Copy&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zfev5r0pt2w2metaer5z9dtdrp52ae0pz0s&quot;&gt;mental health mig workers&lt;record-ids&gt;&lt;item&gt;1&lt;/item&gt;&lt;item&gt;2&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5E22"/>
    <w:rsid w:val="00002AF7"/>
    <w:rsid w:val="00003BF8"/>
    <w:rsid w:val="00007759"/>
    <w:rsid w:val="0000799B"/>
    <w:rsid w:val="000101D8"/>
    <w:rsid w:val="00010A90"/>
    <w:rsid w:val="00021E5F"/>
    <w:rsid w:val="000264DD"/>
    <w:rsid w:val="000325E1"/>
    <w:rsid w:val="00036314"/>
    <w:rsid w:val="00037140"/>
    <w:rsid w:val="00040B2E"/>
    <w:rsid w:val="00043276"/>
    <w:rsid w:val="00044F01"/>
    <w:rsid w:val="000539E3"/>
    <w:rsid w:val="00055F0F"/>
    <w:rsid w:val="00056B64"/>
    <w:rsid w:val="00064413"/>
    <w:rsid w:val="00066AEF"/>
    <w:rsid w:val="00066EE1"/>
    <w:rsid w:val="000700B9"/>
    <w:rsid w:val="00070D8E"/>
    <w:rsid w:val="00071D32"/>
    <w:rsid w:val="000759F1"/>
    <w:rsid w:val="00080CAF"/>
    <w:rsid w:val="000817CE"/>
    <w:rsid w:val="00081F31"/>
    <w:rsid w:val="000829D1"/>
    <w:rsid w:val="00086991"/>
    <w:rsid w:val="00092B61"/>
    <w:rsid w:val="000948E0"/>
    <w:rsid w:val="00095645"/>
    <w:rsid w:val="00095658"/>
    <w:rsid w:val="00097380"/>
    <w:rsid w:val="000A0803"/>
    <w:rsid w:val="000A204D"/>
    <w:rsid w:val="000A6466"/>
    <w:rsid w:val="000A7E07"/>
    <w:rsid w:val="000B16DB"/>
    <w:rsid w:val="000B2DD9"/>
    <w:rsid w:val="000B2F2D"/>
    <w:rsid w:val="000B4B23"/>
    <w:rsid w:val="000B553F"/>
    <w:rsid w:val="000B68C4"/>
    <w:rsid w:val="000B7EBD"/>
    <w:rsid w:val="000C02C6"/>
    <w:rsid w:val="000C34F8"/>
    <w:rsid w:val="000C4197"/>
    <w:rsid w:val="000C58E8"/>
    <w:rsid w:val="000D1405"/>
    <w:rsid w:val="000D31BE"/>
    <w:rsid w:val="000D48CE"/>
    <w:rsid w:val="000D5A37"/>
    <w:rsid w:val="000D759C"/>
    <w:rsid w:val="000E22AE"/>
    <w:rsid w:val="000E7480"/>
    <w:rsid w:val="000F56EB"/>
    <w:rsid w:val="001013F1"/>
    <w:rsid w:val="00105D0F"/>
    <w:rsid w:val="00105FDB"/>
    <w:rsid w:val="00110856"/>
    <w:rsid w:val="0011167C"/>
    <w:rsid w:val="00114950"/>
    <w:rsid w:val="00114F7D"/>
    <w:rsid w:val="001205E2"/>
    <w:rsid w:val="001221C1"/>
    <w:rsid w:val="00133482"/>
    <w:rsid w:val="00134A87"/>
    <w:rsid w:val="00134C95"/>
    <w:rsid w:val="0014442D"/>
    <w:rsid w:val="00144C6A"/>
    <w:rsid w:val="001540EB"/>
    <w:rsid w:val="00157041"/>
    <w:rsid w:val="00157BCE"/>
    <w:rsid w:val="00162308"/>
    <w:rsid w:val="00165D7D"/>
    <w:rsid w:val="0017001F"/>
    <w:rsid w:val="00171DB0"/>
    <w:rsid w:val="001724D6"/>
    <w:rsid w:val="00172A8C"/>
    <w:rsid w:val="0017402E"/>
    <w:rsid w:val="00174F53"/>
    <w:rsid w:val="00182D24"/>
    <w:rsid w:val="00186D8C"/>
    <w:rsid w:val="001A328A"/>
    <w:rsid w:val="001B677D"/>
    <w:rsid w:val="001B6C1B"/>
    <w:rsid w:val="001B7627"/>
    <w:rsid w:val="001C66FC"/>
    <w:rsid w:val="001D2BDE"/>
    <w:rsid w:val="001D341F"/>
    <w:rsid w:val="001D4213"/>
    <w:rsid w:val="001D7143"/>
    <w:rsid w:val="001E5828"/>
    <w:rsid w:val="001E5FA5"/>
    <w:rsid w:val="001E6AF9"/>
    <w:rsid w:val="001F0CCA"/>
    <w:rsid w:val="001F3456"/>
    <w:rsid w:val="001F4E31"/>
    <w:rsid w:val="00200609"/>
    <w:rsid w:val="00204034"/>
    <w:rsid w:val="002047AF"/>
    <w:rsid w:val="00205DFC"/>
    <w:rsid w:val="00210637"/>
    <w:rsid w:val="0021230E"/>
    <w:rsid w:val="00217B16"/>
    <w:rsid w:val="00221FBA"/>
    <w:rsid w:val="00224CF5"/>
    <w:rsid w:val="0022686F"/>
    <w:rsid w:val="00230287"/>
    <w:rsid w:val="00230455"/>
    <w:rsid w:val="0023074B"/>
    <w:rsid w:val="00232BF8"/>
    <w:rsid w:val="002340C1"/>
    <w:rsid w:val="002353AC"/>
    <w:rsid w:val="00235F73"/>
    <w:rsid w:val="00242734"/>
    <w:rsid w:val="0024467F"/>
    <w:rsid w:val="002474FA"/>
    <w:rsid w:val="00254EA5"/>
    <w:rsid w:val="00263677"/>
    <w:rsid w:val="0026544C"/>
    <w:rsid w:val="00266147"/>
    <w:rsid w:val="00270A17"/>
    <w:rsid w:val="00270FAC"/>
    <w:rsid w:val="00272BC6"/>
    <w:rsid w:val="00276DC9"/>
    <w:rsid w:val="002774A6"/>
    <w:rsid w:val="00282845"/>
    <w:rsid w:val="00287C56"/>
    <w:rsid w:val="00287E2F"/>
    <w:rsid w:val="00287E98"/>
    <w:rsid w:val="00292303"/>
    <w:rsid w:val="0029518C"/>
    <w:rsid w:val="002A1197"/>
    <w:rsid w:val="002A1E56"/>
    <w:rsid w:val="002B1F7E"/>
    <w:rsid w:val="002B27E6"/>
    <w:rsid w:val="002B37AF"/>
    <w:rsid w:val="002B6B2C"/>
    <w:rsid w:val="002B735C"/>
    <w:rsid w:val="002C0247"/>
    <w:rsid w:val="002C0785"/>
    <w:rsid w:val="002C0906"/>
    <w:rsid w:val="002C39D0"/>
    <w:rsid w:val="002C677E"/>
    <w:rsid w:val="002D136B"/>
    <w:rsid w:val="002D4CC2"/>
    <w:rsid w:val="002D765E"/>
    <w:rsid w:val="002E0E44"/>
    <w:rsid w:val="002E16DF"/>
    <w:rsid w:val="002F020F"/>
    <w:rsid w:val="00306383"/>
    <w:rsid w:val="003064C4"/>
    <w:rsid w:val="0031571A"/>
    <w:rsid w:val="00315890"/>
    <w:rsid w:val="00316FBD"/>
    <w:rsid w:val="00321538"/>
    <w:rsid w:val="0032243C"/>
    <w:rsid w:val="003224B8"/>
    <w:rsid w:val="00323AAD"/>
    <w:rsid w:val="00324AD3"/>
    <w:rsid w:val="003353D1"/>
    <w:rsid w:val="003368F6"/>
    <w:rsid w:val="00336EBD"/>
    <w:rsid w:val="003430C2"/>
    <w:rsid w:val="003472F2"/>
    <w:rsid w:val="00347E36"/>
    <w:rsid w:val="00350C45"/>
    <w:rsid w:val="0035400C"/>
    <w:rsid w:val="00355799"/>
    <w:rsid w:val="003560F9"/>
    <w:rsid w:val="0035732A"/>
    <w:rsid w:val="00362E08"/>
    <w:rsid w:val="00366793"/>
    <w:rsid w:val="003668AE"/>
    <w:rsid w:val="00375177"/>
    <w:rsid w:val="00380B20"/>
    <w:rsid w:val="00380F75"/>
    <w:rsid w:val="00384B1A"/>
    <w:rsid w:val="00385069"/>
    <w:rsid w:val="00385D84"/>
    <w:rsid w:val="003872EB"/>
    <w:rsid w:val="00390455"/>
    <w:rsid w:val="003905C9"/>
    <w:rsid w:val="003910A3"/>
    <w:rsid w:val="0039198D"/>
    <w:rsid w:val="00391A67"/>
    <w:rsid w:val="00397185"/>
    <w:rsid w:val="00397205"/>
    <w:rsid w:val="003A45A8"/>
    <w:rsid w:val="003A4D21"/>
    <w:rsid w:val="003A5483"/>
    <w:rsid w:val="003B2187"/>
    <w:rsid w:val="003B5F85"/>
    <w:rsid w:val="003C0F6E"/>
    <w:rsid w:val="003C280A"/>
    <w:rsid w:val="003C2823"/>
    <w:rsid w:val="003C48C1"/>
    <w:rsid w:val="003C5837"/>
    <w:rsid w:val="003D1257"/>
    <w:rsid w:val="003D25BA"/>
    <w:rsid w:val="003D2B5F"/>
    <w:rsid w:val="003D490F"/>
    <w:rsid w:val="003D636E"/>
    <w:rsid w:val="003D784E"/>
    <w:rsid w:val="003E0CEA"/>
    <w:rsid w:val="003E11B5"/>
    <w:rsid w:val="003E3415"/>
    <w:rsid w:val="003E365D"/>
    <w:rsid w:val="003F3DF2"/>
    <w:rsid w:val="003F7003"/>
    <w:rsid w:val="00400638"/>
    <w:rsid w:val="004027FC"/>
    <w:rsid w:val="00402CC3"/>
    <w:rsid w:val="00403E05"/>
    <w:rsid w:val="00404B1B"/>
    <w:rsid w:val="00413B26"/>
    <w:rsid w:val="00414FA3"/>
    <w:rsid w:val="00420F68"/>
    <w:rsid w:val="00421C95"/>
    <w:rsid w:val="0042466C"/>
    <w:rsid w:val="00424E4D"/>
    <w:rsid w:val="0042581A"/>
    <w:rsid w:val="00427C33"/>
    <w:rsid w:val="004307AC"/>
    <w:rsid w:val="00435309"/>
    <w:rsid w:val="00447A87"/>
    <w:rsid w:val="00447CB8"/>
    <w:rsid w:val="0046055C"/>
    <w:rsid w:val="00462796"/>
    <w:rsid w:val="0046560A"/>
    <w:rsid w:val="00472D42"/>
    <w:rsid w:val="00473DB7"/>
    <w:rsid w:val="00477AFF"/>
    <w:rsid w:val="00480AEE"/>
    <w:rsid w:val="004826BB"/>
    <w:rsid w:val="00483128"/>
    <w:rsid w:val="00493168"/>
    <w:rsid w:val="00493E17"/>
    <w:rsid w:val="004968C4"/>
    <w:rsid w:val="004A0D9A"/>
    <w:rsid w:val="004A1008"/>
    <w:rsid w:val="004A3E0E"/>
    <w:rsid w:val="004A6725"/>
    <w:rsid w:val="004A7688"/>
    <w:rsid w:val="004B1B05"/>
    <w:rsid w:val="004B1B7B"/>
    <w:rsid w:val="004B346D"/>
    <w:rsid w:val="004B5159"/>
    <w:rsid w:val="004B66C0"/>
    <w:rsid w:val="004C19AA"/>
    <w:rsid w:val="004C21DC"/>
    <w:rsid w:val="004C36F2"/>
    <w:rsid w:val="004C4117"/>
    <w:rsid w:val="004D0CFC"/>
    <w:rsid w:val="004D1297"/>
    <w:rsid w:val="004D5C23"/>
    <w:rsid w:val="004E24D8"/>
    <w:rsid w:val="004E62ED"/>
    <w:rsid w:val="004E70E5"/>
    <w:rsid w:val="004F0282"/>
    <w:rsid w:val="004F0994"/>
    <w:rsid w:val="004F160C"/>
    <w:rsid w:val="004F4862"/>
    <w:rsid w:val="004F5DEC"/>
    <w:rsid w:val="005001E7"/>
    <w:rsid w:val="005016BA"/>
    <w:rsid w:val="00502574"/>
    <w:rsid w:val="00502927"/>
    <w:rsid w:val="00502B93"/>
    <w:rsid w:val="00503CBA"/>
    <w:rsid w:val="0050625F"/>
    <w:rsid w:val="005070B6"/>
    <w:rsid w:val="0051062E"/>
    <w:rsid w:val="0051515F"/>
    <w:rsid w:val="0051798D"/>
    <w:rsid w:val="00517EAA"/>
    <w:rsid w:val="0052334A"/>
    <w:rsid w:val="00524031"/>
    <w:rsid w:val="00524519"/>
    <w:rsid w:val="00524A8E"/>
    <w:rsid w:val="00526212"/>
    <w:rsid w:val="00527050"/>
    <w:rsid w:val="0052770F"/>
    <w:rsid w:val="00530874"/>
    <w:rsid w:val="00530CBD"/>
    <w:rsid w:val="005329D8"/>
    <w:rsid w:val="005334D7"/>
    <w:rsid w:val="00534620"/>
    <w:rsid w:val="00536552"/>
    <w:rsid w:val="0054071A"/>
    <w:rsid w:val="00540C86"/>
    <w:rsid w:val="0054263B"/>
    <w:rsid w:val="00543126"/>
    <w:rsid w:val="0054341E"/>
    <w:rsid w:val="00544554"/>
    <w:rsid w:val="005465EB"/>
    <w:rsid w:val="00547DE1"/>
    <w:rsid w:val="00552FE2"/>
    <w:rsid w:val="005531A3"/>
    <w:rsid w:val="00553F1C"/>
    <w:rsid w:val="00555989"/>
    <w:rsid w:val="00557001"/>
    <w:rsid w:val="00562495"/>
    <w:rsid w:val="005660A3"/>
    <w:rsid w:val="0057398B"/>
    <w:rsid w:val="00573BEC"/>
    <w:rsid w:val="00574B66"/>
    <w:rsid w:val="00577CEC"/>
    <w:rsid w:val="00580208"/>
    <w:rsid w:val="00580A33"/>
    <w:rsid w:val="00583187"/>
    <w:rsid w:val="005837B1"/>
    <w:rsid w:val="0058463F"/>
    <w:rsid w:val="0058574B"/>
    <w:rsid w:val="00587E1C"/>
    <w:rsid w:val="005946CA"/>
    <w:rsid w:val="005947B1"/>
    <w:rsid w:val="005979DF"/>
    <w:rsid w:val="005A3B9B"/>
    <w:rsid w:val="005B2574"/>
    <w:rsid w:val="005B2D03"/>
    <w:rsid w:val="005B2FBB"/>
    <w:rsid w:val="005B5EFA"/>
    <w:rsid w:val="005C2359"/>
    <w:rsid w:val="005C2C36"/>
    <w:rsid w:val="005C2F2D"/>
    <w:rsid w:val="005C3186"/>
    <w:rsid w:val="005C4A34"/>
    <w:rsid w:val="005C68E5"/>
    <w:rsid w:val="005D04CC"/>
    <w:rsid w:val="005D64B0"/>
    <w:rsid w:val="005D6645"/>
    <w:rsid w:val="005D7286"/>
    <w:rsid w:val="005E6B19"/>
    <w:rsid w:val="005E7A7F"/>
    <w:rsid w:val="005F110A"/>
    <w:rsid w:val="005F170C"/>
    <w:rsid w:val="005F1F2F"/>
    <w:rsid w:val="005F3B99"/>
    <w:rsid w:val="005F3CA4"/>
    <w:rsid w:val="005F5C7E"/>
    <w:rsid w:val="00600CFE"/>
    <w:rsid w:val="00602F35"/>
    <w:rsid w:val="00605131"/>
    <w:rsid w:val="00605850"/>
    <w:rsid w:val="00610509"/>
    <w:rsid w:val="0061151B"/>
    <w:rsid w:val="00613B1C"/>
    <w:rsid w:val="00613F97"/>
    <w:rsid w:val="0061492C"/>
    <w:rsid w:val="006214EE"/>
    <w:rsid w:val="0062303D"/>
    <w:rsid w:val="0063153D"/>
    <w:rsid w:val="00636675"/>
    <w:rsid w:val="00636EB6"/>
    <w:rsid w:val="00643CB3"/>
    <w:rsid w:val="00647745"/>
    <w:rsid w:val="006533C7"/>
    <w:rsid w:val="006556A8"/>
    <w:rsid w:val="00656784"/>
    <w:rsid w:val="00665B0F"/>
    <w:rsid w:val="00667448"/>
    <w:rsid w:val="00671719"/>
    <w:rsid w:val="00675DF4"/>
    <w:rsid w:val="00681873"/>
    <w:rsid w:val="00685373"/>
    <w:rsid w:val="00691FAE"/>
    <w:rsid w:val="006943D5"/>
    <w:rsid w:val="00694E08"/>
    <w:rsid w:val="00696D0A"/>
    <w:rsid w:val="006A1646"/>
    <w:rsid w:val="006B22AD"/>
    <w:rsid w:val="006B3630"/>
    <w:rsid w:val="006B61D4"/>
    <w:rsid w:val="006C1F86"/>
    <w:rsid w:val="006C2D40"/>
    <w:rsid w:val="006C7698"/>
    <w:rsid w:val="006D0941"/>
    <w:rsid w:val="006D2DD2"/>
    <w:rsid w:val="006D5EB3"/>
    <w:rsid w:val="006D7450"/>
    <w:rsid w:val="006D7BC3"/>
    <w:rsid w:val="006E055F"/>
    <w:rsid w:val="006E448A"/>
    <w:rsid w:val="006E4E07"/>
    <w:rsid w:val="006E5E22"/>
    <w:rsid w:val="006E6C7D"/>
    <w:rsid w:val="006F54AF"/>
    <w:rsid w:val="006F6F61"/>
    <w:rsid w:val="00702558"/>
    <w:rsid w:val="007026B3"/>
    <w:rsid w:val="00703F05"/>
    <w:rsid w:val="0070451E"/>
    <w:rsid w:val="007055A5"/>
    <w:rsid w:val="007066AA"/>
    <w:rsid w:val="00713117"/>
    <w:rsid w:val="00715832"/>
    <w:rsid w:val="00720610"/>
    <w:rsid w:val="00722C24"/>
    <w:rsid w:val="00724085"/>
    <w:rsid w:val="00726389"/>
    <w:rsid w:val="00727A71"/>
    <w:rsid w:val="00730455"/>
    <w:rsid w:val="007330B0"/>
    <w:rsid w:val="007340CF"/>
    <w:rsid w:val="007379A7"/>
    <w:rsid w:val="00746B9B"/>
    <w:rsid w:val="00755730"/>
    <w:rsid w:val="007573DE"/>
    <w:rsid w:val="007624E0"/>
    <w:rsid w:val="007636A4"/>
    <w:rsid w:val="007650BA"/>
    <w:rsid w:val="00766916"/>
    <w:rsid w:val="00770019"/>
    <w:rsid w:val="00770F04"/>
    <w:rsid w:val="00773D9B"/>
    <w:rsid w:val="00773DAE"/>
    <w:rsid w:val="00774462"/>
    <w:rsid w:val="007757BA"/>
    <w:rsid w:val="00780A34"/>
    <w:rsid w:val="007817DC"/>
    <w:rsid w:val="007862A0"/>
    <w:rsid w:val="00786FB6"/>
    <w:rsid w:val="00787F7D"/>
    <w:rsid w:val="00795590"/>
    <w:rsid w:val="007962E3"/>
    <w:rsid w:val="007A0E10"/>
    <w:rsid w:val="007A20BA"/>
    <w:rsid w:val="007A304C"/>
    <w:rsid w:val="007A3FC8"/>
    <w:rsid w:val="007A4060"/>
    <w:rsid w:val="007A779E"/>
    <w:rsid w:val="007C2B9B"/>
    <w:rsid w:val="007C6B8E"/>
    <w:rsid w:val="007D04E0"/>
    <w:rsid w:val="007D43D8"/>
    <w:rsid w:val="007D6295"/>
    <w:rsid w:val="007E09DD"/>
    <w:rsid w:val="007E340B"/>
    <w:rsid w:val="007E4997"/>
    <w:rsid w:val="007E5614"/>
    <w:rsid w:val="007E75C3"/>
    <w:rsid w:val="007E7C9F"/>
    <w:rsid w:val="007F5D7A"/>
    <w:rsid w:val="007F737E"/>
    <w:rsid w:val="0080362F"/>
    <w:rsid w:val="00803849"/>
    <w:rsid w:val="00804739"/>
    <w:rsid w:val="00805DC8"/>
    <w:rsid w:val="00806A8B"/>
    <w:rsid w:val="00812207"/>
    <w:rsid w:val="008122D1"/>
    <w:rsid w:val="008137CE"/>
    <w:rsid w:val="00814986"/>
    <w:rsid w:val="00822EF1"/>
    <w:rsid w:val="00823D40"/>
    <w:rsid w:val="00824826"/>
    <w:rsid w:val="0082556E"/>
    <w:rsid w:val="00826B00"/>
    <w:rsid w:val="00826F7A"/>
    <w:rsid w:val="00835907"/>
    <w:rsid w:val="00835FA2"/>
    <w:rsid w:val="008425A5"/>
    <w:rsid w:val="00851019"/>
    <w:rsid w:val="00853D60"/>
    <w:rsid w:val="00854B68"/>
    <w:rsid w:val="0086110C"/>
    <w:rsid w:val="00861DD8"/>
    <w:rsid w:val="00863C11"/>
    <w:rsid w:val="00865B19"/>
    <w:rsid w:val="00865B3E"/>
    <w:rsid w:val="00866387"/>
    <w:rsid w:val="00866B90"/>
    <w:rsid w:val="008706D6"/>
    <w:rsid w:val="0087144A"/>
    <w:rsid w:val="00876CC3"/>
    <w:rsid w:val="00877438"/>
    <w:rsid w:val="00880255"/>
    <w:rsid w:val="00882643"/>
    <w:rsid w:val="00882C03"/>
    <w:rsid w:val="008850DC"/>
    <w:rsid w:val="00887C2C"/>
    <w:rsid w:val="00896236"/>
    <w:rsid w:val="008967D9"/>
    <w:rsid w:val="0089783F"/>
    <w:rsid w:val="008A6B7B"/>
    <w:rsid w:val="008A7C63"/>
    <w:rsid w:val="008B11CA"/>
    <w:rsid w:val="008B5831"/>
    <w:rsid w:val="008B6957"/>
    <w:rsid w:val="008B7539"/>
    <w:rsid w:val="008C4A91"/>
    <w:rsid w:val="008C502B"/>
    <w:rsid w:val="008D01E4"/>
    <w:rsid w:val="008D1657"/>
    <w:rsid w:val="008D37A0"/>
    <w:rsid w:val="008D37C6"/>
    <w:rsid w:val="008D4804"/>
    <w:rsid w:val="008D4BAE"/>
    <w:rsid w:val="008D6050"/>
    <w:rsid w:val="008E2463"/>
    <w:rsid w:val="008E3E80"/>
    <w:rsid w:val="008E4525"/>
    <w:rsid w:val="008E535E"/>
    <w:rsid w:val="008E6EE0"/>
    <w:rsid w:val="008E7094"/>
    <w:rsid w:val="009003EA"/>
    <w:rsid w:val="009072F8"/>
    <w:rsid w:val="00910045"/>
    <w:rsid w:val="00911B5D"/>
    <w:rsid w:val="00913A1A"/>
    <w:rsid w:val="00913C74"/>
    <w:rsid w:val="00916004"/>
    <w:rsid w:val="00920811"/>
    <w:rsid w:val="009235C6"/>
    <w:rsid w:val="00923D53"/>
    <w:rsid w:val="009260CB"/>
    <w:rsid w:val="00926110"/>
    <w:rsid w:val="00933CAB"/>
    <w:rsid w:val="0093505C"/>
    <w:rsid w:val="00936604"/>
    <w:rsid w:val="009418C8"/>
    <w:rsid w:val="00942FD6"/>
    <w:rsid w:val="00946004"/>
    <w:rsid w:val="00955274"/>
    <w:rsid w:val="0095656D"/>
    <w:rsid w:val="00956C10"/>
    <w:rsid w:val="009613F9"/>
    <w:rsid w:val="00961CBE"/>
    <w:rsid w:val="00963E5B"/>
    <w:rsid w:val="009662A0"/>
    <w:rsid w:val="009678C8"/>
    <w:rsid w:val="00967AA8"/>
    <w:rsid w:val="00967EDF"/>
    <w:rsid w:val="00973FF8"/>
    <w:rsid w:val="00977B9C"/>
    <w:rsid w:val="009816BC"/>
    <w:rsid w:val="009873CB"/>
    <w:rsid w:val="0099380D"/>
    <w:rsid w:val="0099675D"/>
    <w:rsid w:val="0099679A"/>
    <w:rsid w:val="009A1C79"/>
    <w:rsid w:val="009A4B5E"/>
    <w:rsid w:val="009B5335"/>
    <w:rsid w:val="009B6314"/>
    <w:rsid w:val="009B79D6"/>
    <w:rsid w:val="009C26B5"/>
    <w:rsid w:val="009C321D"/>
    <w:rsid w:val="009C35AC"/>
    <w:rsid w:val="009C7F90"/>
    <w:rsid w:val="009D4562"/>
    <w:rsid w:val="009E2EBF"/>
    <w:rsid w:val="009E5C0B"/>
    <w:rsid w:val="009E69A4"/>
    <w:rsid w:val="009E6E67"/>
    <w:rsid w:val="009F3D3D"/>
    <w:rsid w:val="009F48EA"/>
    <w:rsid w:val="009F6141"/>
    <w:rsid w:val="00A015C7"/>
    <w:rsid w:val="00A0561B"/>
    <w:rsid w:val="00A10827"/>
    <w:rsid w:val="00A17C1F"/>
    <w:rsid w:val="00A20EA6"/>
    <w:rsid w:val="00A2467A"/>
    <w:rsid w:val="00A2667B"/>
    <w:rsid w:val="00A31CCF"/>
    <w:rsid w:val="00A33A3A"/>
    <w:rsid w:val="00A351FA"/>
    <w:rsid w:val="00A37060"/>
    <w:rsid w:val="00A42A09"/>
    <w:rsid w:val="00A43100"/>
    <w:rsid w:val="00A46995"/>
    <w:rsid w:val="00A50F0C"/>
    <w:rsid w:val="00A5300B"/>
    <w:rsid w:val="00A5343E"/>
    <w:rsid w:val="00A53E25"/>
    <w:rsid w:val="00A54C80"/>
    <w:rsid w:val="00A552C9"/>
    <w:rsid w:val="00A5606F"/>
    <w:rsid w:val="00A57AF9"/>
    <w:rsid w:val="00A57FEE"/>
    <w:rsid w:val="00A60F77"/>
    <w:rsid w:val="00A623AA"/>
    <w:rsid w:val="00A65339"/>
    <w:rsid w:val="00A66B83"/>
    <w:rsid w:val="00A67FB3"/>
    <w:rsid w:val="00A73365"/>
    <w:rsid w:val="00A7483C"/>
    <w:rsid w:val="00A74D60"/>
    <w:rsid w:val="00A77BEB"/>
    <w:rsid w:val="00A80162"/>
    <w:rsid w:val="00A85554"/>
    <w:rsid w:val="00A875F0"/>
    <w:rsid w:val="00A900A0"/>
    <w:rsid w:val="00A9106C"/>
    <w:rsid w:val="00A92517"/>
    <w:rsid w:val="00A93ED0"/>
    <w:rsid w:val="00A94262"/>
    <w:rsid w:val="00A955E2"/>
    <w:rsid w:val="00AA0D01"/>
    <w:rsid w:val="00AA5EA5"/>
    <w:rsid w:val="00AA7432"/>
    <w:rsid w:val="00AB12B2"/>
    <w:rsid w:val="00AB5727"/>
    <w:rsid w:val="00AC1026"/>
    <w:rsid w:val="00AC6673"/>
    <w:rsid w:val="00AC71E3"/>
    <w:rsid w:val="00AC7753"/>
    <w:rsid w:val="00AC7C5C"/>
    <w:rsid w:val="00AD5382"/>
    <w:rsid w:val="00AE2A3C"/>
    <w:rsid w:val="00AE664D"/>
    <w:rsid w:val="00AE7313"/>
    <w:rsid w:val="00AF6AA0"/>
    <w:rsid w:val="00AF72DB"/>
    <w:rsid w:val="00B0106F"/>
    <w:rsid w:val="00B107F0"/>
    <w:rsid w:val="00B127D2"/>
    <w:rsid w:val="00B131EF"/>
    <w:rsid w:val="00B1581C"/>
    <w:rsid w:val="00B20070"/>
    <w:rsid w:val="00B31AF5"/>
    <w:rsid w:val="00B329D1"/>
    <w:rsid w:val="00B339E8"/>
    <w:rsid w:val="00B34B02"/>
    <w:rsid w:val="00B34F31"/>
    <w:rsid w:val="00B41C18"/>
    <w:rsid w:val="00B423C1"/>
    <w:rsid w:val="00B44434"/>
    <w:rsid w:val="00B51593"/>
    <w:rsid w:val="00B60BCD"/>
    <w:rsid w:val="00B64396"/>
    <w:rsid w:val="00B72314"/>
    <w:rsid w:val="00B7405F"/>
    <w:rsid w:val="00B7413D"/>
    <w:rsid w:val="00B75700"/>
    <w:rsid w:val="00B75B0F"/>
    <w:rsid w:val="00B80C8B"/>
    <w:rsid w:val="00B83C3E"/>
    <w:rsid w:val="00B84AE2"/>
    <w:rsid w:val="00B87C09"/>
    <w:rsid w:val="00B92DC1"/>
    <w:rsid w:val="00BA0338"/>
    <w:rsid w:val="00BA0765"/>
    <w:rsid w:val="00BA130C"/>
    <w:rsid w:val="00BA449E"/>
    <w:rsid w:val="00BB1F1A"/>
    <w:rsid w:val="00BB397C"/>
    <w:rsid w:val="00BB5302"/>
    <w:rsid w:val="00BC3C83"/>
    <w:rsid w:val="00BC571C"/>
    <w:rsid w:val="00BD02C1"/>
    <w:rsid w:val="00BD0362"/>
    <w:rsid w:val="00BD47F2"/>
    <w:rsid w:val="00BD5BFA"/>
    <w:rsid w:val="00BE5E07"/>
    <w:rsid w:val="00BE611C"/>
    <w:rsid w:val="00BE7E6E"/>
    <w:rsid w:val="00BF4961"/>
    <w:rsid w:val="00BF5E95"/>
    <w:rsid w:val="00BF632A"/>
    <w:rsid w:val="00BF7B8F"/>
    <w:rsid w:val="00C01437"/>
    <w:rsid w:val="00C05719"/>
    <w:rsid w:val="00C0632F"/>
    <w:rsid w:val="00C1463A"/>
    <w:rsid w:val="00C14E94"/>
    <w:rsid w:val="00C16CCE"/>
    <w:rsid w:val="00C16D45"/>
    <w:rsid w:val="00C21CEC"/>
    <w:rsid w:val="00C23C41"/>
    <w:rsid w:val="00C24B6B"/>
    <w:rsid w:val="00C2603B"/>
    <w:rsid w:val="00C31B99"/>
    <w:rsid w:val="00C31CD0"/>
    <w:rsid w:val="00C3297D"/>
    <w:rsid w:val="00C32C84"/>
    <w:rsid w:val="00C33E6A"/>
    <w:rsid w:val="00C359D5"/>
    <w:rsid w:val="00C36C85"/>
    <w:rsid w:val="00C36E9F"/>
    <w:rsid w:val="00C409EE"/>
    <w:rsid w:val="00C42285"/>
    <w:rsid w:val="00C4420D"/>
    <w:rsid w:val="00C47926"/>
    <w:rsid w:val="00C52980"/>
    <w:rsid w:val="00C530EE"/>
    <w:rsid w:val="00C53C03"/>
    <w:rsid w:val="00C55881"/>
    <w:rsid w:val="00C57BDF"/>
    <w:rsid w:val="00C66852"/>
    <w:rsid w:val="00C67CC0"/>
    <w:rsid w:val="00C71E6E"/>
    <w:rsid w:val="00C7453F"/>
    <w:rsid w:val="00C77AD7"/>
    <w:rsid w:val="00C77C81"/>
    <w:rsid w:val="00C82358"/>
    <w:rsid w:val="00C83C7E"/>
    <w:rsid w:val="00C85C2E"/>
    <w:rsid w:val="00C90524"/>
    <w:rsid w:val="00C933CC"/>
    <w:rsid w:val="00C96315"/>
    <w:rsid w:val="00C96F19"/>
    <w:rsid w:val="00C976CD"/>
    <w:rsid w:val="00CA0504"/>
    <w:rsid w:val="00CA1A38"/>
    <w:rsid w:val="00CA1B1F"/>
    <w:rsid w:val="00CA49D3"/>
    <w:rsid w:val="00CB1730"/>
    <w:rsid w:val="00CB1EEA"/>
    <w:rsid w:val="00CC1BE2"/>
    <w:rsid w:val="00CC4792"/>
    <w:rsid w:val="00CC53E4"/>
    <w:rsid w:val="00CC607B"/>
    <w:rsid w:val="00CD2549"/>
    <w:rsid w:val="00CD391A"/>
    <w:rsid w:val="00CD3F3A"/>
    <w:rsid w:val="00CD48CB"/>
    <w:rsid w:val="00CD7AC1"/>
    <w:rsid w:val="00CE33E4"/>
    <w:rsid w:val="00CE4FBD"/>
    <w:rsid w:val="00CE604E"/>
    <w:rsid w:val="00CF26C6"/>
    <w:rsid w:val="00D0238D"/>
    <w:rsid w:val="00D06BCD"/>
    <w:rsid w:val="00D154A6"/>
    <w:rsid w:val="00D156BC"/>
    <w:rsid w:val="00D15D70"/>
    <w:rsid w:val="00D16632"/>
    <w:rsid w:val="00D17804"/>
    <w:rsid w:val="00D25723"/>
    <w:rsid w:val="00D25E1A"/>
    <w:rsid w:val="00D30BA2"/>
    <w:rsid w:val="00D31568"/>
    <w:rsid w:val="00D33B1F"/>
    <w:rsid w:val="00D369EB"/>
    <w:rsid w:val="00D37C27"/>
    <w:rsid w:val="00D40C35"/>
    <w:rsid w:val="00D4296D"/>
    <w:rsid w:val="00D43C60"/>
    <w:rsid w:val="00D44310"/>
    <w:rsid w:val="00D450AB"/>
    <w:rsid w:val="00D458BA"/>
    <w:rsid w:val="00D47E46"/>
    <w:rsid w:val="00D5092A"/>
    <w:rsid w:val="00D51A75"/>
    <w:rsid w:val="00D54CDA"/>
    <w:rsid w:val="00D56187"/>
    <w:rsid w:val="00D64800"/>
    <w:rsid w:val="00D64B71"/>
    <w:rsid w:val="00D6691C"/>
    <w:rsid w:val="00D669A1"/>
    <w:rsid w:val="00D67193"/>
    <w:rsid w:val="00D7189D"/>
    <w:rsid w:val="00D77A0C"/>
    <w:rsid w:val="00D77D49"/>
    <w:rsid w:val="00D80256"/>
    <w:rsid w:val="00D8278F"/>
    <w:rsid w:val="00D82B7E"/>
    <w:rsid w:val="00D842F9"/>
    <w:rsid w:val="00D85516"/>
    <w:rsid w:val="00D90CA8"/>
    <w:rsid w:val="00D90D6F"/>
    <w:rsid w:val="00D90F0B"/>
    <w:rsid w:val="00D932A2"/>
    <w:rsid w:val="00D94275"/>
    <w:rsid w:val="00D965A9"/>
    <w:rsid w:val="00DA1232"/>
    <w:rsid w:val="00DA2E22"/>
    <w:rsid w:val="00DA5DF5"/>
    <w:rsid w:val="00DA7029"/>
    <w:rsid w:val="00DA7F00"/>
    <w:rsid w:val="00DB0A7A"/>
    <w:rsid w:val="00DB29B5"/>
    <w:rsid w:val="00DB5049"/>
    <w:rsid w:val="00DB6D28"/>
    <w:rsid w:val="00DC2449"/>
    <w:rsid w:val="00DC4836"/>
    <w:rsid w:val="00DC72E0"/>
    <w:rsid w:val="00DC7C97"/>
    <w:rsid w:val="00DD5352"/>
    <w:rsid w:val="00DE3634"/>
    <w:rsid w:val="00DE377E"/>
    <w:rsid w:val="00DE37D2"/>
    <w:rsid w:val="00DE49D3"/>
    <w:rsid w:val="00DE5618"/>
    <w:rsid w:val="00DF1483"/>
    <w:rsid w:val="00DF271C"/>
    <w:rsid w:val="00E05DA1"/>
    <w:rsid w:val="00E1096D"/>
    <w:rsid w:val="00E15440"/>
    <w:rsid w:val="00E1639C"/>
    <w:rsid w:val="00E167CD"/>
    <w:rsid w:val="00E16928"/>
    <w:rsid w:val="00E20F35"/>
    <w:rsid w:val="00E2262A"/>
    <w:rsid w:val="00E2285F"/>
    <w:rsid w:val="00E236EB"/>
    <w:rsid w:val="00E30CA2"/>
    <w:rsid w:val="00E3745F"/>
    <w:rsid w:val="00E4463F"/>
    <w:rsid w:val="00E465C8"/>
    <w:rsid w:val="00E47A99"/>
    <w:rsid w:val="00E502E2"/>
    <w:rsid w:val="00E505DF"/>
    <w:rsid w:val="00E5796F"/>
    <w:rsid w:val="00E61832"/>
    <w:rsid w:val="00E62DCF"/>
    <w:rsid w:val="00E63728"/>
    <w:rsid w:val="00E63F92"/>
    <w:rsid w:val="00E64C97"/>
    <w:rsid w:val="00E66EB4"/>
    <w:rsid w:val="00E718DB"/>
    <w:rsid w:val="00E722FA"/>
    <w:rsid w:val="00E7759B"/>
    <w:rsid w:val="00E83CB4"/>
    <w:rsid w:val="00E857CA"/>
    <w:rsid w:val="00E861E3"/>
    <w:rsid w:val="00E86846"/>
    <w:rsid w:val="00E922D9"/>
    <w:rsid w:val="00E93E2B"/>
    <w:rsid w:val="00EA537A"/>
    <w:rsid w:val="00EA6A58"/>
    <w:rsid w:val="00EA77DB"/>
    <w:rsid w:val="00EB1C5A"/>
    <w:rsid w:val="00EB2D4C"/>
    <w:rsid w:val="00EC3A72"/>
    <w:rsid w:val="00EC409D"/>
    <w:rsid w:val="00EC7DE2"/>
    <w:rsid w:val="00ED1D09"/>
    <w:rsid w:val="00ED2CD2"/>
    <w:rsid w:val="00ED4177"/>
    <w:rsid w:val="00ED7CE4"/>
    <w:rsid w:val="00EE369C"/>
    <w:rsid w:val="00EE3E6D"/>
    <w:rsid w:val="00EE4466"/>
    <w:rsid w:val="00EE4D2A"/>
    <w:rsid w:val="00EE4F00"/>
    <w:rsid w:val="00EE50B6"/>
    <w:rsid w:val="00EF2F01"/>
    <w:rsid w:val="00EF43AC"/>
    <w:rsid w:val="00EF451B"/>
    <w:rsid w:val="00EF6B86"/>
    <w:rsid w:val="00F02A94"/>
    <w:rsid w:val="00F04752"/>
    <w:rsid w:val="00F0713B"/>
    <w:rsid w:val="00F14707"/>
    <w:rsid w:val="00F1471F"/>
    <w:rsid w:val="00F14AC3"/>
    <w:rsid w:val="00F21882"/>
    <w:rsid w:val="00F22237"/>
    <w:rsid w:val="00F222F2"/>
    <w:rsid w:val="00F23986"/>
    <w:rsid w:val="00F27B5C"/>
    <w:rsid w:val="00F33796"/>
    <w:rsid w:val="00F33EA8"/>
    <w:rsid w:val="00F41F6E"/>
    <w:rsid w:val="00F4334D"/>
    <w:rsid w:val="00F5291B"/>
    <w:rsid w:val="00F56CA3"/>
    <w:rsid w:val="00F607D6"/>
    <w:rsid w:val="00F60B36"/>
    <w:rsid w:val="00F676F7"/>
    <w:rsid w:val="00F71B5F"/>
    <w:rsid w:val="00F71C88"/>
    <w:rsid w:val="00F72331"/>
    <w:rsid w:val="00F763C0"/>
    <w:rsid w:val="00F80B95"/>
    <w:rsid w:val="00F81938"/>
    <w:rsid w:val="00F8509B"/>
    <w:rsid w:val="00F87428"/>
    <w:rsid w:val="00F92E73"/>
    <w:rsid w:val="00F96D16"/>
    <w:rsid w:val="00FA324F"/>
    <w:rsid w:val="00FA5FD4"/>
    <w:rsid w:val="00FA6D1B"/>
    <w:rsid w:val="00FA75E1"/>
    <w:rsid w:val="00FB3E45"/>
    <w:rsid w:val="00FB4081"/>
    <w:rsid w:val="00FB63B5"/>
    <w:rsid w:val="00FB7176"/>
    <w:rsid w:val="00FC373C"/>
    <w:rsid w:val="00FC76CC"/>
    <w:rsid w:val="00FD038E"/>
    <w:rsid w:val="00FD1CE3"/>
    <w:rsid w:val="00FD2E86"/>
    <w:rsid w:val="00FD3DFE"/>
    <w:rsid w:val="00FD4FB3"/>
    <w:rsid w:val="00FD638D"/>
    <w:rsid w:val="00FD711C"/>
    <w:rsid w:val="00FE0071"/>
    <w:rsid w:val="00FE01E1"/>
    <w:rsid w:val="00FE10AB"/>
    <w:rsid w:val="00FE1141"/>
    <w:rsid w:val="00FE1F4C"/>
    <w:rsid w:val="00FE3979"/>
    <w:rsid w:val="00FE4513"/>
    <w:rsid w:val="00FE59AF"/>
    <w:rsid w:val="00FF2A31"/>
    <w:rsid w:val="00FF5A2E"/>
    <w:rsid w:val="00FF7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45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058</Words>
  <Characters>68734</Characters>
  <Application>Microsoft Office Word</Application>
  <DocSecurity>4</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80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Lei</dc:creator>
  <cp:lastModifiedBy>Windows User</cp:lastModifiedBy>
  <cp:revision>2</cp:revision>
  <dcterms:created xsi:type="dcterms:W3CDTF">2015-09-25T21:04:00Z</dcterms:created>
  <dcterms:modified xsi:type="dcterms:W3CDTF">2015-09-25T21:04:00Z</dcterms:modified>
</cp:coreProperties>
</file>